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B8F106" w14:textId="77777777" w:rsidR="00CE6B42" w:rsidRDefault="00CE6B42" w:rsidP="00CE6B42">
      <w:pPr>
        <w:spacing w:line="374" w:lineRule="exact"/>
        <w:ind w:right="364" w:firstLineChars="0" w:firstLine="0"/>
      </w:pPr>
    </w:p>
    <w:p w14:paraId="39032FCC" w14:textId="77777777" w:rsidR="00CE6B42" w:rsidRDefault="00CE6B42" w:rsidP="00CE6B42">
      <w:pPr>
        <w:spacing w:line="240" w:lineRule="auto"/>
        <w:ind w:firstLineChars="0" w:firstLine="0"/>
      </w:pPr>
    </w:p>
    <w:p w14:paraId="4A4D7CED" w14:textId="77777777" w:rsidR="00CE6B42" w:rsidRDefault="00CE6B42" w:rsidP="00CE6B42">
      <w:pPr>
        <w:spacing w:line="240" w:lineRule="auto"/>
        <w:ind w:firstLineChars="0" w:firstLine="0"/>
      </w:pPr>
    </w:p>
    <w:p w14:paraId="19BE6572" w14:textId="77777777" w:rsidR="00CE6B42" w:rsidRDefault="00CE6B42" w:rsidP="00CE6B42">
      <w:pPr>
        <w:spacing w:line="240" w:lineRule="auto"/>
        <w:ind w:firstLineChars="0" w:firstLine="0"/>
      </w:pPr>
    </w:p>
    <w:p w14:paraId="3846759F" w14:textId="77777777" w:rsidR="00CE6B42" w:rsidRDefault="00CE6B42" w:rsidP="00CE6B42">
      <w:pPr>
        <w:spacing w:line="240" w:lineRule="auto"/>
        <w:ind w:firstLineChars="0" w:firstLine="0"/>
        <w:rPr>
          <w:sz w:val="20"/>
        </w:rPr>
      </w:pPr>
    </w:p>
    <w:p w14:paraId="021B18E0" w14:textId="77777777" w:rsidR="00CE6B42" w:rsidRDefault="00CE6B42" w:rsidP="00CE6B42">
      <w:pPr>
        <w:spacing w:line="240" w:lineRule="auto"/>
        <w:ind w:firstLineChars="0" w:firstLine="0"/>
        <w:rPr>
          <w:sz w:val="20"/>
        </w:rPr>
      </w:pPr>
      <w:r>
        <w:rPr>
          <w:rFonts w:hint="eastAsia"/>
          <w:noProof/>
          <w:sz w:val="20"/>
        </w:rPr>
        <w:drawing>
          <wp:anchor distT="0" distB="0" distL="114300" distR="114300" simplePos="0" relativeHeight="251659264" behindDoc="0" locked="0" layoutInCell="1" allowOverlap="1" wp14:anchorId="009DFC95" wp14:editId="47EF8A63">
            <wp:simplePos x="0" y="0"/>
            <wp:positionH relativeFrom="column">
              <wp:posOffset>904875</wp:posOffset>
            </wp:positionH>
            <wp:positionV relativeFrom="paragraph">
              <wp:posOffset>19050</wp:posOffset>
            </wp:positionV>
            <wp:extent cx="973455" cy="970915"/>
            <wp:effectExtent l="0" t="0" r="17145" b="635"/>
            <wp:wrapSquare wrapText="bothSides"/>
            <wp:docPr id="4" name="图片 4" descr="微信图片_20201208110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01208110154"/>
                    <pic:cNvPicPr>
                      <a:picLocks noChangeAspect="1"/>
                    </pic:cNvPicPr>
                  </pic:nvPicPr>
                  <pic:blipFill>
                    <a:blip r:embed="rId8"/>
                    <a:stretch>
                      <a:fillRect/>
                    </a:stretch>
                  </pic:blipFill>
                  <pic:spPr>
                    <a:xfrm>
                      <a:off x="0" y="0"/>
                      <a:ext cx="973455" cy="970915"/>
                    </a:xfrm>
                    <a:prstGeom prst="rect">
                      <a:avLst/>
                    </a:prstGeom>
                  </pic:spPr>
                </pic:pic>
              </a:graphicData>
            </a:graphic>
          </wp:anchor>
        </w:drawing>
      </w:r>
    </w:p>
    <w:p w14:paraId="6496011F" w14:textId="77777777" w:rsidR="00CE6B42" w:rsidRDefault="00CE6B42" w:rsidP="00CE6B42">
      <w:pPr>
        <w:spacing w:line="240" w:lineRule="auto"/>
        <w:ind w:firstLineChars="0" w:firstLine="0"/>
        <w:rPr>
          <w:sz w:val="20"/>
        </w:rPr>
      </w:pPr>
    </w:p>
    <w:p w14:paraId="69B5E17F" w14:textId="77777777" w:rsidR="00CE6B42" w:rsidRDefault="00CE6B42" w:rsidP="00CE6B42">
      <w:pPr>
        <w:spacing w:line="240" w:lineRule="auto"/>
        <w:ind w:firstLineChars="0" w:firstLine="0"/>
        <w:rPr>
          <w:sz w:val="20"/>
        </w:rPr>
      </w:pPr>
      <w:r>
        <w:rPr>
          <w:noProof/>
        </w:rPr>
        <w:drawing>
          <wp:anchor distT="0" distB="0" distL="114300" distR="114300" simplePos="0" relativeHeight="251660288" behindDoc="0" locked="0" layoutInCell="1" allowOverlap="1" wp14:anchorId="4B9CE2E3" wp14:editId="5CB90B7C">
            <wp:simplePos x="0" y="0"/>
            <wp:positionH relativeFrom="column">
              <wp:posOffset>2171700</wp:posOffset>
            </wp:positionH>
            <wp:positionV relativeFrom="paragraph">
              <wp:posOffset>136525</wp:posOffset>
            </wp:positionV>
            <wp:extent cx="2806700" cy="808355"/>
            <wp:effectExtent l="0" t="0" r="12700" b="10795"/>
            <wp:wrapSquare wrapText="bothSides"/>
            <wp:docPr id="5" name="图片 5" descr="微信图片_202012081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微信图片_20201208110144"/>
                    <pic:cNvPicPr>
                      <a:picLocks noChangeAspect="1"/>
                    </pic:cNvPicPr>
                  </pic:nvPicPr>
                  <pic:blipFill>
                    <a:blip r:embed="rId9"/>
                    <a:stretch>
                      <a:fillRect/>
                    </a:stretch>
                  </pic:blipFill>
                  <pic:spPr>
                    <a:xfrm>
                      <a:off x="0" y="0"/>
                      <a:ext cx="2806700" cy="808355"/>
                    </a:xfrm>
                    <a:prstGeom prst="rect">
                      <a:avLst/>
                    </a:prstGeom>
                  </pic:spPr>
                </pic:pic>
              </a:graphicData>
            </a:graphic>
          </wp:anchor>
        </w:drawing>
      </w:r>
    </w:p>
    <w:p w14:paraId="0198B0D0" w14:textId="77777777" w:rsidR="00CE6B42" w:rsidRDefault="00CE6B42" w:rsidP="00CE6B42">
      <w:pPr>
        <w:spacing w:line="240" w:lineRule="auto"/>
        <w:ind w:firstLineChars="0" w:firstLine="0"/>
        <w:rPr>
          <w:sz w:val="20"/>
        </w:rPr>
      </w:pPr>
    </w:p>
    <w:p w14:paraId="59C3CFB6" w14:textId="77777777" w:rsidR="00CE6B42" w:rsidRDefault="00CE6B42" w:rsidP="00CE6B42">
      <w:pPr>
        <w:spacing w:line="240" w:lineRule="auto"/>
        <w:ind w:firstLineChars="0" w:firstLine="0"/>
        <w:rPr>
          <w:sz w:val="20"/>
        </w:rPr>
      </w:pPr>
    </w:p>
    <w:p w14:paraId="48046324" w14:textId="77777777" w:rsidR="00CE6B42" w:rsidRDefault="00CE6B42" w:rsidP="00CE6B42">
      <w:pPr>
        <w:spacing w:line="240" w:lineRule="auto"/>
        <w:ind w:firstLineChars="0" w:firstLine="0"/>
        <w:rPr>
          <w:sz w:val="20"/>
        </w:rPr>
      </w:pPr>
    </w:p>
    <w:p w14:paraId="6B5C4234" w14:textId="77777777" w:rsidR="00CE6B42" w:rsidRDefault="00CE6B42" w:rsidP="00CE6B42">
      <w:pPr>
        <w:widowControl w:val="0"/>
        <w:spacing w:afterLines="100" w:after="240" w:line="240" w:lineRule="auto"/>
        <w:ind w:firstLineChars="0" w:firstLine="0"/>
        <w:rPr>
          <w:rFonts w:ascii="黑体" w:eastAsia="黑体" w:hAnsi="黑体"/>
          <w:kern w:val="2"/>
          <w:sz w:val="72"/>
          <w:szCs w:val="20"/>
        </w:rPr>
      </w:pPr>
    </w:p>
    <w:p w14:paraId="4D64B4D5" w14:textId="77777777" w:rsidR="00CE6B42" w:rsidRDefault="00CE6B42" w:rsidP="00CE6B42">
      <w:pPr>
        <w:widowControl w:val="0"/>
        <w:spacing w:line="240" w:lineRule="auto"/>
        <w:ind w:firstLineChars="0" w:firstLine="0"/>
        <w:jc w:val="center"/>
        <w:rPr>
          <w:rFonts w:eastAsia="华文新魏"/>
          <w:kern w:val="2"/>
          <w:sz w:val="72"/>
          <w:szCs w:val="20"/>
        </w:rPr>
      </w:pPr>
      <w:r>
        <w:rPr>
          <w:rFonts w:eastAsia="华文新魏" w:hint="eastAsia"/>
          <w:sz w:val="72"/>
        </w:rPr>
        <w:t>本科生毕业论文（设计）</w:t>
      </w:r>
    </w:p>
    <w:p w14:paraId="2B7A379B" w14:textId="77777777" w:rsidR="00CE6B42" w:rsidRDefault="00CE6B42" w:rsidP="00CE6B42">
      <w:pPr>
        <w:widowControl w:val="0"/>
        <w:spacing w:line="240" w:lineRule="auto"/>
        <w:ind w:firstLineChars="0" w:firstLine="0"/>
        <w:rPr>
          <w:rFonts w:eastAsia="华文新魏"/>
          <w:kern w:val="2"/>
          <w:sz w:val="36"/>
          <w:szCs w:val="20"/>
          <w:u w:val="single"/>
        </w:rPr>
      </w:pPr>
    </w:p>
    <w:p w14:paraId="0AB40230" w14:textId="77777777" w:rsidR="00CE6B42" w:rsidRDefault="00CE6B42" w:rsidP="00CE6B42">
      <w:pPr>
        <w:widowControl w:val="0"/>
        <w:spacing w:line="240" w:lineRule="auto"/>
        <w:ind w:firstLineChars="100" w:firstLine="522"/>
        <w:jc w:val="left"/>
        <w:rPr>
          <w:rFonts w:ascii="黑体" w:eastAsia="黑体" w:hAnsi="黑体"/>
          <w:b/>
          <w:bCs/>
          <w:kern w:val="2"/>
          <w:sz w:val="52"/>
          <w:szCs w:val="52"/>
          <w:u w:val="single"/>
        </w:rPr>
      </w:pPr>
    </w:p>
    <w:p w14:paraId="36C4ACDA" w14:textId="0D67350A" w:rsidR="00CE6B42" w:rsidRDefault="00CE6B42" w:rsidP="00CE6B42">
      <w:pPr>
        <w:widowControl w:val="0"/>
        <w:wordWrap w:val="0"/>
        <w:spacing w:line="240" w:lineRule="auto"/>
        <w:ind w:firstLineChars="0" w:firstLine="0"/>
        <w:jc w:val="center"/>
        <w:rPr>
          <w:rFonts w:ascii="黑体" w:eastAsia="黑体" w:hAnsi="黑体"/>
          <w:b/>
          <w:bCs/>
          <w:kern w:val="2"/>
          <w:sz w:val="52"/>
          <w:szCs w:val="52"/>
        </w:rPr>
      </w:pPr>
      <w:r>
        <w:rPr>
          <w:rFonts w:ascii="黑体" w:eastAsia="黑体" w:hAnsi="黑体"/>
          <w:b/>
          <w:bCs/>
          <w:kern w:val="2"/>
          <w:sz w:val="52"/>
          <w:szCs w:val="52"/>
          <w:u w:val="single"/>
        </w:rPr>
        <w:t xml:space="preserve"> </w:t>
      </w:r>
      <w:r>
        <w:rPr>
          <w:rFonts w:ascii="黑体" w:eastAsia="黑体" w:hAnsi="黑体" w:hint="eastAsia"/>
          <w:b/>
          <w:bCs/>
          <w:kern w:val="2"/>
          <w:sz w:val="52"/>
          <w:szCs w:val="52"/>
          <w:u w:val="single"/>
        </w:rPr>
        <w:t>基于 SAM 大模型的肝脏肿瘤分割</w:t>
      </w:r>
      <w:r w:rsidR="00721D91">
        <w:rPr>
          <w:rFonts w:ascii="黑体" w:eastAsia="黑体" w:hAnsi="黑体" w:hint="eastAsia"/>
          <w:b/>
          <w:bCs/>
          <w:kern w:val="2"/>
          <w:sz w:val="52"/>
          <w:szCs w:val="52"/>
          <w:u w:val="single"/>
        </w:rPr>
        <w:t>方法</w:t>
      </w:r>
      <w:r w:rsidR="00524D95">
        <w:rPr>
          <w:rFonts w:ascii="黑体" w:eastAsia="黑体" w:hAnsi="黑体" w:hint="eastAsia"/>
          <w:b/>
          <w:bCs/>
          <w:kern w:val="2"/>
          <w:sz w:val="52"/>
          <w:szCs w:val="52"/>
          <w:u w:val="single"/>
        </w:rPr>
        <w:t>研究</w:t>
      </w:r>
      <w:r>
        <w:rPr>
          <w:rFonts w:ascii="黑体" w:eastAsia="黑体" w:hAnsi="黑体"/>
          <w:b/>
          <w:bCs/>
          <w:kern w:val="2"/>
          <w:sz w:val="52"/>
          <w:szCs w:val="52"/>
          <w:u w:val="single"/>
        </w:rPr>
        <w:t xml:space="preserve"> </w:t>
      </w:r>
    </w:p>
    <w:p w14:paraId="41470444" w14:textId="77777777" w:rsidR="00CE6B42" w:rsidRDefault="00CE6B42" w:rsidP="00CE6B42">
      <w:pPr>
        <w:widowControl w:val="0"/>
        <w:spacing w:line="240" w:lineRule="auto"/>
        <w:ind w:firstLineChars="0" w:firstLine="0"/>
        <w:rPr>
          <w:rFonts w:eastAsia="华文新魏"/>
          <w:kern w:val="2"/>
          <w:sz w:val="36"/>
          <w:szCs w:val="20"/>
        </w:rPr>
      </w:pPr>
    </w:p>
    <w:p w14:paraId="5C7B6BE2" w14:textId="77777777" w:rsidR="00CE6B42" w:rsidRDefault="00CE6B42" w:rsidP="00CE6B42">
      <w:pPr>
        <w:widowControl w:val="0"/>
        <w:spacing w:line="360" w:lineRule="auto"/>
        <w:ind w:firstLineChars="0" w:firstLine="0"/>
        <w:jc w:val="left"/>
        <w:rPr>
          <w:rFonts w:ascii="仿宋" w:eastAsia="仿宋" w:hAnsi="仿宋"/>
          <w:color w:val="000000"/>
          <w:kern w:val="2"/>
          <w:sz w:val="32"/>
          <w:szCs w:val="32"/>
        </w:rPr>
      </w:pPr>
    </w:p>
    <w:p w14:paraId="05E6AC60" w14:textId="63D91225" w:rsidR="00CE6B42" w:rsidRDefault="00CE6B42" w:rsidP="00CE6B42">
      <w:pPr>
        <w:widowControl w:val="0"/>
        <w:spacing w:line="360" w:lineRule="auto"/>
        <w:ind w:firstLineChars="860" w:firstLine="2752"/>
        <w:rPr>
          <w:rFonts w:ascii="仿宋" w:eastAsia="仿宋" w:hAnsi="仿宋"/>
          <w:kern w:val="2"/>
          <w:sz w:val="32"/>
          <w:szCs w:val="32"/>
        </w:rPr>
      </w:pPr>
      <w:r>
        <w:rPr>
          <w:rFonts w:ascii="仿宋" w:eastAsia="仿宋" w:hAnsi="仿宋" w:hint="eastAsia"/>
          <w:color w:val="000000"/>
          <w:kern w:val="2"/>
          <w:sz w:val="32"/>
          <w:szCs w:val="32"/>
        </w:rPr>
        <w:t>姓    名</w:t>
      </w:r>
      <w:r>
        <w:rPr>
          <w:rFonts w:ascii="仿宋" w:eastAsia="仿宋" w:hAnsi="仿宋" w:hint="eastAsia"/>
          <w:kern w:val="2"/>
          <w:sz w:val="32"/>
          <w:szCs w:val="32"/>
        </w:rPr>
        <w:t xml:space="preserve"> </w:t>
      </w:r>
      <w:r w:rsidRPr="008A1567">
        <w:rPr>
          <w:rFonts w:eastAsia="仿宋" w:hint="eastAsia"/>
          <w:kern w:val="2"/>
          <w:sz w:val="32"/>
          <w:szCs w:val="32"/>
          <w:u w:val="single"/>
        </w:rPr>
        <w:t xml:space="preserve">  </w:t>
      </w:r>
      <w:r w:rsidR="009F2D81">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王恺</w:t>
      </w:r>
      <w:r w:rsidRPr="008A1567">
        <w:rPr>
          <w:rFonts w:eastAsia="仿宋" w:hint="eastAsia"/>
          <w:kern w:val="2"/>
          <w:sz w:val="32"/>
          <w:szCs w:val="32"/>
          <w:u w:val="single"/>
        </w:rPr>
        <w:t xml:space="preserve">   </w:t>
      </w:r>
      <w:r w:rsidR="009F2D81">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p>
    <w:p w14:paraId="7D6F883B" w14:textId="092C7DA0" w:rsidR="00CE6B42" w:rsidRDefault="00CE6B42" w:rsidP="00CE6B42">
      <w:pPr>
        <w:widowControl w:val="0"/>
        <w:spacing w:line="360" w:lineRule="auto"/>
        <w:ind w:firstLineChars="860" w:firstLine="2752"/>
        <w:rPr>
          <w:rFonts w:ascii="仿宋" w:eastAsia="仿宋" w:hAnsi="仿宋"/>
          <w:color w:val="000000"/>
          <w:kern w:val="2"/>
          <w:sz w:val="32"/>
          <w:szCs w:val="32"/>
        </w:rPr>
      </w:pPr>
      <w:r>
        <w:rPr>
          <w:rFonts w:ascii="仿宋" w:eastAsia="仿宋" w:hAnsi="仿宋" w:hint="eastAsia"/>
          <w:kern w:val="2"/>
          <w:sz w:val="32"/>
          <w:szCs w:val="32"/>
        </w:rPr>
        <w:t xml:space="preserve">学    号 </w:t>
      </w:r>
      <w:r w:rsidRPr="008A1567">
        <w:rPr>
          <w:rFonts w:eastAsia="仿宋" w:hint="eastAsia"/>
          <w:kern w:val="2"/>
          <w:sz w:val="32"/>
          <w:szCs w:val="32"/>
          <w:u w:val="single"/>
        </w:rPr>
        <w:t xml:space="preserve">   </w:t>
      </w:r>
      <w:r>
        <w:rPr>
          <w:rFonts w:eastAsia="仿宋" w:hint="eastAsia"/>
          <w:kern w:val="2"/>
          <w:sz w:val="32"/>
          <w:szCs w:val="32"/>
          <w:u w:val="single"/>
        </w:rPr>
        <w:t>20201804070</w:t>
      </w:r>
      <w:r w:rsidRPr="008A1567">
        <w:rPr>
          <w:rFonts w:eastAsia="仿宋" w:hint="eastAsia"/>
          <w:kern w:val="2"/>
          <w:sz w:val="32"/>
          <w:szCs w:val="32"/>
          <w:u w:val="single"/>
        </w:rPr>
        <w:t xml:space="preserve">    </w:t>
      </w:r>
    </w:p>
    <w:p w14:paraId="3ACA49D4" w14:textId="193C362F" w:rsidR="00CE6B42" w:rsidRDefault="00CE6B42" w:rsidP="00CE6B42">
      <w:pPr>
        <w:widowControl w:val="0"/>
        <w:spacing w:line="360" w:lineRule="auto"/>
        <w:ind w:firstLineChars="860" w:firstLine="2752"/>
        <w:rPr>
          <w:rFonts w:ascii="仿宋" w:eastAsia="仿宋" w:hAnsi="仿宋"/>
          <w:kern w:val="2"/>
          <w:sz w:val="32"/>
          <w:szCs w:val="32"/>
        </w:rPr>
      </w:pPr>
      <w:r>
        <w:rPr>
          <w:rFonts w:ascii="仿宋" w:eastAsia="仿宋" w:hAnsi="仿宋" w:hint="eastAsia"/>
          <w:kern w:val="2"/>
          <w:sz w:val="32"/>
          <w:szCs w:val="32"/>
        </w:rPr>
        <w:t xml:space="preserve">院    系 </w:t>
      </w:r>
      <w:r w:rsidRPr="008A1567">
        <w:rPr>
          <w:rFonts w:eastAsia="仿宋" w:hint="eastAsia"/>
          <w:kern w:val="2"/>
          <w:sz w:val="32"/>
          <w:szCs w:val="32"/>
          <w:u w:val="single"/>
        </w:rPr>
        <w:t xml:space="preserve"> </w:t>
      </w:r>
      <w:r>
        <w:rPr>
          <w:rFonts w:eastAsia="仿宋" w:hint="eastAsia"/>
          <w:kern w:val="2"/>
          <w:sz w:val="32"/>
          <w:szCs w:val="32"/>
          <w:u w:val="single"/>
        </w:rPr>
        <w:t>质量技术监督学院</w:t>
      </w:r>
      <w:r w:rsidRPr="008A1567">
        <w:rPr>
          <w:rFonts w:eastAsia="仿宋" w:hint="eastAsia"/>
          <w:kern w:val="2"/>
          <w:sz w:val="32"/>
          <w:szCs w:val="32"/>
          <w:u w:val="single"/>
        </w:rPr>
        <w:t xml:space="preserve"> </w:t>
      </w:r>
    </w:p>
    <w:p w14:paraId="7D7F105F" w14:textId="70DC79E8" w:rsidR="00CE6B42" w:rsidRPr="008A1567" w:rsidRDefault="00CE6B42" w:rsidP="00CE6B42">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专    业 </w:t>
      </w:r>
      <w:r w:rsidRPr="008A1567">
        <w:rPr>
          <w:rFonts w:eastAsia="仿宋" w:hint="eastAsia"/>
          <w:kern w:val="2"/>
          <w:sz w:val="32"/>
          <w:szCs w:val="32"/>
          <w:u w:val="single"/>
        </w:rPr>
        <w:t xml:space="preserve">  </w:t>
      </w:r>
      <w:r>
        <w:rPr>
          <w:rFonts w:eastAsia="仿宋" w:hint="eastAsia"/>
          <w:kern w:val="2"/>
          <w:sz w:val="32"/>
          <w:szCs w:val="32"/>
          <w:u w:val="single"/>
        </w:rPr>
        <w:t>测控技术与仪器</w:t>
      </w:r>
      <w:r w:rsidRPr="008A1567">
        <w:rPr>
          <w:rFonts w:eastAsia="仿宋" w:hint="eastAsia"/>
          <w:kern w:val="2"/>
          <w:sz w:val="32"/>
          <w:szCs w:val="32"/>
          <w:u w:val="single"/>
        </w:rPr>
        <w:t xml:space="preserve">  </w:t>
      </w:r>
    </w:p>
    <w:p w14:paraId="0EA3FBDC" w14:textId="55AA0E0D" w:rsidR="00CE6B42" w:rsidRPr="008A1567" w:rsidRDefault="00CE6B42" w:rsidP="00CE6B42">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指导教师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009F2D81">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刘琨</w:t>
      </w:r>
      <w:r w:rsidRPr="008A1567">
        <w:rPr>
          <w:rFonts w:eastAsia="仿宋" w:hint="eastAsia"/>
          <w:kern w:val="2"/>
          <w:sz w:val="32"/>
          <w:szCs w:val="32"/>
          <w:u w:val="single"/>
        </w:rPr>
        <w:t xml:space="preserve">     </w:t>
      </w:r>
      <w:r w:rsidR="009F2D81">
        <w:rPr>
          <w:rFonts w:eastAsia="仿宋" w:hint="eastAsia"/>
          <w:kern w:val="2"/>
          <w:sz w:val="32"/>
          <w:szCs w:val="32"/>
          <w:u w:val="single"/>
        </w:rPr>
        <w:t xml:space="preserve"> </w:t>
      </w:r>
      <w:r w:rsidRPr="008A1567">
        <w:rPr>
          <w:rFonts w:eastAsia="仿宋" w:hint="eastAsia"/>
          <w:kern w:val="2"/>
          <w:sz w:val="32"/>
          <w:szCs w:val="32"/>
          <w:u w:val="single"/>
        </w:rPr>
        <w:t xml:space="preserve"> </w:t>
      </w:r>
    </w:p>
    <w:p w14:paraId="4401D767" w14:textId="77777777" w:rsidR="00CE6B42" w:rsidRDefault="00CE6B42" w:rsidP="00CE6B42">
      <w:pPr>
        <w:widowControl w:val="0"/>
        <w:spacing w:line="240" w:lineRule="auto"/>
        <w:ind w:firstLineChars="600" w:firstLine="2640"/>
        <w:rPr>
          <w:rFonts w:eastAsia="华文新魏"/>
          <w:kern w:val="2"/>
          <w:sz w:val="44"/>
          <w:szCs w:val="20"/>
        </w:rPr>
      </w:pPr>
    </w:p>
    <w:p w14:paraId="15B151E7" w14:textId="77777777" w:rsidR="00CE6B42" w:rsidRDefault="00CE6B42" w:rsidP="00CE6B42">
      <w:pPr>
        <w:widowControl w:val="0"/>
        <w:spacing w:line="240" w:lineRule="auto"/>
        <w:ind w:firstLineChars="400" w:firstLine="1440"/>
        <w:rPr>
          <w:rFonts w:eastAsia="华文新魏"/>
          <w:kern w:val="2"/>
          <w:sz w:val="36"/>
          <w:szCs w:val="20"/>
        </w:rPr>
      </w:pPr>
    </w:p>
    <w:p w14:paraId="4E9FC955" w14:textId="77777777" w:rsidR="00CE6B42" w:rsidRDefault="00CE6B42" w:rsidP="00CE6B42">
      <w:pPr>
        <w:widowControl w:val="0"/>
        <w:spacing w:line="240" w:lineRule="auto"/>
        <w:ind w:firstLineChars="400" w:firstLine="1440"/>
        <w:rPr>
          <w:rFonts w:eastAsia="华文新魏"/>
          <w:kern w:val="2"/>
          <w:sz w:val="36"/>
          <w:szCs w:val="20"/>
        </w:rPr>
      </w:pPr>
    </w:p>
    <w:p w14:paraId="62FBA77B" w14:textId="77777777" w:rsidR="00CE6B42" w:rsidRDefault="00CE6B42" w:rsidP="00CE6B42">
      <w:pPr>
        <w:widowControl w:val="0"/>
        <w:spacing w:line="240" w:lineRule="auto"/>
        <w:ind w:firstLineChars="0" w:firstLine="0"/>
        <w:rPr>
          <w:rFonts w:eastAsia="华文新魏"/>
          <w:kern w:val="2"/>
          <w:sz w:val="36"/>
          <w:szCs w:val="20"/>
        </w:rPr>
      </w:pPr>
    </w:p>
    <w:p w14:paraId="6B54FF36" w14:textId="16058367" w:rsidR="00CE6B42" w:rsidRDefault="00CE6B42" w:rsidP="00CE6B42">
      <w:pPr>
        <w:widowControl w:val="0"/>
        <w:spacing w:line="240" w:lineRule="auto"/>
        <w:ind w:firstLineChars="0" w:firstLine="0"/>
        <w:jc w:val="center"/>
        <w:rPr>
          <w:rFonts w:asciiTheme="majorEastAsia" w:eastAsiaTheme="majorEastAsia" w:hAnsiTheme="majorEastAsia"/>
          <w:kern w:val="2"/>
          <w:sz w:val="32"/>
          <w:szCs w:val="32"/>
        </w:rPr>
      </w:pPr>
      <w:r>
        <w:rPr>
          <w:rFonts w:asciiTheme="majorEastAsia" w:eastAsiaTheme="majorEastAsia" w:hAnsiTheme="majorEastAsia" w:hint="eastAsia"/>
          <w:kern w:val="2"/>
          <w:sz w:val="32"/>
          <w:szCs w:val="32"/>
        </w:rPr>
        <w:t>二</w:t>
      </w:r>
      <w:r w:rsidR="00513CA5">
        <w:rPr>
          <w:rFonts w:asciiTheme="majorEastAsia" w:eastAsiaTheme="majorEastAsia" w:hAnsiTheme="majorEastAsia" w:hint="eastAsia"/>
          <w:kern w:val="2"/>
          <w:sz w:val="32"/>
          <w:szCs w:val="32"/>
        </w:rPr>
        <w:t>零</w:t>
      </w:r>
      <w:r>
        <w:rPr>
          <w:rFonts w:asciiTheme="majorEastAsia" w:eastAsiaTheme="majorEastAsia" w:hAnsiTheme="majorEastAsia" w:hint="eastAsia"/>
          <w:kern w:val="2"/>
          <w:sz w:val="32"/>
          <w:szCs w:val="32"/>
        </w:rPr>
        <w:t>二四年五月</w:t>
      </w:r>
      <w:r w:rsidR="00B72946">
        <w:rPr>
          <w:rFonts w:asciiTheme="majorEastAsia" w:eastAsiaTheme="majorEastAsia" w:hAnsiTheme="majorEastAsia" w:hint="eastAsia"/>
          <w:kern w:val="2"/>
          <w:sz w:val="32"/>
          <w:szCs w:val="32"/>
        </w:rPr>
        <w:t>三十</w:t>
      </w:r>
      <w:r>
        <w:rPr>
          <w:rFonts w:asciiTheme="majorEastAsia" w:eastAsiaTheme="majorEastAsia" w:hAnsiTheme="majorEastAsia" w:hint="eastAsia"/>
          <w:kern w:val="2"/>
          <w:sz w:val="32"/>
          <w:szCs w:val="32"/>
        </w:rPr>
        <w:t>日</w:t>
      </w:r>
    </w:p>
    <w:p w14:paraId="36CF992D" w14:textId="77777777" w:rsidR="00CE6B42" w:rsidRDefault="00CE6B42" w:rsidP="00CE6B42">
      <w:pPr>
        <w:spacing w:line="374" w:lineRule="exact"/>
        <w:ind w:right="364" w:firstLine="720"/>
        <w:rPr>
          <w:rFonts w:eastAsia="华文新魏"/>
          <w:kern w:val="2"/>
          <w:sz w:val="36"/>
          <w:szCs w:val="36"/>
        </w:rPr>
        <w:sectPr w:rsidR="00CE6B42" w:rsidSect="00CE6B42">
          <w:headerReference w:type="even" r:id="rId10"/>
          <w:headerReference w:type="default" r:id="rId11"/>
          <w:footerReference w:type="even" r:id="rId12"/>
          <w:footerReference w:type="default" r:id="rId13"/>
          <w:headerReference w:type="first" r:id="rId14"/>
          <w:footerReference w:type="first" r:id="rId15"/>
          <w:pgSz w:w="11906" w:h="16838"/>
          <w:pgMar w:top="1418" w:right="1134" w:bottom="1134" w:left="1134" w:header="851" w:footer="992" w:gutter="284"/>
          <w:pgNumType w:fmt="numberInDash" w:start="7" w:chapStyle="1"/>
          <w:cols w:space="425"/>
          <w:docGrid w:linePitch="326"/>
        </w:sectPr>
      </w:pPr>
    </w:p>
    <w:p w14:paraId="5534362D" w14:textId="77777777" w:rsidR="00CE6B42" w:rsidRDefault="00CE6B42" w:rsidP="00CE6B42">
      <w:pPr>
        <w:ind w:firstLine="600"/>
        <w:jc w:val="center"/>
        <w:rPr>
          <w:rFonts w:ascii="黑体" w:eastAsia="黑体" w:hAnsi="黑体"/>
          <w:sz w:val="30"/>
          <w:szCs w:val="30"/>
        </w:rPr>
      </w:pPr>
      <w:r>
        <w:rPr>
          <w:rFonts w:ascii="黑体" w:eastAsia="黑体" w:hAnsi="黑体" w:hint="eastAsia"/>
          <w:sz w:val="30"/>
          <w:szCs w:val="30"/>
        </w:rPr>
        <w:lastRenderedPageBreak/>
        <w:t>学位论文原创性声明</w:t>
      </w:r>
    </w:p>
    <w:p w14:paraId="4F0F4C97" w14:textId="3D9B82D6" w:rsidR="00CE6B42" w:rsidRDefault="00CE6B42" w:rsidP="00CE6B42">
      <w:pPr>
        <w:ind w:firstLine="600"/>
        <w:jc w:val="left"/>
        <w:rPr>
          <w:rFonts w:ascii="楷体" w:eastAsia="楷体" w:hAnsi="楷体"/>
          <w:sz w:val="30"/>
          <w:szCs w:val="30"/>
        </w:rPr>
      </w:pPr>
    </w:p>
    <w:p w14:paraId="18FA1A72" w14:textId="57301500" w:rsidR="00CE6B42" w:rsidRDefault="00CE6B42" w:rsidP="00CE6B42">
      <w:pPr>
        <w:ind w:firstLine="600"/>
        <w:jc w:val="left"/>
        <w:rPr>
          <w:rFonts w:ascii="楷体" w:eastAsia="楷体" w:hAnsi="楷体"/>
          <w:sz w:val="30"/>
          <w:szCs w:val="30"/>
        </w:rPr>
      </w:pPr>
    </w:p>
    <w:p w14:paraId="4DD535DE" w14:textId="648769B9" w:rsidR="00CE6B42" w:rsidRDefault="00CE6B42" w:rsidP="00CE6B42">
      <w:pPr>
        <w:spacing w:line="360" w:lineRule="auto"/>
        <w:ind w:firstLine="480"/>
        <w:jc w:val="left"/>
        <w:rPr>
          <w:rFonts w:asciiTheme="minorEastAsia" w:hAnsiTheme="minorEastAsia"/>
        </w:rPr>
      </w:pPr>
      <w:r>
        <w:rPr>
          <w:rFonts w:asciiTheme="minorEastAsia" w:hAnsiTheme="minorEastAsia" w:hint="eastAsia"/>
        </w:rPr>
        <w:t>本人所提交的学位论文</w:t>
      </w:r>
      <w:r w:rsidR="00421C29">
        <w:rPr>
          <w:rFonts w:asciiTheme="minorEastAsia" w:hAnsiTheme="minorEastAsia" w:hint="eastAsia"/>
        </w:rPr>
        <w:t>《</w:t>
      </w:r>
      <w:r w:rsidR="00524D95">
        <w:rPr>
          <w:rFonts w:asciiTheme="minorEastAsia" w:hAnsiTheme="minorEastAsia" w:hint="eastAsia"/>
        </w:rPr>
        <w:t>基于SAM大模型的肝脏肿瘤分割方法研究</w:t>
      </w:r>
      <w:r w:rsidR="00421C29">
        <w:rPr>
          <w:rFonts w:asciiTheme="minorEastAsia" w:hAnsiTheme="minorEastAsia" w:hint="eastAsia"/>
        </w:rPr>
        <w:t>》</w:t>
      </w:r>
      <w:r>
        <w:rPr>
          <w:rFonts w:asciiTheme="minorEastAsia" w:hAnsiTheme="minorEastAsia" w:hint="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14:paraId="0780772B" w14:textId="52335354" w:rsidR="00CE6B42" w:rsidRDefault="00CE6B42" w:rsidP="00CE6B42">
      <w:pPr>
        <w:spacing w:line="360" w:lineRule="auto"/>
        <w:ind w:firstLine="480"/>
        <w:jc w:val="left"/>
        <w:rPr>
          <w:rFonts w:asciiTheme="minorEastAsia" w:hAnsiTheme="minorEastAsia"/>
        </w:rPr>
      </w:pPr>
      <w:r>
        <w:rPr>
          <w:rFonts w:asciiTheme="minorEastAsia" w:hAnsiTheme="minorEastAsia" w:hint="eastAsia"/>
        </w:rPr>
        <w:t>本声明的法律后果由本人承担。</w:t>
      </w:r>
    </w:p>
    <w:p w14:paraId="66686737" w14:textId="2E75C6EB" w:rsidR="00CE6B42" w:rsidRDefault="00524D95" w:rsidP="00CE6B42">
      <w:pPr>
        <w:spacing w:line="360" w:lineRule="auto"/>
        <w:ind w:firstLine="480"/>
        <w:jc w:val="left"/>
        <w:rPr>
          <w:rFonts w:asciiTheme="minorEastAsia" w:hAnsiTheme="minorEastAsia"/>
        </w:rPr>
      </w:pPr>
      <w:r>
        <w:rPr>
          <w:rFonts w:asciiTheme="minorEastAsia" w:hAnsiTheme="minorEastAsia"/>
          <w:noProof/>
        </w:rPr>
        <w:drawing>
          <wp:anchor distT="0" distB="0" distL="114300" distR="114300" simplePos="0" relativeHeight="251661312" behindDoc="0" locked="0" layoutInCell="1" allowOverlap="1" wp14:anchorId="4F8CE063" wp14:editId="58EC1450">
            <wp:simplePos x="0" y="0"/>
            <wp:positionH relativeFrom="column">
              <wp:posOffset>5109845</wp:posOffset>
            </wp:positionH>
            <wp:positionV relativeFrom="paragraph">
              <wp:posOffset>284480</wp:posOffset>
            </wp:positionV>
            <wp:extent cx="866775" cy="544142"/>
            <wp:effectExtent l="0" t="0" r="0" b="8890"/>
            <wp:wrapNone/>
            <wp:docPr id="3936343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66775" cy="54414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C8478" w14:textId="0DE27861" w:rsidR="00CE6B42" w:rsidRDefault="00524D95" w:rsidP="00CE6B42">
      <w:pPr>
        <w:spacing w:line="360" w:lineRule="auto"/>
        <w:ind w:firstLine="480"/>
        <w:jc w:val="left"/>
        <w:rPr>
          <w:rFonts w:asciiTheme="minorEastAsia" w:hAnsiTheme="minorEastAsia"/>
        </w:rPr>
      </w:pPr>
      <w:r>
        <w:rPr>
          <w:rFonts w:asciiTheme="minorEastAsia" w:hAnsiTheme="minorEastAsia"/>
          <w:noProof/>
        </w:rPr>
        <w:drawing>
          <wp:anchor distT="0" distB="0" distL="114300" distR="114300" simplePos="0" relativeHeight="251662336" behindDoc="0" locked="0" layoutInCell="1" allowOverlap="1" wp14:anchorId="7CCA6CB3" wp14:editId="22B32741">
            <wp:simplePos x="0" y="0"/>
            <wp:positionH relativeFrom="column">
              <wp:posOffset>2176145</wp:posOffset>
            </wp:positionH>
            <wp:positionV relativeFrom="paragraph">
              <wp:posOffset>7651</wp:posOffset>
            </wp:positionV>
            <wp:extent cx="1119572" cy="523875"/>
            <wp:effectExtent l="0" t="0" r="4445" b="0"/>
            <wp:wrapNone/>
            <wp:docPr id="14617874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19572" cy="5238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82C11D" w14:textId="77777777" w:rsidR="00CE6B42" w:rsidRDefault="00CE6B42" w:rsidP="00CE6B42">
      <w:pPr>
        <w:spacing w:line="360" w:lineRule="auto"/>
        <w:ind w:firstLineChars="500" w:firstLine="1200"/>
        <w:jc w:val="left"/>
        <w:rPr>
          <w:rFonts w:asciiTheme="minorEastAsia" w:hAnsiTheme="minorEastAsia"/>
        </w:rPr>
      </w:pPr>
      <w:r>
        <w:rPr>
          <w:rFonts w:asciiTheme="minorEastAsia" w:hAnsiTheme="minorEastAsia" w:hint="eastAsia"/>
        </w:rPr>
        <w:t>论文作者（签名）：                  指导教师确认（签名）：</w:t>
      </w:r>
    </w:p>
    <w:p w14:paraId="7B376759" w14:textId="748295FE" w:rsidR="00CE6B42" w:rsidRDefault="008109DD" w:rsidP="00CE6B42">
      <w:pPr>
        <w:spacing w:line="360" w:lineRule="auto"/>
        <w:ind w:firstLineChars="1100" w:firstLine="2640"/>
        <w:jc w:val="left"/>
        <w:rPr>
          <w:rFonts w:asciiTheme="minorEastAsia" w:hAnsiTheme="minorEastAsia"/>
        </w:rPr>
      </w:pPr>
      <w:r>
        <w:rPr>
          <w:rFonts w:asciiTheme="minorEastAsia" w:hAnsiTheme="minorEastAsia" w:hint="eastAsia"/>
        </w:rPr>
        <w:t>2024</w:t>
      </w:r>
      <w:r w:rsidR="00CE6B42">
        <w:rPr>
          <w:rFonts w:asciiTheme="minorEastAsia" w:hAnsiTheme="minorEastAsia" w:hint="eastAsia"/>
        </w:rPr>
        <w:t>年</w:t>
      </w:r>
      <w:r>
        <w:rPr>
          <w:rFonts w:asciiTheme="minorEastAsia" w:hAnsiTheme="minorEastAsia" w:hint="eastAsia"/>
        </w:rPr>
        <w:t>5</w:t>
      </w:r>
      <w:r w:rsidR="00CE6B42">
        <w:rPr>
          <w:rFonts w:asciiTheme="minorEastAsia" w:hAnsiTheme="minorEastAsia" w:hint="eastAsia"/>
        </w:rPr>
        <w:t>月</w:t>
      </w:r>
      <w:r>
        <w:rPr>
          <w:rFonts w:asciiTheme="minorEastAsia" w:hAnsiTheme="minorEastAsia" w:hint="eastAsia"/>
        </w:rPr>
        <w:t>30</w:t>
      </w:r>
      <w:r w:rsidR="00CE6B42">
        <w:rPr>
          <w:rFonts w:asciiTheme="minorEastAsia" w:hAnsiTheme="minorEastAsia" w:hint="eastAsia"/>
        </w:rPr>
        <w:t xml:space="preserve">日       </w:t>
      </w:r>
      <w:r>
        <w:rPr>
          <w:rFonts w:asciiTheme="minorEastAsia" w:hAnsiTheme="minorEastAsia" w:hint="eastAsia"/>
        </w:rPr>
        <w:t xml:space="preserve">         </w:t>
      </w:r>
      <w:r w:rsidR="00CE6B42">
        <w:rPr>
          <w:rFonts w:asciiTheme="minorEastAsia" w:hAnsiTheme="minorEastAsia" w:hint="eastAsia"/>
        </w:rPr>
        <w:t xml:space="preserve">        </w:t>
      </w:r>
      <w:r>
        <w:rPr>
          <w:rFonts w:asciiTheme="minorEastAsia" w:hAnsiTheme="minorEastAsia" w:hint="eastAsia"/>
        </w:rPr>
        <w:t>2024</w:t>
      </w:r>
      <w:r w:rsidR="00CE6B42">
        <w:rPr>
          <w:rFonts w:asciiTheme="minorEastAsia" w:hAnsiTheme="minorEastAsia" w:hint="eastAsia"/>
        </w:rPr>
        <w:t>年</w:t>
      </w:r>
      <w:r>
        <w:rPr>
          <w:rFonts w:asciiTheme="minorEastAsia" w:hAnsiTheme="minorEastAsia" w:hint="eastAsia"/>
        </w:rPr>
        <w:t>5</w:t>
      </w:r>
      <w:r w:rsidR="00CE6B42">
        <w:rPr>
          <w:rFonts w:asciiTheme="minorEastAsia" w:hAnsiTheme="minorEastAsia" w:hint="eastAsia"/>
        </w:rPr>
        <w:t>月</w:t>
      </w:r>
      <w:r>
        <w:rPr>
          <w:rFonts w:asciiTheme="minorEastAsia" w:hAnsiTheme="minorEastAsia" w:hint="eastAsia"/>
        </w:rPr>
        <w:t>30</w:t>
      </w:r>
      <w:r w:rsidR="00CE6B42">
        <w:rPr>
          <w:rFonts w:asciiTheme="minorEastAsia" w:hAnsiTheme="minorEastAsia" w:hint="eastAsia"/>
        </w:rPr>
        <w:t>日</w:t>
      </w:r>
    </w:p>
    <w:p w14:paraId="1784BE2A" w14:textId="6D9064FF" w:rsidR="00CE6B42" w:rsidRDefault="00CE6B42" w:rsidP="00CE6B42">
      <w:pPr>
        <w:spacing w:line="360" w:lineRule="auto"/>
        <w:ind w:firstLineChars="500" w:firstLine="1200"/>
        <w:jc w:val="left"/>
        <w:rPr>
          <w:rFonts w:asciiTheme="minorEastAsia" w:hAnsiTheme="minorEastAsia"/>
        </w:rPr>
      </w:pPr>
    </w:p>
    <w:p w14:paraId="5A801C69" w14:textId="56B5D98F" w:rsidR="00CE6B42" w:rsidRDefault="00CE6B42" w:rsidP="00CE6B42">
      <w:pPr>
        <w:spacing w:line="360" w:lineRule="auto"/>
        <w:ind w:firstLineChars="500" w:firstLine="1200"/>
        <w:jc w:val="left"/>
        <w:rPr>
          <w:rFonts w:asciiTheme="minorEastAsia" w:hAnsiTheme="minorEastAsia"/>
        </w:rPr>
      </w:pPr>
    </w:p>
    <w:p w14:paraId="7FCEC919" w14:textId="566C22D3" w:rsidR="00CE6B42" w:rsidRDefault="00CE6B42" w:rsidP="00CE6B42">
      <w:pPr>
        <w:spacing w:line="360" w:lineRule="auto"/>
        <w:ind w:firstLineChars="500" w:firstLine="1200"/>
        <w:jc w:val="center"/>
        <w:rPr>
          <w:rFonts w:asciiTheme="minorEastAsia" w:hAnsiTheme="minorEastAsia"/>
        </w:rPr>
      </w:pPr>
    </w:p>
    <w:p w14:paraId="3B05C5EF" w14:textId="41153BDB" w:rsidR="00CE6B42" w:rsidRDefault="00CE6B42" w:rsidP="00CE6B42">
      <w:pPr>
        <w:spacing w:line="360" w:lineRule="auto"/>
        <w:ind w:firstLine="600"/>
        <w:jc w:val="center"/>
        <w:rPr>
          <w:rFonts w:ascii="黑体" w:eastAsia="黑体" w:hAnsi="黑体"/>
          <w:sz w:val="30"/>
          <w:szCs w:val="30"/>
        </w:rPr>
      </w:pPr>
      <w:r>
        <w:rPr>
          <w:rFonts w:ascii="黑体" w:eastAsia="黑体" w:hAnsi="黑体" w:hint="eastAsia"/>
          <w:sz w:val="30"/>
          <w:szCs w:val="30"/>
        </w:rPr>
        <w:t>学位论文版权使用授权书</w:t>
      </w:r>
    </w:p>
    <w:p w14:paraId="6787336B" w14:textId="41C191F4" w:rsidR="00CE6B42" w:rsidRDefault="00CE6B42" w:rsidP="00CE6B42">
      <w:pPr>
        <w:spacing w:line="360" w:lineRule="auto"/>
        <w:ind w:firstLine="600"/>
        <w:rPr>
          <w:rFonts w:ascii="楷体" w:eastAsia="楷体" w:hAnsi="楷体"/>
          <w:sz w:val="30"/>
          <w:szCs w:val="30"/>
        </w:rPr>
      </w:pPr>
    </w:p>
    <w:p w14:paraId="48CC88A8" w14:textId="2EC9E3BF" w:rsidR="00CE6B42" w:rsidRDefault="00CE6B42" w:rsidP="00CE6B42">
      <w:pPr>
        <w:spacing w:line="360" w:lineRule="auto"/>
        <w:ind w:firstLine="480"/>
        <w:rPr>
          <w:rFonts w:asciiTheme="minorEastAsia" w:hAnsiTheme="minorEastAsia"/>
        </w:rPr>
      </w:pPr>
      <w:r>
        <w:rPr>
          <w:rFonts w:asciiTheme="minorEastAsia" w:hAnsiTheme="minorEastAsia" w:hint="eastAsia"/>
        </w:rPr>
        <w:t>本学位论文作者完全了解河北大学有权保留并向国家有关部门或机构送交学位论文的复印件和磁盘，允许论文被查阅和借阅。本人授权河北大学可以将学位论文的全部或部分内容编入有关数据库进行检索，可以采用影印、缩印或其它复制手段保存、汇编学位论文。</w:t>
      </w:r>
    </w:p>
    <w:p w14:paraId="69A36760" w14:textId="0AFABF70" w:rsidR="00CE6B42" w:rsidRDefault="00CE6B42" w:rsidP="00CE6B42">
      <w:pPr>
        <w:spacing w:line="360" w:lineRule="auto"/>
        <w:ind w:firstLine="480"/>
        <w:rPr>
          <w:rFonts w:asciiTheme="minorEastAsia" w:hAnsiTheme="minorEastAsia"/>
        </w:rPr>
      </w:pPr>
      <w:r>
        <w:rPr>
          <w:rFonts w:asciiTheme="minorEastAsia" w:hAnsiTheme="minorEastAsia" w:hint="eastAsia"/>
        </w:rPr>
        <w:t>保密的学位论文在_______年解密后适用本授权书。</w:t>
      </w:r>
    </w:p>
    <w:p w14:paraId="3CC1BF9E" w14:textId="577F7A0E" w:rsidR="00CE6B42" w:rsidRDefault="00524D95" w:rsidP="00CE6B42">
      <w:pPr>
        <w:spacing w:line="360" w:lineRule="auto"/>
        <w:ind w:firstLine="480"/>
        <w:rPr>
          <w:rFonts w:asciiTheme="minorEastAsia" w:hAnsiTheme="minorEastAsia"/>
        </w:rPr>
      </w:pPr>
      <w:r>
        <w:rPr>
          <w:rFonts w:asciiTheme="minorEastAsia" w:hAnsiTheme="minorEastAsia"/>
          <w:noProof/>
        </w:rPr>
        <w:drawing>
          <wp:anchor distT="0" distB="0" distL="114300" distR="114300" simplePos="0" relativeHeight="251664384" behindDoc="0" locked="0" layoutInCell="1" allowOverlap="1" wp14:anchorId="37A4DA11" wp14:editId="0029A6AE">
            <wp:simplePos x="0" y="0"/>
            <wp:positionH relativeFrom="column">
              <wp:posOffset>4862195</wp:posOffset>
            </wp:positionH>
            <wp:positionV relativeFrom="paragraph">
              <wp:posOffset>255905</wp:posOffset>
            </wp:positionV>
            <wp:extent cx="962025" cy="603938"/>
            <wp:effectExtent l="0" t="0" r="0" b="5715"/>
            <wp:wrapNone/>
            <wp:docPr id="20048225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62025" cy="60393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E0DFE5" w14:textId="130B2EE3" w:rsidR="00CE6B42" w:rsidRDefault="00524D95" w:rsidP="00CE6B42">
      <w:pPr>
        <w:spacing w:line="360" w:lineRule="auto"/>
        <w:ind w:firstLine="480"/>
        <w:rPr>
          <w:rFonts w:asciiTheme="minorEastAsia" w:hAnsiTheme="minorEastAsia"/>
        </w:rPr>
      </w:pPr>
      <w:r>
        <w:rPr>
          <w:rFonts w:asciiTheme="minorEastAsia" w:hAnsiTheme="minorEastAsia"/>
          <w:noProof/>
        </w:rPr>
        <w:drawing>
          <wp:anchor distT="0" distB="0" distL="114300" distR="114300" simplePos="0" relativeHeight="251663360" behindDoc="0" locked="0" layoutInCell="1" allowOverlap="1" wp14:anchorId="30ED6C95" wp14:editId="09AD6A47">
            <wp:simplePos x="0" y="0"/>
            <wp:positionH relativeFrom="column">
              <wp:posOffset>2214245</wp:posOffset>
            </wp:positionH>
            <wp:positionV relativeFrom="paragraph">
              <wp:posOffset>40640</wp:posOffset>
            </wp:positionV>
            <wp:extent cx="977081" cy="457200"/>
            <wp:effectExtent l="0" t="0" r="0" b="0"/>
            <wp:wrapNone/>
            <wp:docPr id="46260164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79655" cy="458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FA49AE" w14:textId="77777777" w:rsidR="00CE6B42" w:rsidRDefault="00CE6B42" w:rsidP="00CE6B42">
      <w:pPr>
        <w:spacing w:line="360" w:lineRule="auto"/>
        <w:ind w:firstLineChars="500" w:firstLine="1200"/>
        <w:rPr>
          <w:rFonts w:asciiTheme="minorEastAsia" w:hAnsiTheme="minorEastAsia"/>
        </w:rPr>
      </w:pPr>
      <w:r>
        <w:rPr>
          <w:rFonts w:asciiTheme="minorEastAsia" w:hAnsiTheme="minorEastAsia" w:hint="eastAsia"/>
        </w:rPr>
        <w:t>论文作者（签名）：                 指导教师（签名）：</w:t>
      </w:r>
    </w:p>
    <w:p w14:paraId="3CE96ADB" w14:textId="1D9CB231" w:rsidR="00CE6B42" w:rsidRDefault="008109DD" w:rsidP="00CE6B42">
      <w:pPr>
        <w:spacing w:line="360" w:lineRule="auto"/>
        <w:ind w:firstLineChars="1100" w:firstLine="2640"/>
        <w:rPr>
          <w:rFonts w:asciiTheme="minorEastAsia" w:hAnsiTheme="minorEastAsia"/>
        </w:rPr>
      </w:pPr>
      <w:r>
        <w:rPr>
          <w:rFonts w:asciiTheme="minorEastAsia" w:hAnsiTheme="minorEastAsia" w:hint="eastAsia"/>
        </w:rPr>
        <w:t>2024</w:t>
      </w:r>
      <w:r w:rsidR="00CE6B42">
        <w:rPr>
          <w:rFonts w:asciiTheme="minorEastAsia" w:hAnsiTheme="minorEastAsia" w:hint="eastAsia"/>
        </w:rPr>
        <w:t>年</w:t>
      </w:r>
      <w:r>
        <w:rPr>
          <w:rFonts w:asciiTheme="minorEastAsia" w:hAnsiTheme="minorEastAsia" w:hint="eastAsia"/>
        </w:rPr>
        <w:t>5</w:t>
      </w:r>
      <w:r w:rsidR="00CE6B42">
        <w:rPr>
          <w:rFonts w:asciiTheme="minorEastAsia" w:hAnsiTheme="minorEastAsia" w:hint="eastAsia"/>
        </w:rPr>
        <w:t>月</w:t>
      </w:r>
      <w:r>
        <w:rPr>
          <w:rFonts w:asciiTheme="minorEastAsia" w:hAnsiTheme="minorEastAsia" w:hint="eastAsia"/>
        </w:rPr>
        <w:t>30</w:t>
      </w:r>
      <w:r w:rsidR="00CE6B42">
        <w:rPr>
          <w:rFonts w:asciiTheme="minorEastAsia" w:hAnsiTheme="minorEastAsia" w:hint="eastAsia"/>
        </w:rPr>
        <w:t xml:space="preserve">日         </w:t>
      </w:r>
      <w:r>
        <w:rPr>
          <w:rFonts w:asciiTheme="minorEastAsia" w:hAnsiTheme="minorEastAsia" w:hint="eastAsia"/>
        </w:rPr>
        <w:t xml:space="preserve">          </w:t>
      </w:r>
      <w:r w:rsidR="00CE6B42">
        <w:rPr>
          <w:rFonts w:asciiTheme="minorEastAsia" w:hAnsiTheme="minorEastAsia" w:hint="eastAsia"/>
        </w:rPr>
        <w:t xml:space="preserve">      </w:t>
      </w:r>
      <w:r>
        <w:rPr>
          <w:rFonts w:asciiTheme="minorEastAsia" w:hAnsiTheme="minorEastAsia" w:hint="eastAsia"/>
        </w:rPr>
        <w:t>2024</w:t>
      </w:r>
      <w:r w:rsidR="00CE6B42">
        <w:rPr>
          <w:rFonts w:asciiTheme="minorEastAsia" w:hAnsiTheme="minorEastAsia" w:hint="eastAsia"/>
        </w:rPr>
        <w:t>年</w:t>
      </w:r>
      <w:r>
        <w:rPr>
          <w:rFonts w:asciiTheme="minorEastAsia" w:hAnsiTheme="minorEastAsia" w:hint="eastAsia"/>
        </w:rPr>
        <w:t>5</w:t>
      </w:r>
      <w:r w:rsidR="00CE6B42">
        <w:rPr>
          <w:rFonts w:asciiTheme="minorEastAsia" w:hAnsiTheme="minorEastAsia" w:hint="eastAsia"/>
        </w:rPr>
        <w:t>月</w:t>
      </w:r>
      <w:r>
        <w:rPr>
          <w:rFonts w:asciiTheme="minorEastAsia" w:hAnsiTheme="minorEastAsia" w:hint="eastAsia"/>
        </w:rPr>
        <w:t>30</w:t>
      </w:r>
      <w:r w:rsidR="00CE6B42">
        <w:rPr>
          <w:rFonts w:asciiTheme="minorEastAsia" w:hAnsiTheme="minorEastAsia" w:hint="eastAsia"/>
        </w:rPr>
        <w:t>日</w:t>
      </w:r>
    </w:p>
    <w:p w14:paraId="61B53ACF" w14:textId="77777777" w:rsidR="00CE6B42" w:rsidRDefault="00CE6B42" w:rsidP="00CE6B42">
      <w:pPr>
        <w:spacing w:line="360" w:lineRule="auto"/>
        <w:ind w:firstLineChars="1100" w:firstLine="2640"/>
        <w:rPr>
          <w:rFonts w:asciiTheme="minorEastAsia" w:hAnsiTheme="minorEastAsia"/>
        </w:rPr>
      </w:pPr>
    </w:p>
    <w:p w14:paraId="2179015A" w14:textId="77777777" w:rsidR="00BF4CDE" w:rsidRDefault="00BF4CDE">
      <w:pPr>
        <w:ind w:firstLine="480"/>
        <w:sectPr w:rsidR="00BF4CDE" w:rsidSect="006B1E5C">
          <w:headerReference w:type="even" r:id="rId19"/>
          <w:headerReference w:type="default" r:id="rId20"/>
          <w:footerReference w:type="even" r:id="rId21"/>
          <w:footerReference w:type="default" r:id="rId22"/>
          <w:headerReference w:type="first" r:id="rId23"/>
          <w:footerReference w:type="first" r:id="rId24"/>
          <w:pgSz w:w="11906" w:h="16838"/>
          <w:pgMar w:top="1418" w:right="1134" w:bottom="1134" w:left="1134" w:header="851" w:footer="992" w:gutter="284"/>
          <w:pgNumType w:fmt="numberInDash" w:start="0"/>
          <w:cols w:space="720"/>
          <w:titlePg/>
          <w:docGrid w:linePitch="326"/>
        </w:sectPr>
      </w:pPr>
    </w:p>
    <w:p w14:paraId="6DDA72B6" w14:textId="66890B31" w:rsidR="008E7390" w:rsidRDefault="00BF4CDE" w:rsidP="00BF4CDE">
      <w:pPr>
        <w:pStyle w:val="aff7"/>
      </w:pPr>
      <w:bookmarkStart w:id="0" w:name="_Toc167302139"/>
      <w:bookmarkStart w:id="1" w:name="_Toc167303017"/>
      <w:bookmarkStart w:id="2" w:name="_Toc167303266"/>
      <w:bookmarkStart w:id="3" w:name="_Toc167330232"/>
      <w:bookmarkStart w:id="4" w:name="_Toc167725003"/>
      <w:bookmarkStart w:id="5" w:name="_Toc167725066"/>
      <w:bookmarkStart w:id="6" w:name="_Toc167805996"/>
      <w:bookmarkStart w:id="7" w:name="_Toc168510555"/>
      <w:bookmarkStart w:id="8" w:name="_Toc168533458"/>
      <w:r>
        <w:rPr>
          <w:rFonts w:hint="eastAsia"/>
        </w:rPr>
        <w:lastRenderedPageBreak/>
        <w:t>摘</w:t>
      </w:r>
      <w:r>
        <w:rPr>
          <w:rFonts w:hint="eastAsia"/>
        </w:rPr>
        <w:t xml:space="preserve">    </w:t>
      </w:r>
      <w:r>
        <w:rPr>
          <w:rFonts w:hint="eastAsia"/>
        </w:rPr>
        <w:t>要</w:t>
      </w:r>
      <w:bookmarkEnd w:id="0"/>
      <w:bookmarkEnd w:id="1"/>
      <w:bookmarkEnd w:id="2"/>
      <w:bookmarkEnd w:id="3"/>
      <w:bookmarkEnd w:id="4"/>
      <w:bookmarkEnd w:id="5"/>
      <w:bookmarkEnd w:id="6"/>
      <w:bookmarkEnd w:id="7"/>
      <w:bookmarkEnd w:id="8"/>
    </w:p>
    <w:p w14:paraId="30FBAE98" w14:textId="147B4545" w:rsidR="00721D91" w:rsidRDefault="00000000">
      <w:pPr>
        <w:ind w:firstLine="480"/>
      </w:pPr>
      <w:r>
        <w:t>本研究提出了一种基于</w:t>
      </w:r>
      <w:r>
        <w:t xml:space="preserve"> Segment Anything Model </w:t>
      </w:r>
      <w:r>
        <w:t>（</w:t>
      </w:r>
      <w:r>
        <w:t>SAM</w:t>
      </w:r>
      <w:r>
        <w:t>）</w:t>
      </w:r>
      <w:r>
        <w:t xml:space="preserve"> </w:t>
      </w:r>
      <w:r>
        <w:t>的方法，用于肝脏肿瘤</w:t>
      </w:r>
      <w:r>
        <w:t>CT</w:t>
      </w:r>
      <w:r>
        <w:t>图像的自动分割。通过对</w:t>
      </w:r>
      <w:r>
        <w:t>SAM</w:t>
      </w:r>
      <w:r>
        <w:t>模型进行微调，并利用交叉熵损失和</w:t>
      </w:r>
      <w:r>
        <w:t>Dice</w:t>
      </w:r>
      <w:r>
        <w:t>损失结合的优化策略，提高了模型的分割准确性。通过对</w:t>
      </w:r>
      <w:r>
        <w:t xml:space="preserve"> IOU </w:t>
      </w:r>
      <w:r>
        <w:t>指标的计算比较，实验结果表明，微调后的</w:t>
      </w:r>
      <w:r>
        <w:t>SAM</w:t>
      </w:r>
      <w:r>
        <w:t>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p>
    <w:p w14:paraId="3965A6AE" w14:textId="65E307DD" w:rsidR="00BF4CDE" w:rsidRDefault="00000000">
      <w:pPr>
        <w:ind w:firstLine="480"/>
      </w:pPr>
      <w:r>
        <w:t>肝脏是人体内非常重要的实质器官，肝脏疾病严重影响着人体健康，肝癌更是致死率极高的恶性肿瘤之一，精准的肝脏图像分割是医生诊断与治疗过程中的重要参考。由于计算机断层扫描成像（</w:t>
      </w:r>
      <w:r>
        <w:t>Computed Tomography</w:t>
      </w:r>
      <w:r>
        <w:t>，</w:t>
      </w:r>
      <w:r>
        <w:t>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w:t>
      </w:r>
      <w:r w:rsidR="00721D91">
        <w:rPr>
          <w:rFonts w:hint="eastAsia"/>
        </w:rPr>
        <w:t xml:space="preserve"> SAM </w:t>
      </w:r>
      <w:r w:rsidR="00721D91">
        <w:rPr>
          <w:rFonts w:hint="eastAsia"/>
        </w:rPr>
        <w:t>大模型</w:t>
      </w:r>
      <w:r>
        <w:t>实现肝脏和肝肿瘤</w:t>
      </w:r>
      <w:r>
        <w:t xml:space="preserve"> CT </w:t>
      </w:r>
      <w:r>
        <w:t>图像的全自动化精准分割具有重要的研究意义。</w:t>
      </w:r>
    </w:p>
    <w:p w14:paraId="5CC887AE" w14:textId="77777777" w:rsidR="00BF4CDE" w:rsidRDefault="00BF4CDE" w:rsidP="00BF4CDE">
      <w:pPr>
        <w:ind w:firstLine="480"/>
      </w:pPr>
    </w:p>
    <w:p w14:paraId="6EFC8D9E" w14:textId="63EC86F9" w:rsidR="00BF4CDE" w:rsidRDefault="00BF4CDE" w:rsidP="00BF4CDE">
      <w:pPr>
        <w:ind w:firstLineChars="0" w:firstLine="0"/>
        <w:sectPr w:rsidR="00BF4CDE" w:rsidSect="006B1E5C">
          <w:pgSz w:w="11906" w:h="16838"/>
          <w:pgMar w:top="1418" w:right="1134" w:bottom="1134" w:left="1134" w:header="851" w:footer="992" w:gutter="284"/>
          <w:pgNumType w:fmt="numberInDash" w:start="0"/>
          <w:cols w:space="720"/>
          <w:titlePg/>
          <w:docGrid w:linePitch="326"/>
        </w:sectPr>
      </w:pPr>
      <w:r w:rsidRPr="00666945">
        <w:rPr>
          <w:rFonts w:ascii="黑体" w:eastAsia="黑体" w:hAnsi="黑体" w:hint="eastAsia"/>
        </w:rPr>
        <w:t>关键词：</w:t>
      </w:r>
      <w:r>
        <w:rPr>
          <w:rFonts w:hint="eastAsia"/>
        </w:rPr>
        <w:t>CT</w:t>
      </w:r>
      <w:r>
        <w:rPr>
          <w:rFonts w:hint="eastAsia"/>
        </w:rPr>
        <w:t>图像；</w:t>
      </w:r>
      <w:r>
        <w:t>SAM</w:t>
      </w:r>
      <w:r>
        <w:rPr>
          <w:rFonts w:hint="eastAsia"/>
        </w:rPr>
        <w:t>；深度学习；肝脏分割；肝脏肿瘤分割</w:t>
      </w:r>
    </w:p>
    <w:p w14:paraId="402DC05F" w14:textId="76EE1FAE" w:rsidR="00BF4CDE" w:rsidRDefault="00BF4CDE" w:rsidP="00BF3C87">
      <w:pPr>
        <w:pStyle w:val="aff7"/>
        <w:outlineLvl w:val="9"/>
      </w:pPr>
      <w:bookmarkStart w:id="9" w:name="_Toc167302140"/>
      <w:bookmarkStart w:id="10" w:name="_Toc167303018"/>
      <w:bookmarkStart w:id="11" w:name="_Toc167303267"/>
      <w:bookmarkStart w:id="12" w:name="_Toc167330233"/>
      <w:bookmarkStart w:id="13" w:name="_Toc167725004"/>
      <w:bookmarkStart w:id="14" w:name="_Toc167725067"/>
      <w:r>
        <w:lastRenderedPageBreak/>
        <w:t>ABSTRACT</w:t>
      </w:r>
      <w:bookmarkEnd w:id="9"/>
      <w:bookmarkEnd w:id="10"/>
      <w:bookmarkEnd w:id="11"/>
      <w:bookmarkEnd w:id="12"/>
      <w:bookmarkEnd w:id="13"/>
      <w:bookmarkEnd w:id="14"/>
    </w:p>
    <w:p w14:paraId="20158F11" w14:textId="77777777" w:rsidR="00BF4CDE" w:rsidRPr="00BF4CDE" w:rsidRDefault="00BF4CDE" w:rsidP="00BF4CDE">
      <w:pPr>
        <w:ind w:firstLine="480"/>
      </w:pPr>
      <w:r w:rsidRPr="00BF4CDE">
        <w:t>This study proposes a method based on the Segment Anything Model (SAM) for automatic segmentation of liver tumor CT images. By fine-tuning the SAM model and using an optimization strategy that combines cross-entropy loss and Dice loss, we improved the segmentation accuracy of the model. Comparative analysis of the IOU metric indicates that the fine-tuned SAM model significantly outperforms traditional methods and other deep learning methods. This model maintains efficient segmentation performance even with a small amount of annotated data and demonstrates strong generalization capabilities, making it suitable for other types of medical image segmentation tasks. Future research will further optimize the model architecture, conduct large-scale clinical validation, and improve model interpretability to enhance its role in practical clinical applications.</w:t>
      </w:r>
    </w:p>
    <w:p w14:paraId="761E53FE" w14:textId="42BEA787" w:rsidR="00BF4CDE" w:rsidRPr="00BF4CDE" w:rsidRDefault="00BF4CDE" w:rsidP="00BF4CDE">
      <w:pPr>
        <w:ind w:firstLine="480"/>
      </w:pPr>
      <w:r w:rsidRPr="00BF4CDE">
        <w:t xml:space="preserve">The liver is a vital organ in the human body, and liver diseases significantly impact human health, with liver cancer being one of the highly fatal malignant tumors. Accurate liver image segmentation is crucial for doctors in the diagnosis and treatment process. Due to the advantages of computed tomography (CT), such as safety, convenience, fast imaging speed, and high resolution, CT imaging has become a common examination method. Liver and liver tumor CT images have various shapes, blurred edges, and variable positions, making traditional manual annotation-based CT image segmentation time-consuming, labor-intensive, and prone to segmentation errors. Therefore, achieving fully automated and precise segmentation of liver and liver tumor CT images based on </w:t>
      </w:r>
      <w:r w:rsidR="00721D91">
        <w:rPr>
          <w:rFonts w:hint="eastAsia"/>
        </w:rPr>
        <w:t>SAM</w:t>
      </w:r>
      <w:r w:rsidRPr="00BF4CDE">
        <w:t xml:space="preserve"> is of significant research importance.</w:t>
      </w:r>
    </w:p>
    <w:p w14:paraId="1C6386A9" w14:textId="09C70CEF" w:rsidR="00BF4CDE" w:rsidRPr="00BF4CDE" w:rsidRDefault="00BF4CDE" w:rsidP="00A02AC5">
      <w:pPr>
        <w:spacing w:before="100" w:beforeAutospacing="1" w:after="100" w:afterAutospacing="1"/>
        <w:ind w:firstLineChars="0" w:firstLine="0"/>
        <w:rPr>
          <w:rFonts w:ascii="宋体" w:eastAsia="宋体" w:hAnsi="宋体" w:cs="宋体"/>
          <w:szCs w:val="24"/>
        </w:rPr>
      </w:pPr>
      <w:r w:rsidRPr="00666945">
        <w:rPr>
          <w:rFonts w:eastAsia="宋体"/>
          <w:b/>
          <w:bCs/>
          <w:szCs w:val="24"/>
        </w:rPr>
        <w:t>Keywords</w:t>
      </w:r>
      <w:r w:rsidRPr="00666945">
        <w:rPr>
          <w:rFonts w:ascii="宋体" w:eastAsia="宋体" w:hAnsi="宋体" w:cs="宋体" w:hint="eastAsia"/>
          <w:b/>
          <w:bCs/>
          <w:szCs w:val="24"/>
        </w:rPr>
        <w:t>：</w:t>
      </w:r>
      <w:r w:rsidRPr="00BF4CDE">
        <w:t>CT imaging</w:t>
      </w:r>
      <w:r>
        <w:rPr>
          <w:rFonts w:ascii="宋体" w:eastAsia="宋体" w:hAnsi="宋体" w:cs="宋体" w:hint="eastAsia"/>
          <w:szCs w:val="24"/>
        </w:rPr>
        <w:t>；</w:t>
      </w:r>
      <w:r w:rsidRPr="00BF4CDE">
        <w:t>SAM</w:t>
      </w:r>
      <w:r>
        <w:rPr>
          <w:rFonts w:ascii="宋体" w:eastAsia="宋体" w:hAnsi="宋体" w:cs="宋体" w:hint="eastAsia"/>
          <w:szCs w:val="24"/>
        </w:rPr>
        <w:t>；</w:t>
      </w:r>
      <w:r w:rsidRPr="00BF4CDE">
        <w:t>deep learning</w:t>
      </w:r>
      <w:r>
        <w:rPr>
          <w:rFonts w:ascii="宋体" w:eastAsia="宋体" w:hAnsi="宋体" w:cs="宋体" w:hint="eastAsia"/>
          <w:szCs w:val="24"/>
        </w:rPr>
        <w:t>；</w:t>
      </w:r>
      <w:r w:rsidRPr="00BF4CDE">
        <w:t>liver segmentation</w:t>
      </w:r>
      <w:r>
        <w:rPr>
          <w:rFonts w:ascii="宋体" w:eastAsia="宋体" w:hAnsi="宋体" w:cs="宋体" w:hint="eastAsia"/>
          <w:szCs w:val="24"/>
        </w:rPr>
        <w:t>；</w:t>
      </w:r>
      <w:r w:rsidRPr="00BF4CDE">
        <w:t>liver tumor segmentation</w:t>
      </w:r>
    </w:p>
    <w:p w14:paraId="00807BA0" w14:textId="77777777" w:rsidR="00BF4CDE" w:rsidRDefault="00BF4CDE">
      <w:pPr>
        <w:ind w:firstLine="480"/>
      </w:pPr>
    </w:p>
    <w:p w14:paraId="14E5A7A7" w14:textId="77777777" w:rsidR="00BF4CDE" w:rsidRDefault="00BF4CDE">
      <w:pPr>
        <w:ind w:firstLine="480"/>
      </w:pPr>
    </w:p>
    <w:p w14:paraId="6BDC2115" w14:textId="77777777" w:rsidR="00BF4CDE" w:rsidRDefault="00BF4CDE">
      <w:pPr>
        <w:ind w:firstLine="480"/>
        <w:sectPr w:rsidR="00BF4CDE" w:rsidSect="006B1E5C">
          <w:pgSz w:w="11906" w:h="16838"/>
          <w:pgMar w:top="1418" w:right="1134" w:bottom="1134" w:left="1134" w:header="851" w:footer="992" w:gutter="284"/>
          <w:pgNumType w:fmt="numberInDash" w:start="0"/>
          <w:cols w:space="720"/>
          <w:titlePg/>
          <w:docGrid w:linePitch="326"/>
        </w:sectPr>
      </w:pPr>
    </w:p>
    <w:p w14:paraId="706FA1A2" w14:textId="0402F513" w:rsidR="008E7390" w:rsidRDefault="00BF4CDE" w:rsidP="00BF4CDE">
      <w:pPr>
        <w:pStyle w:val="aff7"/>
      </w:pPr>
      <w:bookmarkStart w:id="15" w:name="_Toc167302141"/>
      <w:bookmarkStart w:id="16" w:name="_Toc167303019"/>
      <w:bookmarkStart w:id="17" w:name="_Toc167303268"/>
      <w:bookmarkStart w:id="18" w:name="_Toc167330234"/>
      <w:bookmarkStart w:id="19" w:name="_Toc167725005"/>
      <w:bookmarkStart w:id="20" w:name="_Toc167725068"/>
      <w:bookmarkStart w:id="21" w:name="_Toc167805997"/>
      <w:bookmarkStart w:id="22" w:name="_Toc168510556"/>
      <w:bookmarkStart w:id="23" w:name="_Toc168533459"/>
      <w:r>
        <w:rPr>
          <w:rFonts w:hint="eastAsia"/>
        </w:rPr>
        <w:lastRenderedPageBreak/>
        <w:t>目</w:t>
      </w:r>
      <w:r>
        <w:rPr>
          <w:rFonts w:hint="eastAsia"/>
        </w:rPr>
        <w:t xml:space="preserve">    </w:t>
      </w:r>
      <w:r>
        <w:rPr>
          <w:rFonts w:hint="eastAsia"/>
        </w:rPr>
        <w:t>录</w:t>
      </w:r>
      <w:bookmarkEnd w:id="15"/>
      <w:bookmarkEnd w:id="16"/>
      <w:bookmarkEnd w:id="17"/>
      <w:bookmarkEnd w:id="18"/>
      <w:bookmarkEnd w:id="19"/>
      <w:bookmarkEnd w:id="20"/>
      <w:bookmarkEnd w:id="21"/>
      <w:bookmarkEnd w:id="22"/>
      <w:bookmarkEnd w:id="23"/>
    </w:p>
    <w:sdt>
      <w:sdtPr>
        <w:rPr>
          <w:rFonts w:eastAsiaTheme="minorEastAsia"/>
          <w:b/>
          <w:bCs w:val="0"/>
          <w:caps w:val="0"/>
          <w:kern w:val="0"/>
          <w:szCs w:val="22"/>
        </w:rPr>
        <w:id w:val="795883791"/>
        <w:docPartObj>
          <w:docPartGallery w:val="Table of Contents"/>
          <w:docPartUnique/>
        </w:docPartObj>
      </w:sdtPr>
      <w:sdtEndPr>
        <w:rPr>
          <w:b w:val="0"/>
        </w:rPr>
      </w:sdtEndPr>
      <w:sdtContent>
        <w:p w14:paraId="3357B56E" w14:textId="3A29112C" w:rsidR="00524D95"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r>
            <w:rPr>
              <w:rFonts w:ascii="Arial" w:hAnsi="Arial"/>
              <w:b/>
            </w:rPr>
            <w:fldChar w:fldCharType="begin"/>
          </w:r>
          <w:r>
            <w:instrText>TOC \o "1-3" \h \z \u</w:instrText>
          </w:r>
          <w:r>
            <w:rPr>
              <w:rFonts w:ascii="Arial" w:hAnsi="Arial"/>
              <w:b/>
            </w:rPr>
            <w:fldChar w:fldCharType="separate"/>
          </w:r>
          <w:hyperlink w:anchor="_Toc168533460" w:history="1">
            <w:r w:rsidR="00524D95" w:rsidRPr="002E27AD">
              <w:rPr>
                <w:rStyle w:val="afb"/>
                <w:noProof/>
              </w:rPr>
              <w:t>第</w:t>
            </w:r>
            <w:r w:rsidR="00524D95" w:rsidRPr="002E27AD">
              <w:rPr>
                <w:rStyle w:val="afb"/>
                <w:noProof/>
              </w:rPr>
              <w:t>1</w:t>
            </w:r>
            <w:r w:rsidR="00524D95" w:rsidRPr="002E27AD">
              <w:rPr>
                <w:rStyle w:val="afb"/>
                <w:noProof/>
              </w:rPr>
              <w:t>章</w:t>
            </w:r>
            <w:r w:rsidR="00524D95" w:rsidRPr="002E27AD">
              <w:rPr>
                <w:rStyle w:val="afb"/>
                <w:noProof/>
              </w:rPr>
              <w:t xml:space="preserve"> </w:t>
            </w:r>
            <w:r w:rsidR="00524D95" w:rsidRPr="002E27AD">
              <w:rPr>
                <w:rStyle w:val="afb"/>
                <w:noProof/>
              </w:rPr>
              <w:t>绪论</w:t>
            </w:r>
            <w:r w:rsidR="00524D95">
              <w:rPr>
                <w:noProof/>
                <w:webHidden/>
              </w:rPr>
              <w:tab/>
            </w:r>
            <w:r w:rsidR="00524D95">
              <w:rPr>
                <w:noProof/>
                <w:webHidden/>
              </w:rPr>
              <w:fldChar w:fldCharType="begin"/>
            </w:r>
            <w:r w:rsidR="00524D95">
              <w:rPr>
                <w:noProof/>
                <w:webHidden/>
              </w:rPr>
              <w:instrText xml:space="preserve"> PAGEREF _Toc168533460 \h </w:instrText>
            </w:r>
            <w:r w:rsidR="00524D95">
              <w:rPr>
                <w:noProof/>
                <w:webHidden/>
              </w:rPr>
            </w:r>
            <w:r w:rsidR="00524D95">
              <w:rPr>
                <w:noProof/>
                <w:webHidden/>
              </w:rPr>
              <w:fldChar w:fldCharType="separate"/>
            </w:r>
            <w:r w:rsidR="00524D95">
              <w:rPr>
                <w:noProof/>
                <w:webHidden/>
              </w:rPr>
              <w:t>1</w:t>
            </w:r>
            <w:r w:rsidR="00524D95">
              <w:rPr>
                <w:noProof/>
                <w:webHidden/>
              </w:rPr>
              <w:fldChar w:fldCharType="end"/>
            </w:r>
          </w:hyperlink>
        </w:p>
        <w:p w14:paraId="46D81826" w14:textId="2A5EE877"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61" w:history="1">
            <w:r w:rsidR="00524D95" w:rsidRPr="002E27AD">
              <w:rPr>
                <w:rStyle w:val="afb"/>
                <w:noProof/>
              </w:rPr>
              <w:t xml:space="preserve">1.1 </w:t>
            </w:r>
            <w:r w:rsidR="00524D95" w:rsidRPr="002E27AD">
              <w:rPr>
                <w:rStyle w:val="afb"/>
                <w:noProof/>
              </w:rPr>
              <w:t>研究的背景及意义</w:t>
            </w:r>
            <w:r w:rsidR="00524D95">
              <w:rPr>
                <w:noProof/>
                <w:webHidden/>
              </w:rPr>
              <w:tab/>
            </w:r>
            <w:r w:rsidR="00524D95">
              <w:rPr>
                <w:noProof/>
                <w:webHidden/>
              </w:rPr>
              <w:fldChar w:fldCharType="begin"/>
            </w:r>
            <w:r w:rsidR="00524D95">
              <w:rPr>
                <w:noProof/>
                <w:webHidden/>
              </w:rPr>
              <w:instrText xml:space="preserve"> PAGEREF _Toc168533461 \h </w:instrText>
            </w:r>
            <w:r w:rsidR="00524D95">
              <w:rPr>
                <w:noProof/>
                <w:webHidden/>
              </w:rPr>
            </w:r>
            <w:r w:rsidR="00524D95">
              <w:rPr>
                <w:noProof/>
                <w:webHidden/>
              </w:rPr>
              <w:fldChar w:fldCharType="separate"/>
            </w:r>
            <w:r w:rsidR="00524D95">
              <w:rPr>
                <w:noProof/>
                <w:webHidden/>
              </w:rPr>
              <w:t>1</w:t>
            </w:r>
            <w:r w:rsidR="00524D95">
              <w:rPr>
                <w:noProof/>
                <w:webHidden/>
              </w:rPr>
              <w:fldChar w:fldCharType="end"/>
            </w:r>
          </w:hyperlink>
        </w:p>
        <w:p w14:paraId="6B2345D0" w14:textId="036E6A1F"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62" w:history="1">
            <w:r w:rsidR="00524D95" w:rsidRPr="002E27AD">
              <w:rPr>
                <w:rStyle w:val="afb"/>
                <w:noProof/>
              </w:rPr>
              <w:t xml:space="preserve">1.2 </w:t>
            </w:r>
            <w:r w:rsidR="00524D95" w:rsidRPr="002E27AD">
              <w:rPr>
                <w:rStyle w:val="afb"/>
                <w:noProof/>
              </w:rPr>
              <w:t>国内外研究现状</w:t>
            </w:r>
            <w:r w:rsidR="00524D95">
              <w:rPr>
                <w:noProof/>
                <w:webHidden/>
              </w:rPr>
              <w:tab/>
            </w:r>
            <w:r w:rsidR="00524D95">
              <w:rPr>
                <w:noProof/>
                <w:webHidden/>
              </w:rPr>
              <w:fldChar w:fldCharType="begin"/>
            </w:r>
            <w:r w:rsidR="00524D95">
              <w:rPr>
                <w:noProof/>
                <w:webHidden/>
              </w:rPr>
              <w:instrText xml:space="preserve"> PAGEREF _Toc168533462 \h </w:instrText>
            </w:r>
            <w:r w:rsidR="00524D95">
              <w:rPr>
                <w:noProof/>
                <w:webHidden/>
              </w:rPr>
            </w:r>
            <w:r w:rsidR="00524D95">
              <w:rPr>
                <w:noProof/>
                <w:webHidden/>
              </w:rPr>
              <w:fldChar w:fldCharType="separate"/>
            </w:r>
            <w:r w:rsidR="00524D95">
              <w:rPr>
                <w:noProof/>
                <w:webHidden/>
              </w:rPr>
              <w:t>2</w:t>
            </w:r>
            <w:r w:rsidR="00524D95">
              <w:rPr>
                <w:noProof/>
                <w:webHidden/>
              </w:rPr>
              <w:fldChar w:fldCharType="end"/>
            </w:r>
          </w:hyperlink>
        </w:p>
        <w:p w14:paraId="433A3EDD" w14:textId="10EFA5C4"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63" w:history="1">
            <w:r w:rsidR="00524D95" w:rsidRPr="002E27AD">
              <w:rPr>
                <w:rStyle w:val="afb"/>
                <w:noProof/>
              </w:rPr>
              <w:t xml:space="preserve">1.2.1 </w:t>
            </w:r>
            <w:r w:rsidR="00524D95" w:rsidRPr="002E27AD">
              <w:rPr>
                <w:rStyle w:val="afb"/>
                <w:noProof/>
              </w:rPr>
              <w:t>基于传统方法的肝脏肿瘤分割</w:t>
            </w:r>
            <w:r w:rsidR="00524D95">
              <w:rPr>
                <w:noProof/>
                <w:webHidden/>
              </w:rPr>
              <w:tab/>
            </w:r>
            <w:r w:rsidR="00524D95">
              <w:rPr>
                <w:noProof/>
                <w:webHidden/>
              </w:rPr>
              <w:fldChar w:fldCharType="begin"/>
            </w:r>
            <w:r w:rsidR="00524D95">
              <w:rPr>
                <w:noProof/>
                <w:webHidden/>
              </w:rPr>
              <w:instrText xml:space="preserve"> PAGEREF _Toc168533463 \h </w:instrText>
            </w:r>
            <w:r w:rsidR="00524D95">
              <w:rPr>
                <w:noProof/>
                <w:webHidden/>
              </w:rPr>
            </w:r>
            <w:r w:rsidR="00524D95">
              <w:rPr>
                <w:noProof/>
                <w:webHidden/>
              </w:rPr>
              <w:fldChar w:fldCharType="separate"/>
            </w:r>
            <w:r w:rsidR="00524D95">
              <w:rPr>
                <w:noProof/>
                <w:webHidden/>
              </w:rPr>
              <w:t>2</w:t>
            </w:r>
            <w:r w:rsidR="00524D95">
              <w:rPr>
                <w:noProof/>
                <w:webHidden/>
              </w:rPr>
              <w:fldChar w:fldCharType="end"/>
            </w:r>
          </w:hyperlink>
        </w:p>
        <w:p w14:paraId="2C8A7955" w14:textId="550A70F2"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64" w:history="1">
            <w:r w:rsidR="00524D95" w:rsidRPr="002E27AD">
              <w:rPr>
                <w:rStyle w:val="afb"/>
                <w:noProof/>
              </w:rPr>
              <w:t xml:space="preserve">1.2.2 </w:t>
            </w:r>
            <w:r w:rsidR="00524D95" w:rsidRPr="002E27AD">
              <w:rPr>
                <w:rStyle w:val="afb"/>
                <w:noProof/>
              </w:rPr>
              <w:t>基于深度学习的肝脏肿瘤分割</w:t>
            </w:r>
            <w:r w:rsidR="00524D95">
              <w:rPr>
                <w:noProof/>
                <w:webHidden/>
              </w:rPr>
              <w:tab/>
            </w:r>
            <w:r w:rsidR="00524D95">
              <w:rPr>
                <w:noProof/>
                <w:webHidden/>
              </w:rPr>
              <w:fldChar w:fldCharType="begin"/>
            </w:r>
            <w:r w:rsidR="00524D95">
              <w:rPr>
                <w:noProof/>
                <w:webHidden/>
              </w:rPr>
              <w:instrText xml:space="preserve"> PAGEREF _Toc168533464 \h </w:instrText>
            </w:r>
            <w:r w:rsidR="00524D95">
              <w:rPr>
                <w:noProof/>
                <w:webHidden/>
              </w:rPr>
            </w:r>
            <w:r w:rsidR="00524D95">
              <w:rPr>
                <w:noProof/>
                <w:webHidden/>
              </w:rPr>
              <w:fldChar w:fldCharType="separate"/>
            </w:r>
            <w:r w:rsidR="00524D95">
              <w:rPr>
                <w:noProof/>
                <w:webHidden/>
              </w:rPr>
              <w:t>3</w:t>
            </w:r>
            <w:r w:rsidR="00524D95">
              <w:rPr>
                <w:noProof/>
                <w:webHidden/>
              </w:rPr>
              <w:fldChar w:fldCharType="end"/>
            </w:r>
          </w:hyperlink>
        </w:p>
        <w:p w14:paraId="575D6B93" w14:textId="63522DA2"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65" w:history="1">
            <w:r w:rsidR="00524D95" w:rsidRPr="002E27AD">
              <w:rPr>
                <w:rStyle w:val="afb"/>
                <w:noProof/>
              </w:rPr>
              <w:t xml:space="preserve">1.3 </w:t>
            </w:r>
            <w:r w:rsidR="00524D95" w:rsidRPr="002E27AD">
              <w:rPr>
                <w:rStyle w:val="afb"/>
                <w:noProof/>
              </w:rPr>
              <w:t>研究内容及创新点</w:t>
            </w:r>
            <w:r w:rsidR="00524D95">
              <w:rPr>
                <w:noProof/>
                <w:webHidden/>
              </w:rPr>
              <w:tab/>
            </w:r>
            <w:r w:rsidR="00524D95">
              <w:rPr>
                <w:noProof/>
                <w:webHidden/>
              </w:rPr>
              <w:fldChar w:fldCharType="begin"/>
            </w:r>
            <w:r w:rsidR="00524D95">
              <w:rPr>
                <w:noProof/>
                <w:webHidden/>
              </w:rPr>
              <w:instrText xml:space="preserve"> PAGEREF _Toc168533465 \h </w:instrText>
            </w:r>
            <w:r w:rsidR="00524D95">
              <w:rPr>
                <w:noProof/>
                <w:webHidden/>
              </w:rPr>
            </w:r>
            <w:r w:rsidR="00524D95">
              <w:rPr>
                <w:noProof/>
                <w:webHidden/>
              </w:rPr>
              <w:fldChar w:fldCharType="separate"/>
            </w:r>
            <w:r w:rsidR="00524D95">
              <w:rPr>
                <w:noProof/>
                <w:webHidden/>
              </w:rPr>
              <w:t>4</w:t>
            </w:r>
            <w:r w:rsidR="00524D95">
              <w:rPr>
                <w:noProof/>
                <w:webHidden/>
              </w:rPr>
              <w:fldChar w:fldCharType="end"/>
            </w:r>
          </w:hyperlink>
        </w:p>
        <w:p w14:paraId="35F4BAFF" w14:textId="0AC6D4E8"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66" w:history="1">
            <w:r w:rsidR="00524D95" w:rsidRPr="002E27AD">
              <w:rPr>
                <w:rStyle w:val="afb"/>
                <w:noProof/>
              </w:rPr>
              <w:t xml:space="preserve">1.4 </w:t>
            </w:r>
            <w:r w:rsidR="00524D95" w:rsidRPr="002E27AD">
              <w:rPr>
                <w:rStyle w:val="afb"/>
                <w:noProof/>
              </w:rPr>
              <w:t>本章小结</w:t>
            </w:r>
            <w:r w:rsidR="00524D95">
              <w:rPr>
                <w:noProof/>
                <w:webHidden/>
              </w:rPr>
              <w:tab/>
            </w:r>
            <w:r w:rsidR="00524D95">
              <w:rPr>
                <w:noProof/>
                <w:webHidden/>
              </w:rPr>
              <w:fldChar w:fldCharType="begin"/>
            </w:r>
            <w:r w:rsidR="00524D95">
              <w:rPr>
                <w:noProof/>
                <w:webHidden/>
              </w:rPr>
              <w:instrText xml:space="preserve"> PAGEREF _Toc168533466 \h </w:instrText>
            </w:r>
            <w:r w:rsidR="00524D95">
              <w:rPr>
                <w:noProof/>
                <w:webHidden/>
              </w:rPr>
            </w:r>
            <w:r w:rsidR="00524D95">
              <w:rPr>
                <w:noProof/>
                <w:webHidden/>
              </w:rPr>
              <w:fldChar w:fldCharType="separate"/>
            </w:r>
            <w:r w:rsidR="00524D95">
              <w:rPr>
                <w:noProof/>
                <w:webHidden/>
              </w:rPr>
              <w:t>5</w:t>
            </w:r>
            <w:r w:rsidR="00524D95">
              <w:rPr>
                <w:noProof/>
                <w:webHidden/>
              </w:rPr>
              <w:fldChar w:fldCharType="end"/>
            </w:r>
          </w:hyperlink>
        </w:p>
        <w:p w14:paraId="08B6A540" w14:textId="4DAD9064" w:rsidR="00524D95"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8533467" w:history="1">
            <w:r w:rsidR="00524D95" w:rsidRPr="002E27AD">
              <w:rPr>
                <w:rStyle w:val="afb"/>
                <w:noProof/>
              </w:rPr>
              <w:t>第</w:t>
            </w:r>
            <w:r w:rsidR="00524D95" w:rsidRPr="002E27AD">
              <w:rPr>
                <w:rStyle w:val="afb"/>
                <w:noProof/>
              </w:rPr>
              <w:t>2</w:t>
            </w:r>
            <w:r w:rsidR="00524D95" w:rsidRPr="002E27AD">
              <w:rPr>
                <w:rStyle w:val="afb"/>
                <w:noProof/>
              </w:rPr>
              <w:t>章</w:t>
            </w:r>
            <w:r w:rsidR="00524D95" w:rsidRPr="002E27AD">
              <w:rPr>
                <w:rStyle w:val="afb"/>
                <w:noProof/>
              </w:rPr>
              <w:t xml:space="preserve"> </w:t>
            </w:r>
            <w:r w:rsidR="00524D95" w:rsidRPr="002E27AD">
              <w:rPr>
                <w:rStyle w:val="afb"/>
                <w:noProof/>
              </w:rPr>
              <w:t>理论技术基础</w:t>
            </w:r>
            <w:r w:rsidR="00524D95">
              <w:rPr>
                <w:noProof/>
                <w:webHidden/>
              </w:rPr>
              <w:tab/>
            </w:r>
            <w:r w:rsidR="00524D95">
              <w:rPr>
                <w:noProof/>
                <w:webHidden/>
              </w:rPr>
              <w:fldChar w:fldCharType="begin"/>
            </w:r>
            <w:r w:rsidR="00524D95">
              <w:rPr>
                <w:noProof/>
                <w:webHidden/>
              </w:rPr>
              <w:instrText xml:space="preserve"> PAGEREF _Toc168533467 \h </w:instrText>
            </w:r>
            <w:r w:rsidR="00524D95">
              <w:rPr>
                <w:noProof/>
                <w:webHidden/>
              </w:rPr>
            </w:r>
            <w:r w:rsidR="00524D95">
              <w:rPr>
                <w:noProof/>
                <w:webHidden/>
              </w:rPr>
              <w:fldChar w:fldCharType="separate"/>
            </w:r>
            <w:r w:rsidR="00524D95">
              <w:rPr>
                <w:noProof/>
                <w:webHidden/>
              </w:rPr>
              <w:t>6</w:t>
            </w:r>
            <w:r w:rsidR="00524D95">
              <w:rPr>
                <w:noProof/>
                <w:webHidden/>
              </w:rPr>
              <w:fldChar w:fldCharType="end"/>
            </w:r>
          </w:hyperlink>
        </w:p>
        <w:p w14:paraId="61EE4F35" w14:textId="7653176A"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68" w:history="1">
            <w:r w:rsidR="00524D95" w:rsidRPr="002E27AD">
              <w:rPr>
                <w:rStyle w:val="afb"/>
                <w:noProof/>
              </w:rPr>
              <w:t xml:space="preserve">2.1 </w:t>
            </w:r>
            <w:r w:rsidR="00524D95" w:rsidRPr="002E27AD">
              <w:rPr>
                <w:rStyle w:val="afb"/>
                <w:noProof/>
              </w:rPr>
              <w:t>肝脏肿瘤</w:t>
            </w:r>
            <w:r w:rsidR="00524D95" w:rsidRPr="002E27AD">
              <w:rPr>
                <w:rStyle w:val="afb"/>
                <w:noProof/>
              </w:rPr>
              <w:t xml:space="preserve"> CT </w:t>
            </w:r>
            <w:r w:rsidR="00524D95" w:rsidRPr="002E27AD">
              <w:rPr>
                <w:rStyle w:val="afb"/>
                <w:noProof/>
              </w:rPr>
              <w:t>图像</w:t>
            </w:r>
            <w:r w:rsidR="00524D95">
              <w:rPr>
                <w:noProof/>
                <w:webHidden/>
              </w:rPr>
              <w:tab/>
            </w:r>
            <w:r w:rsidR="00524D95">
              <w:rPr>
                <w:noProof/>
                <w:webHidden/>
              </w:rPr>
              <w:fldChar w:fldCharType="begin"/>
            </w:r>
            <w:r w:rsidR="00524D95">
              <w:rPr>
                <w:noProof/>
                <w:webHidden/>
              </w:rPr>
              <w:instrText xml:space="preserve"> PAGEREF _Toc168533468 \h </w:instrText>
            </w:r>
            <w:r w:rsidR="00524D95">
              <w:rPr>
                <w:noProof/>
                <w:webHidden/>
              </w:rPr>
            </w:r>
            <w:r w:rsidR="00524D95">
              <w:rPr>
                <w:noProof/>
                <w:webHidden/>
              </w:rPr>
              <w:fldChar w:fldCharType="separate"/>
            </w:r>
            <w:r w:rsidR="00524D95">
              <w:rPr>
                <w:noProof/>
                <w:webHidden/>
              </w:rPr>
              <w:t>6</w:t>
            </w:r>
            <w:r w:rsidR="00524D95">
              <w:rPr>
                <w:noProof/>
                <w:webHidden/>
              </w:rPr>
              <w:fldChar w:fldCharType="end"/>
            </w:r>
          </w:hyperlink>
        </w:p>
        <w:p w14:paraId="0E617E9F" w14:textId="5F682471"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69" w:history="1">
            <w:r w:rsidR="00524D95" w:rsidRPr="002E27AD">
              <w:rPr>
                <w:rStyle w:val="afb"/>
                <w:noProof/>
              </w:rPr>
              <w:t xml:space="preserve">2.2 </w:t>
            </w:r>
            <w:r w:rsidR="00524D95" w:rsidRPr="002E27AD">
              <w:rPr>
                <w:rStyle w:val="afb"/>
                <w:noProof/>
              </w:rPr>
              <w:t>深度学习基本原理</w:t>
            </w:r>
            <w:r w:rsidR="00524D95">
              <w:rPr>
                <w:noProof/>
                <w:webHidden/>
              </w:rPr>
              <w:tab/>
            </w:r>
            <w:r w:rsidR="00524D95">
              <w:rPr>
                <w:noProof/>
                <w:webHidden/>
              </w:rPr>
              <w:fldChar w:fldCharType="begin"/>
            </w:r>
            <w:r w:rsidR="00524D95">
              <w:rPr>
                <w:noProof/>
                <w:webHidden/>
              </w:rPr>
              <w:instrText xml:space="preserve"> PAGEREF _Toc168533469 \h </w:instrText>
            </w:r>
            <w:r w:rsidR="00524D95">
              <w:rPr>
                <w:noProof/>
                <w:webHidden/>
              </w:rPr>
            </w:r>
            <w:r w:rsidR="00524D95">
              <w:rPr>
                <w:noProof/>
                <w:webHidden/>
              </w:rPr>
              <w:fldChar w:fldCharType="separate"/>
            </w:r>
            <w:r w:rsidR="00524D95">
              <w:rPr>
                <w:noProof/>
                <w:webHidden/>
              </w:rPr>
              <w:t>8</w:t>
            </w:r>
            <w:r w:rsidR="00524D95">
              <w:rPr>
                <w:noProof/>
                <w:webHidden/>
              </w:rPr>
              <w:fldChar w:fldCharType="end"/>
            </w:r>
          </w:hyperlink>
        </w:p>
        <w:p w14:paraId="4D434F7C" w14:textId="0DBAD802"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70" w:history="1">
            <w:r w:rsidR="00524D95" w:rsidRPr="002E27AD">
              <w:rPr>
                <w:rStyle w:val="afb"/>
                <w:noProof/>
              </w:rPr>
              <w:t>2.3 PYTORCH</w:t>
            </w:r>
            <w:r w:rsidR="00524D95" w:rsidRPr="002E27AD">
              <w:rPr>
                <w:rStyle w:val="afb"/>
                <w:noProof/>
              </w:rPr>
              <w:t>框架</w:t>
            </w:r>
            <w:r w:rsidR="00524D95">
              <w:rPr>
                <w:noProof/>
                <w:webHidden/>
              </w:rPr>
              <w:tab/>
            </w:r>
            <w:r w:rsidR="00524D95">
              <w:rPr>
                <w:noProof/>
                <w:webHidden/>
              </w:rPr>
              <w:fldChar w:fldCharType="begin"/>
            </w:r>
            <w:r w:rsidR="00524D95">
              <w:rPr>
                <w:noProof/>
                <w:webHidden/>
              </w:rPr>
              <w:instrText xml:space="preserve"> PAGEREF _Toc168533470 \h </w:instrText>
            </w:r>
            <w:r w:rsidR="00524D95">
              <w:rPr>
                <w:noProof/>
                <w:webHidden/>
              </w:rPr>
            </w:r>
            <w:r w:rsidR="00524D95">
              <w:rPr>
                <w:noProof/>
                <w:webHidden/>
              </w:rPr>
              <w:fldChar w:fldCharType="separate"/>
            </w:r>
            <w:r w:rsidR="00524D95">
              <w:rPr>
                <w:noProof/>
                <w:webHidden/>
              </w:rPr>
              <w:t>8</w:t>
            </w:r>
            <w:r w:rsidR="00524D95">
              <w:rPr>
                <w:noProof/>
                <w:webHidden/>
              </w:rPr>
              <w:fldChar w:fldCharType="end"/>
            </w:r>
          </w:hyperlink>
        </w:p>
        <w:p w14:paraId="2A4D2AF4" w14:textId="53951533"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71" w:history="1">
            <w:r w:rsidR="00524D95" w:rsidRPr="002E27AD">
              <w:rPr>
                <w:rStyle w:val="afb"/>
                <w:noProof/>
              </w:rPr>
              <w:t xml:space="preserve">2.4 </w:t>
            </w:r>
            <w:r w:rsidR="00524D95" w:rsidRPr="002E27AD">
              <w:rPr>
                <w:rStyle w:val="afb"/>
                <w:noProof/>
              </w:rPr>
              <w:t>变换器模型</w:t>
            </w:r>
            <w:r w:rsidR="00524D95">
              <w:rPr>
                <w:noProof/>
                <w:webHidden/>
              </w:rPr>
              <w:tab/>
            </w:r>
            <w:r w:rsidR="00524D95">
              <w:rPr>
                <w:noProof/>
                <w:webHidden/>
              </w:rPr>
              <w:fldChar w:fldCharType="begin"/>
            </w:r>
            <w:r w:rsidR="00524D95">
              <w:rPr>
                <w:noProof/>
                <w:webHidden/>
              </w:rPr>
              <w:instrText xml:space="preserve"> PAGEREF _Toc168533471 \h </w:instrText>
            </w:r>
            <w:r w:rsidR="00524D95">
              <w:rPr>
                <w:noProof/>
                <w:webHidden/>
              </w:rPr>
            </w:r>
            <w:r w:rsidR="00524D95">
              <w:rPr>
                <w:noProof/>
                <w:webHidden/>
              </w:rPr>
              <w:fldChar w:fldCharType="separate"/>
            </w:r>
            <w:r w:rsidR="00524D95">
              <w:rPr>
                <w:noProof/>
                <w:webHidden/>
              </w:rPr>
              <w:t>9</w:t>
            </w:r>
            <w:r w:rsidR="00524D95">
              <w:rPr>
                <w:noProof/>
                <w:webHidden/>
              </w:rPr>
              <w:fldChar w:fldCharType="end"/>
            </w:r>
          </w:hyperlink>
        </w:p>
        <w:p w14:paraId="6D75A37C" w14:textId="1DDA1024"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72" w:history="1">
            <w:r w:rsidR="00524D95" w:rsidRPr="002E27AD">
              <w:rPr>
                <w:rStyle w:val="afb"/>
                <w:noProof/>
              </w:rPr>
              <w:t xml:space="preserve">2.4.1 </w:t>
            </w:r>
            <w:r w:rsidR="00524D95" w:rsidRPr="002E27AD">
              <w:rPr>
                <w:rStyle w:val="afb"/>
                <w:noProof/>
              </w:rPr>
              <w:t>编码器（</w:t>
            </w:r>
            <w:r w:rsidR="00524D95" w:rsidRPr="002E27AD">
              <w:rPr>
                <w:rStyle w:val="afb"/>
                <w:noProof/>
              </w:rPr>
              <w:t>Encoder</w:t>
            </w:r>
            <w:r w:rsidR="00524D95" w:rsidRPr="002E27AD">
              <w:rPr>
                <w:rStyle w:val="afb"/>
                <w:noProof/>
              </w:rPr>
              <w:t>）</w:t>
            </w:r>
            <w:r w:rsidR="00524D95">
              <w:rPr>
                <w:noProof/>
                <w:webHidden/>
              </w:rPr>
              <w:tab/>
            </w:r>
            <w:r w:rsidR="00524D95">
              <w:rPr>
                <w:noProof/>
                <w:webHidden/>
              </w:rPr>
              <w:fldChar w:fldCharType="begin"/>
            </w:r>
            <w:r w:rsidR="00524D95">
              <w:rPr>
                <w:noProof/>
                <w:webHidden/>
              </w:rPr>
              <w:instrText xml:space="preserve"> PAGEREF _Toc168533472 \h </w:instrText>
            </w:r>
            <w:r w:rsidR="00524D95">
              <w:rPr>
                <w:noProof/>
                <w:webHidden/>
              </w:rPr>
            </w:r>
            <w:r w:rsidR="00524D95">
              <w:rPr>
                <w:noProof/>
                <w:webHidden/>
              </w:rPr>
              <w:fldChar w:fldCharType="separate"/>
            </w:r>
            <w:r w:rsidR="00524D95">
              <w:rPr>
                <w:noProof/>
                <w:webHidden/>
              </w:rPr>
              <w:t>9</w:t>
            </w:r>
            <w:r w:rsidR="00524D95">
              <w:rPr>
                <w:noProof/>
                <w:webHidden/>
              </w:rPr>
              <w:fldChar w:fldCharType="end"/>
            </w:r>
          </w:hyperlink>
        </w:p>
        <w:p w14:paraId="550DCBE0" w14:textId="28568399"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73" w:history="1">
            <w:r w:rsidR="00524D95" w:rsidRPr="002E27AD">
              <w:rPr>
                <w:rStyle w:val="afb"/>
                <w:noProof/>
              </w:rPr>
              <w:t xml:space="preserve">2.4.2 </w:t>
            </w:r>
            <w:r w:rsidR="00524D95" w:rsidRPr="002E27AD">
              <w:rPr>
                <w:rStyle w:val="afb"/>
                <w:noProof/>
              </w:rPr>
              <w:t>解码器（</w:t>
            </w:r>
            <w:r w:rsidR="00524D95" w:rsidRPr="002E27AD">
              <w:rPr>
                <w:rStyle w:val="afb"/>
                <w:noProof/>
              </w:rPr>
              <w:t>Decoder</w:t>
            </w:r>
            <w:r w:rsidR="00524D95" w:rsidRPr="002E27AD">
              <w:rPr>
                <w:rStyle w:val="afb"/>
                <w:noProof/>
              </w:rPr>
              <w:t>）</w:t>
            </w:r>
            <w:r w:rsidR="00524D95">
              <w:rPr>
                <w:noProof/>
                <w:webHidden/>
              </w:rPr>
              <w:tab/>
            </w:r>
            <w:r w:rsidR="00524D95">
              <w:rPr>
                <w:noProof/>
                <w:webHidden/>
              </w:rPr>
              <w:fldChar w:fldCharType="begin"/>
            </w:r>
            <w:r w:rsidR="00524D95">
              <w:rPr>
                <w:noProof/>
                <w:webHidden/>
              </w:rPr>
              <w:instrText xml:space="preserve"> PAGEREF _Toc168533473 \h </w:instrText>
            </w:r>
            <w:r w:rsidR="00524D95">
              <w:rPr>
                <w:noProof/>
                <w:webHidden/>
              </w:rPr>
            </w:r>
            <w:r w:rsidR="00524D95">
              <w:rPr>
                <w:noProof/>
                <w:webHidden/>
              </w:rPr>
              <w:fldChar w:fldCharType="separate"/>
            </w:r>
            <w:r w:rsidR="00524D95">
              <w:rPr>
                <w:noProof/>
                <w:webHidden/>
              </w:rPr>
              <w:t>10</w:t>
            </w:r>
            <w:r w:rsidR="00524D95">
              <w:rPr>
                <w:noProof/>
                <w:webHidden/>
              </w:rPr>
              <w:fldChar w:fldCharType="end"/>
            </w:r>
          </w:hyperlink>
        </w:p>
        <w:p w14:paraId="0D5325B9" w14:textId="4F6E1D03"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74" w:history="1">
            <w:r w:rsidR="00524D95" w:rsidRPr="002E27AD">
              <w:rPr>
                <w:rStyle w:val="afb"/>
                <w:noProof/>
              </w:rPr>
              <w:t xml:space="preserve">2.5 </w:t>
            </w:r>
            <w:r w:rsidR="00524D95" w:rsidRPr="002E27AD">
              <w:rPr>
                <w:rStyle w:val="afb"/>
                <w:noProof/>
              </w:rPr>
              <w:t>视觉变换器模型</w:t>
            </w:r>
            <w:r w:rsidR="00524D95">
              <w:rPr>
                <w:noProof/>
                <w:webHidden/>
              </w:rPr>
              <w:tab/>
            </w:r>
            <w:r w:rsidR="00524D95">
              <w:rPr>
                <w:noProof/>
                <w:webHidden/>
              </w:rPr>
              <w:fldChar w:fldCharType="begin"/>
            </w:r>
            <w:r w:rsidR="00524D95">
              <w:rPr>
                <w:noProof/>
                <w:webHidden/>
              </w:rPr>
              <w:instrText xml:space="preserve"> PAGEREF _Toc168533474 \h </w:instrText>
            </w:r>
            <w:r w:rsidR="00524D95">
              <w:rPr>
                <w:noProof/>
                <w:webHidden/>
              </w:rPr>
            </w:r>
            <w:r w:rsidR="00524D95">
              <w:rPr>
                <w:noProof/>
                <w:webHidden/>
              </w:rPr>
              <w:fldChar w:fldCharType="separate"/>
            </w:r>
            <w:r w:rsidR="00524D95">
              <w:rPr>
                <w:noProof/>
                <w:webHidden/>
              </w:rPr>
              <w:t>10</w:t>
            </w:r>
            <w:r w:rsidR="00524D95">
              <w:rPr>
                <w:noProof/>
                <w:webHidden/>
              </w:rPr>
              <w:fldChar w:fldCharType="end"/>
            </w:r>
          </w:hyperlink>
        </w:p>
        <w:p w14:paraId="49DAD969" w14:textId="67C38FB8"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75" w:history="1">
            <w:r w:rsidR="00524D95" w:rsidRPr="002E27AD">
              <w:rPr>
                <w:rStyle w:val="afb"/>
                <w:noProof/>
              </w:rPr>
              <w:t xml:space="preserve">2.5.1 </w:t>
            </w:r>
            <w:r w:rsidR="00524D95" w:rsidRPr="002E27AD">
              <w:rPr>
                <w:rStyle w:val="afb"/>
                <w:noProof/>
              </w:rPr>
              <w:t>自注意力机制</w:t>
            </w:r>
            <w:r w:rsidR="00524D95">
              <w:rPr>
                <w:noProof/>
                <w:webHidden/>
              </w:rPr>
              <w:tab/>
            </w:r>
            <w:r w:rsidR="00524D95">
              <w:rPr>
                <w:noProof/>
                <w:webHidden/>
              </w:rPr>
              <w:fldChar w:fldCharType="begin"/>
            </w:r>
            <w:r w:rsidR="00524D95">
              <w:rPr>
                <w:noProof/>
                <w:webHidden/>
              </w:rPr>
              <w:instrText xml:space="preserve"> PAGEREF _Toc168533475 \h </w:instrText>
            </w:r>
            <w:r w:rsidR="00524D95">
              <w:rPr>
                <w:noProof/>
                <w:webHidden/>
              </w:rPr>
            </w:r>
            <w:r w:rsidR="00524D95">
              <w:rPr>
                <w:noProof/>
                <w:webHidden/>
              </w:rPr>
              <w:fldChar w:fldCharType="separate"/>
            </w:r>
            <w:r w:rsidR="00524D95">
              <w:rPr>
                <w:noProof/>
                <w:webHidden/>
              </w:rPr>
              <w:t>10</w:t>
            </w:r>
            <w:r w:rsidR="00524D95">
              <w:rPr>
                <w:noProof/>
                <w:webHidden/>
              </w:rPr>
              <w:fldChar w:fldCharType="end"/>
            </w:r>
          </w:hyperlink>
        </w:p>
        <w:p w14:paraId="6BD37B9E" w14:textId="7085FC28"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76" w:history="1">
            <w:r w:rsidR="00524D95" w:rsidRPr="002E27AD">
              <w:rPr>
                <w:rStyle w:val="afb"/>
                <w:noProof/>
              </w:rPr>
              <w:t xml:space="preserve">2.5.2 </w:t>
            </w:r>
            <w:r w:rsidR="00524D95" w:rsidRPr="002E27AD">
              <w:rPr>
                <w:rStyle w:val="afb"/>
                <w:noProof/>
              </w:rPr>
              <w:t>多头注意力机制</w:t>
            </w:r>
            <w:r w:rsidR="00524D95">
              <w:rPr>
                <w:noProof/>
                <w:webHidden/>
              </w:rPr>
              <w:tab/>
            </w:r>
            <w:r w:rsidR="00524D95">
              <w:rPr>
                <w:noProof/>
                <w:webHidden/>
              </w:rPr>
              <w:fldChar w:fldCharType="begin"/>
            </w:r>
            <w:r w:rsidR="00524D95">
              <w:rPr>
                <w:noProof/>
                <w:webHidden/>
              </w:rPr>
              <w:instrText xml:space="preserve"> PAGEREF _Toc168533476 \h </w:instrText>
            </w:r>
            <w:r w:rsidR="00524D95">
              <w:rPr>
                <w:noProof/>
                <w:webHidden/>
              </w:rPr>
            </w:r>
            <w:r w:rsidR="00524D95">
              <w:rPr>
                <w:noProof/>
                <w:webHidden/>
              </w:rPr>
              <w:fldChar w:fldCharType="separate"/>
            </w:r>
            <w:r w:rsidR="00524D95">
              <w:rPr>
                <w:noProof/>
                <w:webHidden/>
              </w:rPr>
              <w:t>11</w:t>
            </w:r>
            <w:r w:rsidR="00524D95">
              <w:rPr>
                <w:noProof/>
                <w:webHidden/>
              </w:rPr>
              <w:fldChar w:fldCharType="end"/>
            </w:r>
          </w:hyperlink>
        </w:p>
        <w:p w14:paraId="2B3A3A83" w14:textId="5A5424CD"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77" w:history="1">
            <w:r w:rsidR="00524D95" w:rsidRPr="002E27AD">
              <w:rPr>
                <w:rStyle w:val="afb"/>
                <w:noProof/>
              </w:rPr>
              <w:t xml:space="preserve">2.5.3 </w:t>
            </w:r>
            <w:r w:rsidR="00524D95" w:rsidRPr="002E27AD">
              <w:rPr>
                <w:rStyle w:val="afb"/>
                <w:noProof/>
              </w:rPr>
              <w:t>位置编码</w:t>
            </w:r>
            <w:r w:rsidR="00524D95">
              <w:rPr>
                <w:noProof/>
                <w:webHidden/>
              </w:rPr>
              <w:tab/>
            </w:r>
            <w:r w:rsidR="00524D95">
              <w:rPr>
                <w:noProof/>
                <w:webHidden/>
              </w:rPr>
              <w:fldChar w:fldCharType="begin"/>
            </w:r>
            <w:r w:rsidR="00524D95">
              <w:rPr>
                <w:noProof/>
                <w:webHidden/>
              </w:rPr>
              <w:instrText xml:space="preserve"> PAGEREF _Toc168533477 \h </w:instrText>
            </w:r>
            <w:r w:rsidR="00524D95">
              <w:rPr>
                <w:noProof/>
                <w:webHidden/>
              </w:rPr>
            </w:r>
            <w:r w:rsidR="00524D95">
              <w:rPr>
                <w:noProof/>
                <w:webHidden/>
              </w:rPr>
              <w:fldChar w:fldCharType="separate"/>
            </w:r>
            <w:r w:rsidR="00524D95">
              <w:rPr>
                <w:noProof/>
                <w:webHidden/>
              </w:rPr>
              <w:t>11</w:t>
            </w:r>
            <w:r w:rsidR="00524D95">
              <w:rPr>
                <w:noProof/>
                <w:webHidden/>
              </w:rPr>
              <w:fldChar w:fldCharType="end"/>
            </w:r>
          </w:hyperlink>
        </w:p>
        <w:p w14:paraId="73E36C75" w14:textId="472BC449"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78" w:history="1">
            <w:r w:rsidR="00524D95" w:rsidRPr="002E27AD">
              <w:rPr>
                <w:rStyle w:val="afb"/>
                <w:noProof/>
              </w:rPr>
              <w:t xml:space="preserve">2.6 </w:t>
            </w:r>
            <w:r w:rsidR="00524D95" w:rsidRPr="002E27AD">
              <w:rPr>
                <w:rStyle w:val="afb"/>
                <w:noProof/>
              </w:rPr>
              <w:t>万物分割模型</w:t>
            </w:r>
            <w:r w:rsidR="00524D95">
              <w:rPr>
                <w:noProof/>
                <w:webHidden/>
              </w:rPr>
              <w:tab/>
            </w:r>
            <w:r w:rsidR="00524D95">
              <w:rPr>
                <w:noProof/>
                <w:webHidden/>
              </w:rPr>
              <w:fldChar w:fldCharType="begin"/>
            </w:r>
            <w:r w:rsidR="00524D95">
              <w:rPr>
                <w:noProof/>
                <w:webHidden/>
              </w:rPr>
              <w:instrText xml:space="preserve"> PAGEREF _Toc168533478 \h </w:instrText>
            </w:r>
            <w:r w:rsidR="00524D95">
              <w:rPr>
                <w:noProof/>
                <w:webHidden/>
              </w:rPr>
            </w:r>
            <w:r w:rsidR="00524D95">
              <w:rPr>
                <w:noProof/>
                <w:webHidden/>
              </w:rPr>
              <w:fldChar w:fldCharType="separate"/>
            </w:r>
            <w:r w:rsidR="00524D95">
              <w:rPr>
                <w:noProof/>
                <w:webHidden/>
              </w:rPr>
              <w:t>11</w:t>
            </w:r>
            <w:r w:rsidR="00524D95">
              <w:rPr>
                <w:noProof/>
                <w:webHidden/>
              </w:rPr>
              <w:fldChar w:fldCharType="end"/>
            </w:r>
          </w:hyperlink>
        </w:p>
        <w:p w14:paraId="76C4BF88" w14:textId="7C572718"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79" w:history="1">
            <w:r w:rsidR="00524D95" w:rsidRPr="002E27AD">
              <w:rPr>
                <w:rStyle w:val="afb"/>
                <w:noProof/>
              </w:rPr>
              <w:t xml:space="preserve">2.6.1 </w:t>
            </w:r>
            <w:r w:rsidR="00524D95" w:rsidRPr="002E27AD">
              <w:rPr>
                <w:rStyle w:val="afb"/>
                <w:noProof/>
              </w:rPr>
              <w:t>背景</w:t>
            </w:r>
            <w:r w:rsidR="00524D95">
              <w:rPr>
                <w:noProof/>
                <w:webHidden/>
              </w:rPr>
              <w:tab/>
            </w:r>
            <w:r w:rsidR="00524D95">
              <w:rPr>
                <w:noProof/>
                <w:webHidden/>
              </w:rPr>
              <w:fldChar w:fldCharType="begin"/>
            </w:r>
            <w:r w:rsidR="00524D95">
              <w:rPr>
                <w:noProof/>
                <w:webHidden/>
              </w:rPr>
              <w:instrText xml:space="preserve"> PAGEREF _Toc168533479 \h </w:instrText>
            </w:r>
            <w:r w:rsidR="00524D95">
              <w:rPr>
                <w:noProof/>
                <w:webHidden/>
              </w:rPr>
            </w:r>
            <w:r w:rsidR="00524D95">
              <w:rPr>
                <w:noProof/>
                <w:webHidden/>
              </w:rPr>
              <w:fldChar w:fldCharType="separate"/>
            </w:r>
            <w:r w:rsidR="00524D95">
              <w:rPr>
                <w:noProof/>
                <w:webHidden/>
              </w:rPr>
              <w:t>12</w:t>
            </w:r>
            <w:r w:rsidR="00524D95">
              <w:rPr>
                <w:noProof/>
                <w:webHidden/>
              </w:rPr>
              <w:fldChar w:fldCharType="end"/>
            </w:r>
          </w:hyperlink>
        </w:p>
        <w:p w14:paraId="74F4CE7F" w14:textId="24AC5F8E"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80" w:history="1">
            <w:r w:rsidR="00524D95" w:rsidRPr="002E27AD">
              <w:rPr>
                <w:rStyle w:val="afb"/>
                <w:noProof/>
              </w:rPr>
              <w:t xml:space="preserve">2.6.2 SAM </w:t>
            </w:r>
            <w:r w:rsidR="00524D95" w:rsidRPr="002E27AD">
              <w:rPr>
                <w:rStyle w:val="afb"/>
                <w:noProof/>
              </w:rPr>
              <w:t>模型结构</w:t>
            </w:r>
            <w:r w:rsidR="00524D95">
              <w:rPr>
                <w:noProof/>
                <w:webHidden/>
              </w:rPr>
              <w:tab/>
            </w:r>
            <w:r w:rsidR="00524D95">
              <w:rPr>
                <w:noProof/>
                <w:webHidden/>
              </w:rPr>
              <w:fldChar w:fldCharType="begin"/>
            </w:r>
            <w:r w:rsidR="00524D95">
              <w:rPr>
                <w:noProof/>
                <w:webHidden/>
              </w:rPr>
              <w:instrText xml:space="preserve"> PAGEREF _Toc168533480 \h </w:instrText>
            </w:r>
            <w:r w:rsidR="00524D95">
              <w:rPr>
                <w:noProof/>
                <w:webHidden/>
              </w:rPr>
            </w:r>
            <w:r w:rsidR="00524D95">
              <w:rPr>
                <w:noProof/>
                <w:webHidden/>
              </w:rPr>
              <w:fldChar w:fldCharType="separate"/>
            </w:r>
            <w:r w:rsidR="00524D95">
              <w:rPr>
                <w:noProof/>
                <w:webHidden/>
              </w:rPr>
              <w:t>12</w:t>
            </w:r>
            <w:r w:rsidR="00524D95">
              <w:rPr>
                <w:noProof/>
                <w:webHidden/>
              </w:rPr>
              <w:fldChar w:fldCharType="end"/>
            </w:r>
          </w:hyperlink>
        </w:p>
        <w:p w14:paraId="6EA2D558" w14:textId="7B1A3221"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81" w:history="1">
            <w:r w:rsidR="00524D95" w:rsidRPr="002E27AD">
              <w:rPr>
                <w:rStyle w:val="afb"/>
                <w:noProof/>
              </w:rPr>
              <w:t xml:space="preserve">2.6.3 SAM </w:t>
            </w:r>
            <w:r w:rsidR="00524D95" w:rsidRPr="002E27AD">
              <w:rPr>
                <w:rStyle w:val="afb"/>
                <w:noProof/>
              </w:rPr>
              <w:t>模型运行步骤</w:t>
            </w:r>
            <w:r w:rsidR="00524D95">
              <w:rPr>
                <w:noProof/>
                <w:webHidden/>
              </w:rPr>
              <w:tab/>
            </w:r>
            <w:r w:rsidR="00524D95">
              <w:rPr>
                <w:noProof/>
                <w:webHidden/>
              </w:rPr>
              <w:fldChar w:fldCharType="begin"/>
            </w:r>
            <w:r w:rsidR="00524D95">
              <w:rPr>
                <w:noProof/>
                <w:webHidden/>
              </w:rPr>
              <w:instrText xml:space="preserve"> PAGEREF _Toc168533481 \h </w:instrText>
            </w:r>
            <w:r w:rsidR="00524D95">
              <w:rPr>
                <w:noProof/>
                <w:webHidden/>
              </w:rPr>
            </w:r>
            <w:r w:rsidR="00524D95">
              <w:rPr>
                <w:noProof/>
                <w:webHidden/>
              </w:rPr>
              <w:fldChar w:fldCharType="separate"/>
            </w:r>
            <w:r w:rsidR="00524D95">
              <w:rPr>
                <w:noProof/>
                <w:webHidden/>
              </w:rPr>
              <w:t>13</w:t>
            </w:r>
            <w:r w:rsidR="00524D95">
              <w:rPr>
                <w:noProof/>
                <w:webHidden/>
              </w:rPr>
              <w:fldChar w:fldCharType="end"/>
            </w:r>
          </w:hyperlink>
        </w:p>
        <w:p w14:paraId="77DF90DE" w14:textId="5B6DBE81"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82" w:history="1">
            <w:r w:rsidR="00524D95" w:rsidRPr="002E27AD">
              <w:rPr>
                <w:rStyle w:val="afb"/>
                <w:noProof/>
              </w:rPr>
              <w:t xml:space="preserve">2.7 </w:t>
            </w:r>
            <w:r w:rsidR="00524D95" w:rsidRPr="002E27AD">
              <w:rPr>
                <w:rStyle w:val="afb"/>
                <w:noProof/>
              </w:rPr>
              <w:t>本章小结</w:t>
            </w:r>
            <w:r w:rsidR="00524D95">
              <w:rPr>
                <w:noProof/>
                <w:webHidden/>
              </w:rPr>
              <w:tab/>
            </w:r>
            <w:r w:rsidR="00524D95">
              <w:rPr>
                <w:noProof/>
                <w:webHidden/>
              </w:rPr>
              <w:fldChar w:fldCharType="begin"/>
            </w:r>
            <w:r w:rsidR="00524D95">
              <w:rPr>
                <w:noProof/>
                <w:webHidden/>
              </w:rPr>
              <w:instrText xml:space="preserve"> PAGEREF _Toc168533482 \h </w:instrText>
            </w:r>
            <w:r w:rsidR="00524D95">
              <w:rPr>
                <w:noProof/>
                <w:webHidden/>
              </w:rPr>
            </w:r>
            <w:r w:rsidR="00524D95">
              <w:rPr>
                <w:noProof/>
                <w:webHidden/>
              </w:rPr>
              <w:fldChar w:fldCharType="separate"/>
            </w:r>
            <w:r w:rsidR="00524D95">
              <w:rPr>
                <w:noProof/>
                <w:webHidden/>
              </w:rPr>
              <w:t>14</w:t>
            </w:r>
            <w:r w:rsidR="00524D95">
              <w:rPr>
                <w:noProof/>
                <w:webHidden/>
              </w:rPr>
              <w:fldChar w:fldCharType="end"/>
            </w:r>
          </w:hyperlink>
        </w:p>
        <w:p w14:paraId="56C5973F" w14:textId="48A93895" w:rsidR="00524D95"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8533483" w:history="1">
            <w:r w:rsidR="00524D95" w:rsidRPr="002E27AD">
              <w:rPr>
                <w:rStyle w:val="afb"/>
                <w:noProof/>
              </w:rPr>
              <w:t>第</w:t>
            </w:r>
            <w:r w:rsidR="00524D95" w:rsidRPr="002E27AD">
              <w:rPr>
                <w:rStyle w:val="afb"/>
                <w:noProof/>
              </w:rPr>
              <w:t>3</w:t>
            </w:r>
            <w:r w:rsidR="00524D95" w:rsidRPr="002E27AD">
              <w:rPr>
                <w:rStyle w:val="afb"/>
                <w:noProof/>
              </w:rPr>
              <w:t>章</w:t>
            </w:r>
            <w:r w:rsidR="00524D95" w:rsidRPr="002E27AD">
              <w:rPr>
                <w:rStyle w:val="afb"/>
                <w:noProof/>
              </w:rPr>
              <w:t xml:space="preserve"> </w:t>
            </w:r>
            <w:r w:rsidR="00524D95" w:rsidRPr="002E27AD">
              <w:rPr>
                <w:rStyle w:val="afb"/>
                <w:noProof/>
              </w:rPr>
              <w:t>分割方法实现</w:t>
            </w:r>
            <w:r w:rsidR="00524D95">
              <w:rPr>
                <w:noProof/>
                <w:webHidden/>
              </w:rPr>
              <w:tab/>
            </w:r>
            <w:r w:rsidR="00524D95">
              <w:rPr>
                <w:noProof/>
                <w:webHidden/>
              </w:rPr>
              <w:fldChar w:fldCharType="begin"/>
            </w:r>
            <w:r w:rsidR="00524D95">
              <w:rPr>
                <w:noProof/>
                <w:webHidden/>
              </w:rPr>
              <w:instrText xml:space="preserve"> PAGEREF _Toc168533483 \h </w:instrText>
            </w:r>
            <w:r w:rsidR="00524D95">
              <w:rPr>
                <w:noProof/>
                <w:webHidden/>
              </w:rPr>
            </w:r>
            <w:r w:rsidR="00524D95">
              <w:rPr>
                <w:noProof/>
                <w:webHidden/>
              </w:rPr>
              <w:fldChar w:fldCharType="separate"/>
            </w:r>
            <w:r w:rsidR="00524D95">
              <w:rPr>
                <w:noProof/>
                <w:webHidden/>
              </w:rPr>
              <w:t>15</w:t>
            </w:r>
            <w:r w:rsidR="00524D95">
              <w:rPr>
                <w:noProof/>
                <w:webHidden/>
              </w:rPr>
              <w:fldChar w:fldCharType="end"/>
            </w:r>
          </w:hyperlink>
        </w:p>
        <w:p w14:paraId="75483CCD" w14:textId="4009EF6A"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84" w:history="1">
            <w:r w:rsidR="00524D95" w:rsidRPr="002E27AD">
              <w:rPr>
                <w:rStyle w:val="afb"/>
                <w:noProof/>
              </w:rPr>
              <w:t xml:space="preserve">3.1 </w:t>
            </w:r>
            <w:r w:rsidR="00524D95" w:rsidRPr="002E27AD">
              <w:rPr>
                <w:rStyle w:val="afb"/>
                <w:noProof/>
              </w:rPr>
              <w:t>准备数据集</w:t>
            </w:r>
            <w:r w:rsidR="00524D95">
              <w:rPr>
                <w:noProof/>
                <w:webHidden/>
              </w:rPr>
              <w:tab/>
            </w:r>
            <w:r w:rsidR="00524D95">
              <w:rPr>
                <w:noProof/>
                <w:webHidden/>
              </w:rPr>
              <w:fldChar w:fldCharType="begin"/>
            </w:r>
            <w:r w:rsidR="00524D95">
              <w:rPr>
                <w:noProof/>
                <w:webHidden/>
              </w:rPr>
              <w:instrText xml:space="preserve"> PAGEREF _Toc168533484 \h </w:instrText>
            </w:r>
            <w:r w:rsidR="00524D95">
              <w:rPr>
                <w:noProof/>
                <w:webHidden/>
              </w:rPr>
            </w:r>
            <w:r w:rsidR="00524D95">
              <w:rPr>
                <w:noProof/>
                <w:webHidden/>
              </w:rPr>
              <w:fldChar w:fldCharType="separate"/>
            </w:r>
            <w:r w:rsidR="00524D95">
              <w:rPr>
                <w:noProof/>
                <w:webHidden/>
              </w:rPr>
              <w:t>15</w:t>
            </w:r>
            <w:r w:rsidR="00524D95">
              <w:rPr>
                <w:noProof/>
                <w:webHidden/>
              </w:rPr>
              <w:fldChar w:fldCharType="end"/>
            </w:r>
          </w:hyperlink>
        </w:p>
        <w:p w14:paraId="6F517A68" w14:textId="61259B9E"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85" w:history="1">
            <w:r w:rsidR="00524D95" w:rsidRPr="002E27AD">
              <w:rPr>
                <w:rStyle w:val="afb"/>
                <w:noProof/>
              </w:rPr>
              <w:t xml:space="preserve">3.1.1 </w:t>
            </w:r>
            <w:r w:rsidR="00524D95" w:rsidRPr="002E27AD">
              <w:rPr>
                <w:rStyle w:val="afb"/>
                <w:noProof/>
              </w:rPr>
              <w:t>数据预处理</w:t>
            </w:r>
            <w:r w:rsidR="00524D95">
              <w:rPr>
                <w:noProof/>
                <w:webHidden/>
              </w:rPr>
              <w:tab/>
            </w:r>
            <w:r w:rsidR="00524D95">
              <w:rPr>
                <w:noProof/>
                <w:webHidden/>
              </w:rPr>
              <w:fldChar w:fldCharType="begin"/>
            </w:r>
            <w:r w:rsidR="00524D95">
              <w:rPr>
                <w:noProof/>
                <w:webHidden/>
              </w:rPr>
              <w:instrText xml:space="preserve"> PAGEREF _Toc168533485 \h </w:instrText>
            </w:r>
            <w:r w:rsidR="00524D95">
              <w:rPr>
                <w:noProof/>
                <w:webHidden/>
              </w:rPr>
            </w:r>
            <w:r w:rsidR="00524D95">
              <w:rPr>
                <w:noProof/>
                <w:webHidden/>
              </w:rPr>
              <w:fldChar w:fldCharType="separate"/>
            </w:r>
            <w:r w:rsidR="00524D95">
              <w:rPr>
                <w:noProof/>
                <w:webHidden/>
              </w:rPr>
              <w:t>15</w:t>
            </w:r>
            <w:r w:rsidR="00524D95">
              <w:rPr>
                <w:noProof/>
                <w:webHidden/>
              </w:rPr>
              <w:fldChar w:fldCharType="end"/>
            </w:r>
          </w:hyperlink>
        </w:p>
        <w:p w14:paraId="23D1E464" w14:textId="0379072E"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86" w:history="1">
            <w:r w:rsidR="00524D95" w:rsidRPr="002E27AD">
              <w:rPr>
                <w:rStyle w:val="afb"/>
                <w:noProof/>
              </w:rPr>
              <w:t xml:space="preserve">3.1.2 </w:t>
            </w:r>
            <w:r w:rsidR="00524D95" w:rsidRPr="002E27AD">
              <w:rPr>
                <w:rStyle w:val="afb"/>
                <w:noProof/>
              </w:rPr>
              <w:t>数据增强</w:t>
            </w:r>
            <w:r w:rsidR="00524D95">
              <w:rPr>
                <w:noProof/>
                <w:webHidden/>
              </w:rPr>
              <w:tab/>
            </w:r>
            <w:r w:rsidR="00524D95">
              <w:rPr>
                <w:noProof/>
                <w:webHidden/>
              </w:rPr>
              <w:fldChar w:fldCharType="begin"/>
            </w:r>
            <w:r w:rsidR="00524D95">
              <w:rPr>
                <w:noProof/>
                <w:webHidden/>
              </w:rPr>
              <w:instrText xml:space="preserve"> PAGEREF _Toc168533486 \h </w:instrText>
            </w:r>
            <w:r w:rsidR="00524D95">
              <w:rPr>
                <w:noProof/>
                <w:webHidden/>
              </w:rPr>
            </w:r>
            <w:r w:rsidR="00524D95">
              <w:rPr>
                <w:noProof/>
                <w:webHidden/>
              </w:rPr>
              <w:fldChar w:fldCharType="separate"/>
            </w:r>
            <w:r w:rsidR="00524D95">
              <w:rPr>
                <w:noProof/>
                <w:webHidden/>
              </w:rPr>
              <w:t>15</w:t>
            </w:r>
            <w:r w:rsidR="00524D95">
              <w:rPr>
                <w:noProof/>
                <w:webHidden/>
              </w:rPr>
              <w:fldChar w:fldCharType="end"/>
            </w:r>
          </w:hyperlink>
        </w:p>
        <w:p w14:paraId="46338680" w14:textId="0F3A58FA"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87" w:history="1">
            <w:r w:rsidR="00524D95" w:rsidRPr="002E27AD">
              <w:rPr>
                <w:rStyle w:val="afb"/>
                <w:noProof/>
              </w:rPr>
              <w:t xml:space="preserve">3.1.3 </w:t>
            </w:r>
            <w:r w:rsidR="00524D95" w:rsidRPr="002E27AD">
              <w:rPr>
                <w:rStyle w:val="afb"/>
                <w:noProof/>
              </w:rPr>
              <w:t>数据存储</w:t>
            </w:r>
            <w:r w:rsidR="00524D95">
              <w:rPr>
                <w:noProof/>
                <w:webHidden/>
              </w:rPr>
              <w:tab/>
            </w:r>
            <w:r w:rsidR="00524D95">
              <w:rPr>
                <w:noProof/>
                <w:webHidden/>
              </w:rPr>
              <w:fldChar w:fldCharType="begin"/>
            </w:r>
            <w:r w:rsidR="00524D95">
              <w:rPr>
                <w:noProof/>
                <w:webHidden/>
              </w:rPr>
              <w:instrText xml:space="preserve"> PAGEREF _Toc168533487 \h </w:instrText>
            </w:r>
            <w:r w:rsidR="00524D95">
              <w:rPr>
                <w:noProof/>
                <w:webHidden/>
              </w:rPr>
            </w:r>
            <w:r w:rsidR="00524D95">
              <w:rPr>
                <w:noProof/>
                <w:webHidden/>
              </w:rPr>
              <w:fldChar w:fldCharType="separate"/>
            </w:r>
            <w:r w:rsidR="00524D95">
              <w:rPr>
                <w:noProof/>
                <w:webHidden/>
              </w:rPr>
              <w:t>16</w:t>
            </w:r>
            <w:r w:rsidR="00524D95">
              <w:rPr>
                <w:noProof/>
                <w:webHidden/>
              </w:rPr>
              <w:fldChar w:fldCharType="end"/>
            </w:r>
          </w:hyperlink>
        </w:p>
        <w:p w14:paraId="41BBC2DA" w14:textId="2EF07A9C"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88" w:history="1">
            <w:r w:rsidR="00524D95" w:rsidRPr="002E27AD">
              <w:rPr>
                <w:rStyle w:val="afb"/>
                <w:noProof/>
              </w:rPr>
              <w:t xml:space="preserve">3.2 </w:t>
            </w:r>
            <w:r w:rsidR="00524D95" w:rsidRPr="002E27AD">
              <w:rPr>
                <w:rStyle w:val="afb"/>
                <w:noProof/>
              </w:rPr>
              <w:t>模型架构调整</w:t>
            </w:r>
            <w:r w:rsidR="00524D95">
              <w:rPr>
                <w:noProof/>
                <w:webHidden/>
              </w:rPr>
              <w:tab/>
            </w:r>
            <w:r w:rsidR="00524D95">
              <w:rPr>
                <w:noProof/>
                <w:webHidden/>
              </w:rPr>
              <w:fldChar w:fldCharType="begin"/>
            </w:r>
            <w:r w:rsidR="00524D95">
              <w:rPr>
                <w:noProof/>
                <w:webHidden/>
              </w:rPr>
              <w:instrText xml:space="preserve"> PAGEREF _Toc168533488 \h </w:instrText>
            </w:r>
            <w:r w:rsidR="00524D95">
              <w:rPr>
                <w:noProof/>
                <w:webHidden/>
              </w:rPr>
            </w:r>
            <w:r w:rsidR="00524D95">
              <w:rPr>
                <w:noProof/>
                <w:webHidden/>
              </w:rPr>
              <w:fldChar w:fldCharType="separate"/>
            </w:r>
            <w:r w:rsidR="00524D95">
              <w:rPr>
                <w:noProof/>
                <w:webHidden/>
              </w:rPr>
              <w:t>16</w:t>
            </w:r>
            <w:r w:rsidR="00524D95">
              <w:rPr>
                <w:noProof/>
                <w:webHidden/>
              </w:rPr>
              <w:fldChar w:fldCharType="end"/>
            </w:r>
          </w:hyperlink>
        </w:p>
        <w:p w14:paraId="5B2F03AE" w14:textId="3818EDFF"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89" w:history="1">
            <w:r w:rsidR="00524D95" w:rsidRPr="002E27AD">
              <w:rPr>
                <w:rStyle w:val="afb"/>
                <w:noProof/>
              </w:rPr>
              <w:t xml:space="preserve">3.2.1 </w:t>
            </w:r>
            <w:r w:rsidR="00524D95" w:rsidRPr="002E27AD">
              <w:rPr>
                <w:rStyle w:val="afb"/>
                <w:noProof/>
              </w:rPr>
              <w:t>训练策略</w:t>
            </w:r>
            <w:r w:rsidR="00524D95">
              <w:rPr>
                <w:noProof/>
                <w:webHidden/>
              </w:rPr>
              <w:tab/>
            </w:r>
            <w:r w:rsidR="00524D95">
              <w:rPr>
                <w:noProof/>
                <w:webHidden/>
              </w:rPr>
              <w:fldChar w:fldCharType="begin"/>
            </w:r>
            <w:r w:rsidR="00524D95">
              <w:rPr>
                <w:noProof/>
                <w:webHidden/>
              </w:rPr>
              <w:instrText xml:space="preserve"> PAGEREF _Toc168533489 \h </w:instrText>
            </w:r>
            <w:r w:rsidR="00524D95">
              <w:rPr>
                <w:noProof/>
                <w:webHidden/>
              </w:rPr>
            </w:r>
            <w:r w:rsidR="00524D95">
              <w:rPr>
                <w:noProof/>
                <w:webHidden/>
              </w:rPr>
              <w:fldChar w:fldCharType="separate"/>
            </w:r>
            <w:r w:rsidR="00524D95">
              <w:rPr>
                <w:noProof/>
                <w:webHidden/>
              </w:rPr>
              <w:t>16</w:t>
            </w:r>
            <w:r w:rsidR="00524D95">
              <w:rPr>
                <w:noProof/>
                <w:webHidden/>
              </w:rPr>
              <w:fldChar w:fldCharType="end"/>
            </w:r>
          </w:hyperlink>
        </w:p>
        <w:p w14:paraId="35AD05ED" w14:textId="0D80C6F2"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90" w:history="1">
            <w:r w:rsidR="00524D95" w:rsidRPr="002E27AD">
              <w:rPr>
                <w:rStyle w:val="afb"/>
                <w:noProof/>
              </w:rPr>
              <w:t xml:space="preserve">3.2.2 </w:t>
            </w:r>
            <w:r w:rsidR="00524D95" w:rsidRPr="002E27AD">
              <w:rPr>
                <w:rStyle w:val="afb"/>
                <w:noProof/>
              </w:rPr>
              <w:t>损失函数设计</w:t>
            </w:r>
            <w:r w:rsidR="00524D95">
              <w:rPr>
                <w:noProof/>
                <w:webHidden/>
              </w:rPr>
              <w:tab/>
            </w:r>
            <w:r w:rsidR="00524D95">
              <w:rPr>
                <w:noProof/>
                <w:webHidden/>
              </w:rPr>
              <w:fldChar w:fldCharType="begin"/>
            </w:r>
            <w:r w:rsidR="00524D95">
              <w:rPr>
                <w:noProof/>
                <w:webHidden/>
              </w:rPr>
              <w:instrText xml:space="preserve"> PAGEREF _Toc168533490 \h </w:instrText>
            </w:r>
            <w:r w:rsidR="00524D95">
              <w:rPr>
                <w:noProof/>
                <w:webHidden/>
              </w:rPr>
            </w:r>
            <w:r w:rsidR="00524D95">
              <w:rPr>
                <w:noProof/>
                <w:webHidden/>
              </w:rPr>
              <w:fldChar w:fldCharType="separate"/>
            </w:r>
            <w:r w:rsidR="00524D95">
              <w:rPr>
                <w:noProof/>
                <w:webHidden/>
              </w:rPr>
              <w:t>17</w:t>
            </w:r>
            <w:r w:rsidR="00524D95">
              <w:rPr>
                <w:noProof/>
                <w:webHidden/>
              </w:rPr>
              <w:fldChar w:fldCharType="end"/>
            </w:r>
          </w:hyperlink>
        </w:p>
        <w:p w14:paraId="49C91529" w14:textId="18AB1BC2"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91" w:history="1">
            <w:r w:rsidR="00524D95" w:rsidRPr="002E27AD">
              <w:rPr>
                <w:rStyle w:val="afb"/>
                <w:noProof/>
              </w:rPr>
              <w:t xml:space="preserve">3.2.3 </w:t>
            </w:r>
            <w:r w:rsidR="00524D95" w:rsidRPr="002E27AD">
              <w:rPr>
                <w:rStyle w:val="afb"/>
                <w:noProof/>
              </w:rPr>
              <w:t>模型优化与后处理</w:t>
            </w:r>
            <w:r w:rsidR="00524D95">
              <w:rPr>
                <w:noProof/>
                <w:webHidden/>
              </w:rPr>
              <w:tab/>
            </w:r>
            <w:r w:rsidR="00524D95">
              <w:rPr>
                <w:noProof/>
                <w:webHidden/>
              </w:rPr>
              <w:fldChar w:fldCharType="begin"/>
            </w:r>
            <w:r w:rsidR="00524D95">
              <w:rPr>
                <w:noProof/>
                <w:webHidden/>
              </w:rPr>
              <w:instrText xml:space="preserve"> PAGEREF _Toc168533491 \h </w:instrText>
            </w:r>
            <w:r w:rsidR="00524D95">
              <w:rPr>
                <w:noProof/>
                <w:webHidden/>
              </w:rPr>
            </w:r>
            <w:r w:rsidR="00524D95">
              <w:rPr>
                <w:noProof/>
                <w:webHidden/>
              </w:rPr>
              <w:fldChar w:fldCharType="separate"/>
            </w:r>
            <w:r w:rsidR="00524D95">
              <w:rPr>
                <w:noProof/>
                <w:webHidden/>
              </w:rPr>
              <w:t>17</w:t>
            </w:r>
            <w:r w:rsidR="00524D95">
              <w:rPr>
                <w:noProof/>
                <w:webHidden/>
              </w:rPr>
              <w:fldChar w:fldCharType="end"/>
            </w:r>
          </w:hyperlink>
        </w:p>
        <w:p w14:paraId="423DAB59" w14:textId="6479DC5D"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92" w:history="1">
            <w:r w:rsidR="00524D95" w:rsidRPr="002E27AD">
              <w:rPr>
                <w:rStyle w:val="afb"/>
                <w:noProof/>
              </w:rPr>
              <w:t xml:space="preserve">3.3 </w:t>
            </w:r>
            <w:r w:rsidR="00524D95" w:rsidRPr="002E27AD">
              <w:rPr>
                <w:rStyle w:val="afb"/>
                <w:noProof/>
              </w:rPr>
              <w:t>本章小结</w:t>
            </w:r>
            <w:r w:rsidR="00524D95">
              <w:rPr>
                <w:noProof/>
                <w:webHidden/>
              </w:rPr>
              <w:tab/>
            </w:r>
            <w:r w:rsidR="00524D95">
              <w:rPr>
                <w:noProof/>
                <w:webHidden/>
              </w:rPr>
              <w:fldChar w:fldCharType="begin"/>
            </w:r>
            <w:r w:rsidR="00524D95">
              <w:rPr>
                <w:noProof/>
                <w:webHidden/>
              </w:rPr>
              <w:instrText xml:space="preserve"> PAGEREF _Toc168533492 \h </w:instrText>
            </w:r>
            <w:r w:rsidR="00524D95">
              <w:rPr>
                <w:noProof/>
                <w:webHidden/>
              </w:rPr>
            </w:r>
            <w:r w:rsidR="00524D95">
              <w:rPr>
                <w:noProof/>
                <w:webHidden/>
              </w:rPr>
              <w:fldChar w:fldCharType="separate"/>
            </w:r>
            <w:r w:rsidR="00524D95">
              <w:rPr>
                <w:noProof/>
                <w:webHidden/>
              </w:rPr>
              <w:t>17</w:t>
            </w:r>
            <w:r w:rsidR="00524D95">
              <w:rPr>
                <w:noProof/>
                <w:webHidden/>
              </w:rPr>
              <w:fldChar w:fldCharType="end"/>
            </w:r>
          </w:hyperlink>
        </w:p>
        <w:p w14:paraId="52E34CEC" w14:textId="3F7DD8DF" w:rsidR="00524D95"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8533493" w:history="1">
            <w:r w:rsidR="00524D95" w:rsidRPr="002E27AD">
              <w:rPr>
                <w:rStyle w:val="afb"/>
                <w:noProof/>
              </w:rPr>
              <w:t>第</w:t>
            </w:r>
            <w:r w:rsidR="00524D95" w:rsidRPr="002E27AD">
              <w:rPr>
                <w:rStyle w:val="afb"/>
                <w:noProof/>
              </w:rPr>
              <w:t>4</w:t>
            </w:r>
            <w:r w:rsidR="00524D95" w:rsidRPr="002E27AD">
              <w:rPr>
                <w:rStyle w:val="afb"/>
                <w:noProof/>
              </w:rPr>
              <w:t>章</w:t>
            </w:r>
            <w:r w:rsidR="00524D95" w:rsidRPr="002E27AD">
              <w:rPr>
                <w:rStyle w:val="afb"/>
                <w:noProof/>
              </w:rPr>
              <w:t xml:space="preserve"> </w:t>
            </w:r>
            <w:r w:rsidR="00524D95" w:rsidRPr="002E27AD">
              <w:rPr>
                <w:rStyle w:val="afb"/>
                <w:noProof/>
              </w:rPr>
              <w:t>结果分析</w:t>
            </w:r>
            <w:r w:rsidR="00524D95">
              <w:rPr>
                <w:noProof/>
                <w:webHidden/>
              </w:rPr>
              <w:tab/>
            </w:r>
            <w:r w:rsidR="00524D95">
              <w:rPr>
                <w:noProof/>
                <w:webHidden/>
              </w:rPr>
              <w:fldChar w:fldCharType="begin"/>
            </w:r>
            <w:r w:rsidR="00524D95">
              <w:rPr>
                <w:noProof/>
                <w:webHidden/>
              </w:rPr>
              <w:instrText xml:space="preserve"> PAGEREF _Toc168533493 \h </w:instrText>
            </w:r>
            <w:r w:rsidR="00524D95">
              <w:rPr>
                <w:noProof/>
                <w:webHidden/>
              </w:rPr>
            </w:r>
            <w:r w:rsidR="00524D95">
              <w:rPr>
                <w:noProof/>
                <w:webHidden/>
              </w:rPr>
              <w:fldChar w:fldCharType="separate"/>
            </w:r>
            <w:r w:rsidR="00524D95">
              <w:rPr>
                <w:noProof/>
                <w:webHidden/>
              </w:rPr>
              <w:t>19</w:t>
            </w:r>
            <w:r w:rsidR="00524D95">
              <w:rPr>
                <w:noProof/>
                <w:webHidden/>
              </w:rPr>
              <w:fldChar w:fldCharType="end"/>
            </w:r>
          </w:hyperlink>
        </w:p>
        <w:p w14:paraId="750AE088" w14:textId="287227CA"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94" w:history="1">
            <w:r w:rsidR="00524D95" w:rsidRPr="002E27AD">
              <w:rPr>
                <w:rStyle w:val="afb"/>
                <w:noProof/>
              </w:rPr>
              <w:t xml:space="preserve">4.1 </w:t>
            </w:r>
            <w:r w:rsidR="00524D95" w:rsidRPr="002E27AD">
              <w:rPr>
                <w:rStyle w:val="afb"/>
                <w:noProof/>
              </w:rPr>
              <w:t>设计评价指标</w:t>
            </w:r>
            <w:r w:rsidR="00524D95">
              <w:rPr>
                <w:noProof/>
                <w:webHidden/>
              </w:rPr>
              <w:tab/>
            </w:r>
            <w:r w:rsidR="00524D95">
              <w:rPr>
                <w:noProof/>
                <w:webHidden/>
              </w:rPr>
              <w:fldChar w:fldCharType="begin"/>
            </w:r>
            <w:r w:rsidR="00524D95">
              <w:rPr>
                <w:noProof/>
                <w:webHidden/>
              </w:rPr>
              <w:instrText xml:space="preserve"> PAGEREF _Toc168533494 \h </w:instrText>
            </w:r>
            <w:r w:rsidR="00524D95">
              <w:rPr>
                <w:noProof/>
                <w:webHidden/>
              </w:rPr>
            </w:r>
            <w:r w:rsidR="00524D95">
              <w:rPr>
                <w:noProof/>
                <w:webHidden/>
              </w:rPr>
              <w:fldChar w:fldCharType="separate"/>
            </w:r>
            <w:r w:rsidR="00524D95">
              <w:rPr>
                <w:noProof/>
                <w:webHidden/>
              </w:rPr>
              <w:t>19</w:t>
            </w:r>
            <w:r w:rsidR="00524D95">
              <w:rPr>
                <w:noProof/>
                <w:webHidden/>
              </w:rPr>
              <w:fldChar w:fldCharType="end"/>
            </w:r>
          </w:hyperlink>
        </w:p>
        <w:p w14:paraId="3D54C9B4" w14:textId="4C53B452"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95" w:history="1">
            <w:r w:rsidR="00524D95" w:rsidRPr="002E27AD">
              <w:rPr>
                <w:rStyle w:val="afb"/>
                <w:noProof/>
              </w:rPr>
              <w:t xml:space="preserve">4.1.1 Dice </w:t>
            </w:r>
            <w:r w:rsidR="00524D95" w:rsidRPr="002E27AD">
              <w:rPr>
                <w:rStyle w:val="afb"/>
                <w:noProof/>
              </w:rPr>
              <w:t>系数</w:t>
            </w:r>
            <w:r w:rsidR="00524D95">
              <w:rPr>
                <w:noProof/>
                <w:webHidden/>
              </w:rPr>
              <w:tab/>
            </w:r>
            <w:r w:rsidR="00524D95">
              <w:rPr>
                <w:noProof/>
                <w:webHidden/>
              </w:rPr>
              <w:fldChar w:fldCharType="begin"/>
            </w:r>
            <w:r w:rsidR="00524D95">
              <w:rPr>
                <w:noProof/>
                <w:webHidden/>
              </w:rPr>
              <w:instrText xml:space="preserve"> PAGEREF _Toc168533495 \h </w:instrText>
            </w:r>
            <w:r w:rsidR="00524D95">
              <w:rPr>
                <w:noProof/>
                <w:webHidden/>
              </w:rPr>
            </w:r>
            <w:r w:rsidR="00524D95">
              <w:rPr>
                <w:noProof/>
                <w:webHidden/>
              </w:rPr>
              <w:fldChar w:fldCharType="separate"/>
            </w:r>
            <w:r w:rsidR="00524D95">
              <w:rPr>
                <w:noProof/>
                <w:webHidden/>
              </w:rPr>
              <w:t>19</w:t>
            </w:r>
            <w:r w:rsidR="00524D95">
              <w:rPr>
                <w:noProof/>
                <w:webHidden/>
              </w:rPr>
              <w:fldChar w:fldCharType="end"/>
            </w:r>
          </w:hyperlink>
        </w:p>
        <w:p w14:paraId="78CAC173" w14:textId="3D76F08B"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96" w:history="1">
            <w:r w:rsidR="00524D95" w:rsidRPr="002E27AD">
              <w:rPr>
                <w:rStyle w:val="afb"/>
                <w:noProof/>
              </w:rPr>
              <w:t xml:space="preserve">4.1.2 </w:t>
            </w:r>
            <w:r w:rsidR="00524D95" w:rsidRPr="002E27AD">
              <w:rPr>
                <w:rStyle w:val="afb"/>
                <w:noProof/>
              </w:rPr>
              <w:t>二值交叉熵损失</w:t>
            </w:r>
            <w:r w:rsidR="00524D95">
              <w:rPr>
                <w:noProof/>
                <w:webHidden/>
              </w:rPr>
              <w:tab/>
            </w:r>
            <w:r w:rsidR="00524D95">
              <w:rPr>
                <w:noProof/>
                <w:webHidden/>
              </w:rPr>
              <w:fldChar w:fldCharType="begin"/>
            </w:r>
            <w:r w:rsidR="00524D95">
              <w:rPr>
                <w:noProof/>
                <w:webHidden/>
              </w:rPr>
              <w:instrText xml:space="preserve"> PAGEREF _Toc168533496 \h </w:instrText>
            </w:r>
            <w:r w:rsidR="00524D95">
              <w:rPr>
                <w:noProof/>
                <w:webHidden/>
              </w:rPr>
            </w:r>
            <w:r w:rsidR="00524D95">
              <w:rPr>
                <w:noProof/>
                <w:webHidden/>
              </w:rPr>
              <w:fldChar w:fldCharType="separate"/>
            </w:r>
            <w:r w:rsidR="00524D95">
              <w:rPr>
                <w:noProof/>
                <w:webHidden/>
              </w:rPr>
              <w:t>19</w:t>
            </w:r>
            <w:r w:rsidR="00524D95">
              <w:rPr>
                <w:noProof/>
                <w:webHidden/>
              </w:rPr>
              <w:fldChar w:fldCharType="end"/>
            </w:r>
          </w:hyperlink>
        </w:p>
        <w:p w14:paraId="156C486C" w14:textId="4FBD1D98" w:rsidR="00524D95"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8533497" w:history="1">
            <w:r w:rsidR="00524D95" w:rsidRPr="002E27AD">
              <w:rPr>
                <w:rStyle w:val="afb"/>
                <w:noProof/>
              </w:rPr>
              <w:t xml:space="preserve">4.1.3 </w:t>
            </w:r>
            <w:r w:rsidR="00524D95" w:rsidRPr="002E27AD">
              <w:rPr>
                <w:rStyle w:val="afb"/>
                <w:noProof/>
              </w:rPr>
              <w:t>交并比</w:t>
            </w:r>
            <w:r w:rsidR="00524D95">
              <w:rPr>
                <w:noProof/>
                <w:webHidden/>
              </w:rPr>
              <w:tab/>
            </w:r>
            <w:r w:rsidR="00524D95">
              <w:rPr>
                <w:noProof/>
                <w:webHidden/>
              </w:rPr>
              <w:fldChar w:fldCharType="begin"/>
            </w:r>
            <w:r w:rsidR="00524D95">
              <w:rPr>
                <w:noProof/>
                <w:webHidden/>
              </w:rPr>
              <w:instrText xml:space="preserve"> PAGEREF _Toc168533497 \h </w:instrText>
            </w:r>
            <w:r w:rsidR="00524D95">
              <w:rPr>
                <w:noProof/>
                <w:webHidden/>
              </w:rPr>
            </w:r>
            <w:r w:rsidR="00524D95">
              <w:rPr>
                <w:noProof/>
                <w:webHidden/>
              </w:rPr>
              <w:fldChar w:fldCharType="separate"/>
            </w:r>
            <w:r w:rsidR="00524D95">
              <w:rPr>
                <w:noProof/>
                <w:webHidden/>
              </w:rPr>
              <w:t>20</w:t>
            </w:r>
            <w:r w:rsidR="00524D95">
              <w:rPr>
                <w:noProof/>
                <w:webHidden/>
              </w:rPr>
              <w:fldChar w:fldCharType="end"/>
            </w:r>
          </w:hyperlink>
        </w:p>
        <w:p w14:paraId="76232395" w14:textId="101C9EA1" w:rsidR="00524D95"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8533498" w:history="1">
            <w:r w:rsidR="00524D95" w:rsidRPr="002E27AD">
              <w:rPr>
                <w:rStyle w:val="afb"/>
                <w:noProof/>
              </w:rPr>
              <w:t xml:space="preserve">4.2 </w:t>
            </w:r>
            <w:r w:rsidR="00524D95" w:rsidRPr="002E27AD">
              <w:rPr>
                <w:rStyle w:val="afb"/>
                <w:noProof/>
              </w:rPr>
              <w:t>评估模型性能</w:t>
            </w:r>
            <w:r w:rsidR="00524D95">
              <w:rPr>
                <w:noProof/>
                <w:webHidden/>
              </w:rPr>
              <w:tab/>
            </w:r>
            <w:r w:rsidR="00524D95">
              <w:rPr>
                <w:noProof/>
                <w:webHidden/>
              </w:rPr>
              <w:fldChar w:fldCharType="begin"/>
            </w:r>
            <w:r w:rsidR="00524D95">
              <w:rPr>
                <w:noProof/>
                <w:webHidden/>
              </w:rPr>
              <w:instrText xml:space="preserve"> PAGEREF _Toc168533498 \h </w:instrText>
            </w:r>
            <w:r w:rsidR="00524D95">
              <w:rPr>
                <w:noProof/>
                <w:webHidden/>
              </w:rPr>
            </w:r>
            <w:r w:rsidR="00524D95">
              <w:rPr>
                <w:noProof/>
                <w:webHidden/>
              </w:rPr>
              <w:fldChar w:fldCharType="separate"/>
            </w:r>
            <w:r w:rsidR="00524D95">
              <w:rPr>
                <w:noProof/>
                <w:webHidden/>
              </w:rPr>
              <w:t>20</w:t>
            </w:r>
            <w:r w:rsidR="00524D95">
              <w:rPr>
                <w:noProof/>
                <w:webHidden/>
              </w:rPr>
              <w:fldChar w:fldCharType="end"/>
            </w:r>
          </w:hyperlink>
        </w:p>
        <w:p w14:paraId="3D190EDA" w14:textId="265A629D" w:rsidR="00524D95"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8533499" w:history="1">
            <w:r w:rsidR="00524D95" w:rsidRPr="002E27AD">
              <w:rPr>
                <w:rStyle w:val="afb"/>
                <w:noProof/>
              </w:rPr>
              <w:t>结论</w:t>
            </w:r>
            <w:r w:rsidR="00524D95">
              <w:rPr>
                <w:noProof/>
                <w:webHidden/>
              </w:rPr>
              <w:tab/>
            </w:r>
            <w:r w:rsidR="00524D95">
              <w:rPr>
                <w:noProof/>
                <w:webHidden/>
              </w:rPr>
              <w:fldChar w:fldCharType="begin"/>
            </w:r>
            <w:r w:rsidR="00524D95">
              <w:rPr>
                <w:noProof/>
                <w:webHidden/>
              </w:rPr>
              <w:instrText xml:space="preserve"> PAGEREF _Toc168533499 \h </w:instrText>
            </w:r>
            <w:r w:rsidR="00524D95">
              <w:rPr>
                <w:noProof/>
                <w:webHidden/>
              </w:rPr>
            </w:r>
            <w:r w:rsidR="00524D95">
              <w:rPr>
                <w:noProof/>
                <w:webHidden/>
              </w:rPr>
              <w:fldChar w:fldCharType="separate"/>
            </w:r>
            <w:r w:rsidR="00524D95">
              <w:rPr>
                <w:noProof/>
                <w:webHidden/>
              </w:rPr>
              <w:t>23</w:t>
            </w:r>
            <w:r w:rsidR="00524D95">
              <w:rPr>
                <w:noProof/>
                <w:webHidden/>
              </w:rPr>
              <w:fldChar w:fldCharType="end"/>
            </w:r>
          </w:hyperlink>
        </w:p>
        <w:p w14:paraId="055BA7A0" w14:textId="254210D5" w:rsidR="00524D95"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8533500" w:history="1">
            <w:r w:rsidR="00524D95" w:rsidRPr="002E27AD">
              <w:rPr>
                <w:rStyle w:val="afb"/>
                <w:noProof/>
              </w:rPr>
              <w:t>参考文献</w:t>
            </w:r>
            <w:r w:rsidR="00524D95">
              <w:rPr>
                <w:noProof/>
                <w:webHidden/>
              </w:rPr>
              <w:tab/>
            </w:r>
            <w:r w:rsidR="00524D95">
              <w:rPr>
                <w:noProof/>
                <w:webHidden/>
              </w:rPr>
              <w:fldChar w:fldCharType="begin"/>
            </w:r>
            <w:r w:rsidR="00524D95">
              <w:rPr>
                <w:noProof/>
                <w:webHidden/>
              </w:rPr>
              <w:instrText xml:space="preserve"> PAGEREF _Toc168533500 \h </w:instrText>
            </w:r>
            <w:r w:rsidR="00524D95">
              <w:rPr>
                <w:noProof/>
                <w:webHidden/>
              </w:rPr>
            </w:r>
            <w:r w:rsidR="00524D95">
              <w:rPr>
                <w:noProof/>
                <w:webHidden/>
              </w:rPr>
              <w:fldChar w:fldCharType="separate"/>
            </w:r>
            <w:r w:rsidR="00524D95">
              <w:rPr>
                <w:noProof/>
                <w:webHidden/>
              </w:rPr>
              <w:t>25</w:t>
            </w:r>
            <w:r w:rsidR="00524D95">
              <w:rPr>
                <w:noProof/>
                <w:webHidden/>
              </w:rPr>
              <w:fldChar w:fldCharType="end"/>
            </w:r>
          </w:hyperlink>
        </w:p>
        <w:p w14:paraId="283A6437" w14:textId="2AF77A35" w:rsidR="00524D95"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8533501" w:history="1">
            <w:r w:rsidR="00524D95" w:rsidRPr="002E27AD">
              <w:rPr>
                <w:rStyle w:val="afb"/>
                <w:noProof/>
              </w:rPr>
              <w:t>致谢</w:t>
            </w:r>
            <w:r w:rsidR="00524D95">
              <w:rPr>
                <w:noProof/>
                <w:webHidden/>
              </w:rPr>
              <w:tab/>
            </w:r>
            <w:r w:rsidR="00524D95">
              <w:rPr>
                <w:noProof/>
                <w:webHidden/>
              </w:rPr>
              <w:fldChar w:fldCharType="begin"/>
            </w:r>
            <w:r w:rsidR="00524D95">
              <w:rPr>
                <w:noProof/>
                <w:webHidden/>
              </w:rPr>
              <w:instrText xml:space="preserve"> PAGEREF _Toc168533501 \h </w:instrText>
            </w:r>
            <w:r w:rsidR="00524D95">
              <w:rPr>
                <w:noProof/>
                <w:webHidden/>
              </w:rPr>
            </w:r>
            <w:r w:rsidR="00524D95">
              <w:rPr>
                <w:noProof/>
                <w:webHidden/>
              </w:rPr>
              <w:fldChar w:fldCharType="separate"/>
            </w:r>
            <w:r w:rsidR="00524D95">
              <w:rPr>
                <w:noProof/>
                <w:webHidden/>
              </w:rPr>
              <w:t>26</w:t>
            </w:r>
            <w:r w:rsidR="00524D95">
              <w:rPr>
                <w:noProof/>
                <w:webHidden/>
              </w:rPr>
              <w:fldChar w:fldCharType="end"/>
            </w:r>
          </w:hyperlink>
        </w:p>
        <w:p w14:paraId="191853B2" w14:textId="63236992" w:rsidR="008E7390" w:rsidRDefault="00000000">
          <w:pPr>
            <w:ind w:firstLine="480"/>
          </w:pPr>
          <w:r>
            <w:fldChar w:fldCharType="end"/>
          </w:r>
        </w:p>
      </w:sdtContent>
    </w:sdt>
    <w:p w14:paraId="21DED555" w14:textId="77777777" w:rsidR="00BF4CDE" w:rsidRDefault="00BF4CDE">
      <w:pPr>
        <w:pStyle w:val="1"/>
        <w:sectPr w:rsidR="00BF4CDE" w:rsidSect="006B1E5C">
          <w:pgSz w:w="11906" w:h="16838"/>
          <w:pgMar w:top="1418" w:right="1134" w:bottom="1134" w:left="1134" w:header="851" w:footer="992" w:gutter="284"/>
          <w:pgNumType w:fmt="numberInDash" w:start="0"/>
          <w:cols w:space="720"/>
          <w:titlePg/>
          <w:docGrid w:linePitch="326"/>
        </w:sectPr>
      </w:pPr>
      <w:bookmarkStart w:id="24" w:name="绪论"/>
    </w:p>
    <w:p w14:paraId="554F8531" w14:textId="5770C38A" w:rsidR="008E7390" w:rsidRDefault="00244DC6">
      <w:pPr>
        <w:pStyle w:val="1"/>
      </w:pPr>
      <w:r>
        <w:rPr>
          <w:rFonts w:hint="eastAsia"/>
        </w:rPr>
        <w:lastRenderedPageBreak/>
        <w:t xml:space="preserve"> </w:t>
      </w:r>
      <w:bookmarkStart w:id="25" w:name="_Toc168533460"/>
      <w:r>
        <w:t>绪论</w:t>
      </w:r>
      <w:bookmarkEnd w:id="25"/>
    </w:p>
    <w:p w14:paraId="66B5851C" w14:textId="77777777" w:rsidR="008E7390" w:rsidRDefault="00000000">
      <w:pPr>
        <w:pStyle w:val="2"/>
      </w:pPr>
      <w:bookmarkStart w:id="26" w:name="_Toc168533461"/>
      <w:bookmarkStart w:id="27" w:name="研究的背景及意义"/>
      <w:r>
        <w:t>研究的背景及意义</w:t>
      </w:r>
      <w:bookmarkEnd w:id="26"/>
    </w:p>
    <w:p w14:paraId="5CC07AFB" w14:textId="77777777" w:rsidR="008E7390" w:rsidRDefault="00000000">
      <w:pPr>
        <w:ind w:firstLine="480"/>
      </w:pPr>
      <w:r>
        <w:t>肝脏肿瘤是全球范围内导致死亡的主要原因之一，计算机断层扫描（</w:t>
      </w:r>
      <w:r>
        <w:t>CT</w:t>
      </w:r>
      <w:r>
        <w: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w:t>
      </w:r>
      <w:r>
        <w:t xml:space="preserve">Meta AI </w:t>
      </w:r>
      <w:r>
        <w:t>提出的</w:t>
      </w:r>
      <w:r>
        <w:t xml:space="preserve"> Segment Anything Model </w:t>
      </w:r>
      <w:r>
        <w:t>（</w:t>
      </w:r>
      <w:r>
        <w:t>SAM</w:t>
      </w:r>
      <w:r>
        <w:t>）为肝脏肿瘤自动分割提供了新的可能。</w:t>
      </w:r>
    </w:p>
    <w:p w14:paraId="5F3ADA08" w14:textId="3DE6ADF8" w:rsidR="008E7390" w:rsidRDefault="00000000">
      <w:pPr>
        <w:pStyle w:val="a6"/>
        <w:ind w:firstLine="480"/>
      </w:pPr>
      <w:r>
        <w:t>医学影像技术，特别是计算机断层扫描（</w:t>
      </w:r>
      <w:r>
        <w:t>CT</w:t>
      </w:r>
      <w:r>
        <w:t>）技术，在现代医疗体系中扮演着至关重要的角色。</w:t>
      </w:r>
      <w:r>
        <w:t>CT</w:t>
      </w:r>
      <w:r>
        <w:t>图像能提供关于人体内部结构的详细视图，精确的图像分割技术能够帮助医生更好地理解和解析这些图像，从而在疾病诊断和治疗中做出更加精确的决策</w:t>
      </w:r>
      <w:r>
        <w:fldChar w:fldCharType="begin"/>
      </w:r>
      <w:r w:rsidR="00BF4CDE">
        <w:instrText xml:space="preserve"> ADDIN ZOTERO_ITEM CSL_CITATION {"citationID":"00000001","properties":{"formattedCitation":"\\super [1]\\nosupersub{}","plainCitation":"[1]","noteIndex":0},"citationItems":[{"id":521,"uris":["http://zotero.org/users/9557124/items/BHES4XS3",["http://zotero</w:instrText>
      </w:r>
      <w:r w:rsidR="00BF4CDE">
        <w:rPr>
          <w:rFonts w:hint="eastAsia"/>
        </w:rPr>
        <w:instrText>.org/users/9557124/items/BHES4XS3"]],"itemData":{"id":521,"type":"article-journal","abstract":"</w:instrText>
      </w:r>
      <w:r w:rsidR="00BF4CDE">
        <w:rPr>
          <w:rFonts w:hint="eastAsia"/>
        </w:rPr>
        <w:instrText>文章以近二十年医学图像分割领域文献为研究对象，基于</w:instrText>
      </w:r>
      <w:r w:rsidR="00BF4CDE">
        <w:rPr>
          <w:rFonts w:hint="eastAsia"/>
        </w:rPr>
        <w:instrText>Cite Space</w:instrText>
      </w:r>
      <w:r w:rsidR="00BF4CDE">
        <w:rPr>
          <w:rFonts w:hint="eastAsia"/>
        </w:rPr>
        <w:instrText>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w:instrText>
      </w:r>
      <w:r w:rsidR="00BF4CDE">
        <w:rPr>
          <w:rFonts w:hint="eastAsia"/>
        </w:rPr>
        <w:instrText>","container-title":"</w:instrText>
      </w:r>
      <w:r w:rsidR="00BF4CDE">
        <w:rPr>
          <w:rFonts w:hint="eastAsia"/>
        </w:rPr>
        <w:instrText>现代信息科技</w:instrText>
      </w:r>
      <w:r w:rsidR="00BF4CDE">
        <w:rPr>
          <w:rFonts w:hint="eastAsia"/>
        </w:rPr>
        <w:instrText xml:space="preserve">","DOI":"10.19850/j.cnki.2096-4706.2023.13.022","ISSN":"2096-4706","issue":"13","language":"zh-CN","note":"original-container-title: Modern Information Technology\nfoundation: </w:instrText>
      </w:r>
      <w:r w:rsidR="00BF4CDE">
        <w:rPr>
          <w:rFonts w:hint="eastAsia"/>
        </w:rPr>
        <w:instrText>广东省援疆科技（特派员）项目（</w:instrText>
      </w:r>
      <w:r w:rsidR="00BF4CDE">
        <w:rPr>
          <w:rFonts w:hint="eastAsia"/>
        </w:rPr>
        <w:instrText>2018YJ003</w:instrText>
      </w:r>
      <w:r w:rsidR="00BF4CDE">
        <w:rPr>
          <w:rFonts w:hint="eastAsia"/>
        </w:rPr>
        <w:instrText>）；</w:instrText>
      </w:r>
      <w:r w:rsidR="00BF4CDE">
        <w:rPr>
          <w:rFonts w:hint="eastAsia"/>
        </w:rPr>
        <w:instrText xml:space="preserve"> </w:instrText>
      </w:r>
      <w:r w:rsidR="00BF4CDE">
        <w:rPr>
          <w:rFonts w:hint="eastAsia"/>
        </w:rPr>
        <w:instrText>广东省重点领域研发计划项目（</w:instrText>
      </w:r>
      <w:r w:rsidR="00BF4CDE">
        <w:rPr>
          <w:rFonts w:hint="eastAsia"/>
        </w:rPr>
        <w:instrText>2020B0101130019</w:instrText>
      </w:r>
      <w:r w:rsidR="00BF4CDE">
        <w:rPr>
          <w:rFonts w:hint="eastAsia"/>
        </w:rPr>
        <w:instrText>）；</w:instrText>
      </w:r>
      <w:r w:rsidR="00BF4CDE">
        <w:rPr>
          <w:rFonts w:hint="eastAsia"/>
        </w:rPr>
        <w:instrText xml:space="preserve">\ndownload: 575\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TP391.41;R197.1\nCNKICite: 0\ndbcode: CJFQ\ndbname: CJFDLAST2023\nfilename: XDXK202313022\nCIF: 0.346\nAIF: 0.18","page":"105-111","source":"CNKI","title":"</w:instrText>
      </w:r>
      <w:r w:rsidR="00BF4CDE">
        <w:rPr>
          <w:rFonts w:hint="eastAsia"/>
        </w:rPr>
        <w:instrText>国内外图像分割技术在医疗健康领域应用发展态势分析</w:instrText>
      </w:r>
      <w:r w:rsidR="00BF4CDE">
        <w:rPr>
          <w:rFonts w:hint="eastAsia"/>
        </w:rPr>
        <w:instrText>","volume":"7","author":[{"literal":"</w:instrText>
      </w:r>
      <w:r w:rsidR="00BF4CDE">
        <w:rPr>
          <w:rFonts w:hint="eastAsia"/>
        </w:rPr>
        <w:instrText>刘良斌</w:instrText>
      </w:r>
      <w:r w:rsidR="00BF4CDE">
        <w:rPr>
          <w:rFonts w:hint="eastAsia"/>
        </w:rPr>
        <w:instrText>"},{"literal":"</w:instrText>
      </w:r>
      <w:r w:rsidR="00BF4CDE">
        <w:rPr>
          <w:rFonts w:hint="eastAsia"/>
        </w:rPr>
        <w:instrText>杜宝林</w:instrText>
      </w:r>
      <w:r w:rsidR="00BF4CDE">
        <w:rPr>
          <w:rFonts w:hint="eastAsia"/>
        </w:rPr>
        <w:instrText>"},{"literal":"</w:instrText>
      </w:r>
      <w:r w:rsidR="00BF4CDE">
        <w:rPr>
          <w:rFonts w:hint="eastAsia"/>
        </w:rPr>
        <w:instrText>卢琰</w:instrText>
      </w:r>
      <w:r w:rsidR="00BF4CDE">
        <w:rPr>
          <w:rFonts w:hint="eastAsia"/>
        </w:rPr>
        <w:instrText>"},{"literal":"</w:instrText>
      </w:r>
      <w:r w:rsidR="00BF4CDE">
        <w:rPr>
          <w:rFonts w:hint="eastAsia"/>
        </w:rPr>
        <w:instrText>王建全</w:instrText>
      </w:r>
      <w:r w:rsidR="00BF4CDE">
        <w:rPr>
          <w:rFonts w:hint="eastAsia"/>
        </w:rPr>
        <w:instrText>"}],"issued":{"date-parts":[["2023"]]},"citation-key":"LiuLiangBinGuoNeiWaiTuXiangFenGeJiShuZaiYiLiaoJianKangLingYuYingYongFaZhanTaiShiFenXi2023"},</w:instrText>
      </w:r>
      <w:r w:rsidR="00BF4CDE">
        <w:instrText xml:space="preserve">"prefix":"","suffix":""}],"schema":"https://github.com/citation-style-language/schema/raw/master/csl-citation.json"} </w:instrText>
      </w:r>
      <w:r>
        <w:fldChar w:fldCharType="separate"/>
      </w:r>
      <w:r w:rsidR="00B172EF" w:rsidRPr="00B172EF">
        <w:rPr>
          <w:kern w:val="0"/>
          <w:szCs w:val="24"/>
          <w:vertAlign w:val="superscript"/>
        </w:rPr>
        <w:t>[1]</w:t>
      </w:r>
      <w:r>
        <w:fldChar w:fldCharType="end"/>
      </w:r>
      <w:r>
        <w:t>。医学影像技术如</w:t>
      </w:r>
      <w:r>
        <w:t>X</w:t>
      </w:r>
      <w:r>
        <w:t>射线、</w:t>
      </w:r>
      <w:r>
        <w:t>CT</w:t>
      </w:r>
      <w:r>
        <w:t>、</w:t>
      </w:r>
      <w:r>
        <w:t>MRI</w:t>
      </w:r>
      <w:r>
        <w:t>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rsidR="00BF4CDE">
        <w:instrText xml:space="preserve"> ADDIN ZOTERO_ITEM CSL_CITATION {"citationID":"00000002","properties":{"formattedCitation":"\\super [2]\\nosupersub{}","plainCitation":"[2]","noteIndex":0},"citationItems":[{"id":562,"uris":["http://zotero.org/users/9557124/items/B7R6BQAB",["http://zotero</w:instrText>
      </w:r>
      <w:r w:rsidR="00BF4CDE">
        <w:rPr>
          <w:rFonts w:hint="eastAsia"/>
        </w:rPr>
        <w:instrText>.org/users/9557124/items/B7R6BQAB"]],"itemData":{"id":562,"type":"article-journal","abstract":"</w:instrText>
      </w:r>
      <w:r w:rsidR="00BF4CDE">
        <w:rPr>
          <w:rFonts w:hint="eastAsia"/>
        </w:rPr>
        <w:instrText>＜正＞肝脏外科引领了原发性肝癌（</w:instrText>
      </w:r>
      <w:r w:rsidR="00BF4CDE">
        <w:rPr>
          <w:rFonts w:hint="eastAsia"/>
        </w:rPr>
        <w:instrText>PLC</w:instrText>
      </w:r>
      <w:r w:rsidR="00BF4CDE">
        <w:rPr>
          <w:rFonts w:hint="eastAsia"/>
        </w:rPr>
        <w:instrText>）临床和研究数十年</w:instrText>
      </w:r>
      <w:r w:rsidR="00BF4CDE">
        <w:rPr>
          <w:rFonts w:hint="eastAsia"/>
        </w:rPr>
        <w:instrText>,</w:instrText>
      </w:r>
      <w:r w:rsidR="00BF4CDE">
        <w:rPr>
          <w:rFonts w:hint="eastAsia"/>
        </w:rPr>
        <w:instrText>而肝癌的预防、诊断和处理需要众多学科的参与。在实际工作中</w:instrText>
      </w:r>
      <w:r w:rsidR="00BF4CDE">
        <w:rPr>
          <w:rFonts w:hint="eastAsia"/>
        </w:rPr>
        <w:instrText>,</w:instrText>
      </w:r>
      <w:r w:rsidR="00BF4CDE">
        <w:rPr>
          <w:rFonts w:hint="eastAsia"/>
        </w:rPr>
        <w:instrText>或是因为肿瘤较晚或是肝病基础差等原因</w:instrText>
      </w:r>
      <w:r w:rsidR="00BF4CDE">
        <w:rPr>
          <w:rFonts w:hint="eastAsia"/>
        </w:rPr>
        <w:instrText>,</w:instrText>
      </w:r>
      <w:r w:rsidR="00BF4CDE">
        <w:rPr>
          <w:rFonts w:hint="eastAsia"/>
        </w:rPr>
        <w:instrText>约</w:instrText>
      </w:r>
      <w:r w:rsidR="00BF4CDE">
        <w:rPr>
          <w:rFonts w:hint="eastAsia"/>
        </w:rPr>
        <w:instrText>70%</w:instrText>
      </w:r>
      <w:r w:rsidR="00BF4CDE">
        <w:rPr>
          <w:rFonts w:hint="eastAsia"/>
        </w:rPr>
        <w:instrText>左右肝癌患者诊断时只能进行姑息性治疗</w:instrText>
      </w:r>
      <w:r w:rsidR="00BF4CDE">
        <w:rPr>
          <w:rFonts w:hint="eastAsia"/>
        </w:rPr>
        <w:instrText>[1]</w:instrText>
      </w:r>
      <w:r w:rsidR="00BF4CDE">
        <w:rPr>
          <w:rFonts w:hint="eastAsia"/>
        </w:rPr>
        <w:instrText>。肝癌患者存在的大量问题需要内科处理</w:instrText>
      </w:r>
      <w:r w:rsidR="00BF4CDE">
        <w:rPr>
          <w:rFonts w:hint="eastAsia"/>
        </w:rPr>
        <w:instrText>,</w:instrText>
      </w:r>
      <w:r w:rsidR="00BF4CDE">
        <w:rPr>
          <w:rFonts w:hint="eastAsia"/>
        </w:rPr>
        <w:instrText>但我国真正从事肝癌内科临床工作的人员并不多</w:instrText>
      </w:r>
      <w:r w:rsidR="00BF4CDE">
        <w:rPr>
          <w:rFonts w:hint="eastAsia"/>
        </w:rPr>
        <w:instrText>,</w:instrText>
      </w:r>
      <w:r w:rsidR="00BF4CDE">
        <w:rPr>
          <w:rFonts w:hint="eastAsia"/>
        </w:rPr>
        <w:instrText>诊断上存在着误诊漏诊</w:instrText>
      </w:r>
      <w:r w:rsidR="00BF4CDE">
        <w:rPr>
          <w:rFonts w:hint="eastAsia"/>
        </w:rPr>
        <w:instrText>,</w:instrText>
      </w:r>
      <w:r w:rsidR="00BF4CDE">
        <w:rPr>
          <w:rFonts w:hint="eastAsia"/>
        </w:rPr>
        <w:instrText>治疗上存在着治疗方法选择不严谨、不规范等问题</w:instrText>
      </w:r>
      <w:r w:rsidR="00BF4CDE">
        <w:rPr>
          <w:rFonts w:hint="eastAsia"/>
        </w:rPr>
        <w:instrText>,</w:instrText>
      </w:r>
      <w:r w:rsidR="00BF4CDE">
        <w:rPr>
          <w:rFonts w:hint="eastAsia"/>
        </w:rPr>
        <w:instrText>改变这种状况</w:instrText>
      </w:r>
      <w:r w:rsidR="00BF4CDE">
        <w:rPr>
          <w:rFonts w:hint="eastAsia"/>
        </w:rPr>
        <w:instrText>,</w:instrText>
      </w:r>
      <w:r w:rsidR="00BF4CDE">
        <w:rPr>
          <w:rFonts w:hint="eastAsia"/>
        </w:rPr>
        <w:instrText>亟需扩大肝癌内科医护人员队伍</w:instrText>
      </w:r>
      <w:r w:rsidR="00BF4CDE">
        <w:rPr>
          <w:rFonts w:hint="eastAsia"/>
        </w:rPr>
        <w:instrText>,</w:instrText>
      </w:r>
      <w:r w:rsidR="00BF4CDE">
        <w:rPr>
          <w:rFonts w:hint="eastAsia"/>
        </w:rPr>
        <w:instrText>重视和加强肝癌内科规范诊疗</w:instrText>
      </w:r>
      <w:r w:rsidR="00BF4CDE">
        <w:rPr>
          <w:rFonts w:hint="eastAsia"/>
        </w:rPr>
        <w:instrText>,</w:instrText>
      </w:r>
      <w:r w:rsidR="00BF4CDE">
        <w:rPr>
          <w:rFonts w:hint="eastAsia"/>
        </w:rPr>
        <w:instrText>这也是提高肝癌患者生活质量</w:instrText>
      </w:r>
      <w:r w:rsidR="00BF4CDE">
        <w:rPr>
          <w:rFonts w:hint="eastAsia"/>
        </w:rPr>
        <w:instrText>,</w:instrText>
      </w:r>
      <w:r w:rsidR="00BF4CDE">
        <w:rPr>
          <w:rFonts w:hint="eastAsia"/>
        </w:rPr>
        <w:instrText>延长生存时间的重要保证。</w:instrText>
      </w:r>
      <w:r w:rsidR="00BF4CDE">
        <w:rPr>
          <w:rFonts w:hint="eastAsia"/>
        </w:rPr>
        <w:instrText>","container-title":"</w:instrText>
      </w:r>
      <w:r w:rsidR="00BF4CDE">
        <w:rPr>
          <w:rFonts w:hint="eastAsia"/>
        </w:rPr>
        <w:instrText>实用肝脏病杂志</w:instrText>
      </w:r>
      <w:r w:rsidR="00BF4CDE">
        <w:rPr>
          <w:rFonts w:hint="eastAsia"/>
        </w:rPr>
        <w:instrText xml:space="preserve">","issue":"1","language":"zh-CN","note":"foundation: </w:instrText>
      </w:r>
      <w:r w:rsidR="00BF4CDE">
        <w:rPr>
          <w:rFonts w:hint="eastAsia"/>
        </w:rPr>
        <w:instrText>国家自然科学基金资助项目（编号</w:instrText>
      </w:r>
      <w:r w:rsidR="00BF4CDE">
        <w:rPr>
          <w:rFonts w:hint="eastAsia"/>
        </w:rPr>
        <w:instrText>:81672371</w:instrText>
      </w:r>
      <w:r w:rsidR="00BF4CDE">
        <w:rPr>
          <w:rFonts w:hint="eastAsia"/>
        </w:rPr>
        <w:instrText>）；</w:instrText>
      </w:r>
      <w:r w:rsidR="00BF4CDE">
        <w:rPr>
          <w:rFonts w:hint="eastAsia"/>
        </w:rPr>
        <w:instrText xml:space="preserve">\ndownload: 85\nalbum: </w:instrText>
      </w:r>
      <w:r w:rsidR="00BF4CDE">
        <w:rPr>
          <w:rFonts w:hint="eastAsia"/>
        </w:rPr>
        <w:instrText>医药卫生科技</w:instrText>
      </w:r>
      <w:r w:rsidR="00BF4CDE">
        <w:rPr>
          <w:rFonts w:hint="eastAsia"/>
        </w:rPr>
        <w:instrText>\nCLC: R735.7\nCNKICite: 3\ndbcode: CJFD\ndbname: CJFDLAST2021\nfilename: gbsy202101001","page":"1-3","source":"Baidu Scholar","title":"</w:instrText>
      </w:r>
      <w:r w:rsidR="00BF4CDE">
        <w:rPr>
          <w:rFonts w:hint="eastAsia"/>
        </w:rPr>
        <w:instrText>加强肝癌内科队伍建设，重视肝癌内科规范化和个性化诊疗决策</w:instrText>
      </w:r>
      <w:r w:rsidR="00BF4CDE">
        <w:rPr>
          <w:rFonts w:hint="eastAsia"/>
        </w:rPr>
        <w:instrText>","author":[{"literal":"</w:instrText>
      </w:r>
      <w:r w:rsidR="00BF4CDE">
        <w:rPr>
          <w:rFonts w:hint="eastAsia"/>
        </w:rPr>
        <w:instrText>李晓燕</w:instrText>
      </w:r>
      <w:r w:rsidR="00BF4CDE">
        <w:rPr>
          <w:rFonts w:hint="eastAsia"/>
        </w:rPr>
        <w:instrText>"},{"literal":"</w:instrText>
      </w:r>
      <w:r w:rsidR="00BF4CDE">
        <w:rPr>
          <w:rFonts w:hint="eastAsia"/>
        </w:rPr>
        <w:instrText>胡和平</w:instrText>
      </w:r>
      <w:r w:rsidR="00BF4CDE">
        <w:rPr>
          <w:rFonts w:hint="eastAsia"/>
        </w:rPr>
        <w:instrText>"}],"citation-key":"LiXiaoYanJiaQiangGanAiNeiKeDuiWuJianSheChongShiGanAiNeiKeGuiFanHua</w:instrText>
      </w:r>
      <w:r w:rsidR="00BF4CDE">
        <w:instrText xml:space="preserve">HeGeXingHuaZhenLiaoJueCe"},"prefix":"","suffix":""}],"schema":"https://github.com/citation-style-language/schema/raw/master/csl-citation.json"} </w:instrText>
      </w:r>
      <w:r>
        <w:fldChar w:fldCharType="separate"/>
      </w:r>
      <w:r w:rsidR="00B172EF" w:rsidRPr="00B172EF">
        <w:rPr>
          <w:kern w:val="0"/>
          <w:szCs w:val="24"/>
          <w:vertAlign w:val="superscript"/>
        </w:rPr>
        <w:t>[2]</w:t>
      </w:r>
      <w:r>
        <w:fldChar w:fldCharType="end"/>
      </w:r>
      <w:r>
        <w:t>。在手术前进行详细的影像分析可以帮助外科医生规划手术路径，识别并避开关键结构如血管和神经。通过分析患者的影像数据，医生可以更好地理解患者的独特生理和病理状态，从而提供更加定制化的治疗方案。</w:t>
      </w:r>
    </w:p>
    <w:p w14:paraId="6FCB3F7E" w14:textId="3E4BA960" w:rsidR="008E7390"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rsidR="00CD38F9">
        <w:instrText xml:space="preserve"> ADDIN ZOTERO_ITEM CSL_CITATION {"citationID":"00000003","properties":{"formattedCitation":"\\super [3]\\nosupersub{}","plainCitation":"[3]","noteIndex":0},"citationItems":[{"id":566,"uris":["http://zotero.org/users/9557124/items/A7JSA4RS",["http://zotero</w:instrText>
      </w:r>
      <w:r w:rsidR="00CD38F9">
        <w:rPr>
          <w:rFonts w:hint="eastAsia"/>
        </w:rPr>
        <w:instrText>.org/users/9557124/items/A7JSA4RS"]],"itemData":{"id":566,"type":"article-journal","abstract":"</w:instrText>
      </w:r>
      <w:r w:rsidR="00CD38F9">
        <w:rPr>
          <w:rFonts w:hint="eastAsia"/>
        </w:rPr>
        <w:instrTex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w:instrText>
      </w:r>
      <w:r w:rsidR="00CD38F9">
        <w:rPr>
          <w:rFonts w:hint="eastAsia"/>
        </w:rPr>
        <w:instrText>...","container-title":"</w:instrText>
      </w:r>
      <w:r w:rsidR="00CD38F9">
        <w:rPr>
          <w:rFonts w:hint="eastAsia"/>
        </w:rPr>
        <w:instrText>滨州医学院学报</w:instrText>
      </w:r>
      <w:r w:rsidR="00CD38F9">
        <w:rPr>
          <w:rFonts w:hint="eastAsia"/>
        </w:rPr>
        <w:instrText xml:space="preserve">","ISSN":"1001-9510","issue":"5","language":"zh-CN","note":"download: 15\nalbum: </w:instrText>
      </w:r>
      <w:r w:rsidR="00CD38F9">
        <w:rPr>
          <w:rFonts w:hint="eastAsia"/>
        </w:rPr>
        <w:instrText>医药卫生科技</w:instrText>
      </w:r>
      <w:r w:rsidR="00CD38F9">
        <w:rPr>
          <w:rFonts w:hint="eastAsia"/>
        </w:rPr>
        <w:instrText>\nCLC: R735.705\nCNKICite: 0\ndbcode: CJFD\ndbname: CJFD9697\nfilename: bzyb605.086","page":"511-513","source":"Baidu Scholar","title":"</w:instrText>
      </w:r>
      <w:r w:rsidR="00CD38F9">
        <w:rPr>
          <w:rFonts w:hint="eastAsia"/>
        </w:rPr>
        <w:instrText>肝脏恶性肿瘤外科治疗的现代策略</w:instrText>
      </w:r>
      <w:r w:rsidR="00CD38F9">
        <w:rPr>
          <w:rFonts w:hint="eastAsia"/>
        </w:rPr>
        <w:instrText>","author":[{"literal":"</w:instrText>
      </w:r>
      <w:r w:rsidR="00CD38F9">
        <w:rPr>
          <w:rFonts w:hint="eastAsia"/>
        </w:rPr>
        <w:instrText>邢雪</w:instrText>
      </w:r>
      <w:r w:rsidR="00CD38F9">
        <w:rPr>
          <w:rFonts w:hint="eastAsia"/>
        </w:rPr>
        <w:instrText xml:space="preserve">, </w:instrText>
      </w:r>
      <w:r w:rsidR="00CD38F9">
        <w:rPr>
          <w:rFonts w:hint="eastAsia"/>
        </w:rPr>
        <w:instrText>夏穗生</w:instrText>
      </w:r>
      <w:r w:rsidR="00CD38F9">
        <w:rPr>
          <w:rFonts w:hint="eastAsia"/>
        </w:rPr>
        <w:instrText xml:space="preserve">"}],"issued":{"date-parts":[["1996"]]},"citation-key":"XingXueXiaSuiShengGanZangEXingZhongLiuWaiKeZhiLiaoDeXianDaiCeLue1996"},"prefix":"","suffix":""}],"schema":"https://github.com/citation-style-language/schema/raw/master/csl-citation.json"} </w:instrText>
      </w:r>
      <w:r>
        <w:fldChar w:fldCharType="separate"/>
      </w:r>
      <w:r w:rsidR="00B172EF" w:rsidRPr="00B172EF">
        <w:rPr>
          <w:kern w:val="0"/>
          <w:szCs w:val="24"/>
          <w:vertAlign w:val="superscript"/>
        </w:rPr>
        <w:t>[3]</w:t>
      </w:r>
      <w:r>
        <w:fldChar w:fldCharType="end"/>
      </w:r>
      <w:r>
        <w:t>。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受操作者经验的影响。因此，自动化的肝脏肿瘤分割技术在医疗领域的应用至关重要。</w:t>
      </w:r>
    </w:p>
    <w:p w14:paraId="634FB5C3" w14:textId="24883039" w:rsidR="008E7390"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BF4CDE">
        <w:instrText xml:space="preserve"> ADDIN ZOTERO_ITEM CSL_CITATION {"citationID":"00000004","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BF4CDE">
        <w:rPr>
          <w:rFonts w:hint="eastAsia"/>
        </w:rPr>
        <w:instrText xml:space="preserve">ntainer-title":"Medical Image Analysis","DOI":"10.1016/j.media.2023.102918","ISSN":"13618415","journalAbbreviation":"Medical Image Analysis","language":"en","note":"titleTranslation: </w:instrText>
      </w:r>
      <w:r w:rsidR="00BF4CDE">
        <w:rPr>
          <w:rFonts w:hint="eastAsia"/>
        </w:rPr>
        <w:instrText>用于医学图像分析的任何分段模型：实验研究</w:instrText>
      </w:r>
      <w:r w:rsidR="00BF4CDE">
        <w:rPr>
          <w:rFonts w:hint="eastAsia"/>
        </w:rPr>
        <w:instrText xml:space="preserve">\nabstractTranslation:  </w:instrText>
      </w:r>
      <w:r w:rsidR="00BF4CDE">
        <w:rPr>
          <w:rFonts w:hint="eastAsia"/>
        </w:rPr>
        <w:instrText>由于数据注释的可用性有限，为医学图像训练分割模型仍然具有挑战性。</w:instrText>
      </w:r>
      <w:r w:rsidR="00BF4CDE">
        <w:rPr>
          <w:rFonts w:hint="eastAsia"/>
        </w:rPr>
        <w:instrText>Segment Anything Model</w:instrText>
      </w:r>
      <w:r w:rsidR="00BF4CDE">
        <w:rPr>
          <w:rFonts w:hint="eastAsia"/>
        </w:rPr>
        <w:instrText>（</w:instrText>
      </w:r>
      <w:r w:rsidR="00BF4CDE">
        <w:rPr>
          <w:rFonts w:hint="eastAsia"/>
        </w:rPr>
        <w:instrText>SAM</w:instrText>
      </w:r>
      <w:r w:rsidR="00BF4CDE">
        <w:rPr>
          <w:rFonts w:hint="eastAsia"/>
        </w:rPr>
        <w:instrText>）是一个基础模型，主要针对自然图像，在超过</w:instrText>
      </w:r>
      <w:r w:rsidR="00BF4CDE">
        <w:rPr>
          <w:rFonts w:hint="eastAsia"/>
        </w:rPr>
        <w:instrText xml:space="preserve"> 10 </w:instrText>
      </w:r>
      <w:r w:rsidR="00BF4CDE">
        <w:rPr>
          <w:rFonts w:hint="eastAsia"/>
        </w:rPr>
        <w:instrText>亿个注释上进行训练，旨在以交互方式分割用户定义的感兴趣对象。该模型在自然图像上的表现令人印象深刻，但在医学图像领域却面临着一系列挑战。在此，我们对</w:instrText>
      </w:r>
      <w:r w:rsidR="00BF4CDE">
        <w:rPr>
          <w:rFonts w:hint="eastAsia"/>
        </w:rPr>
        <w:instrText xml:space="preserve"> SAM </w:instrText>
      </w:r>
      <w:r w:rsidR="00BF4CDE">
        <w:rPr>
          <w:rFonts w:hint="eastAsia"/>
        </w:rPr>
        <w:instrText>在</w:instrText>
      </w:r>
      <w:r w:rsidR="00BF4CDE">
        <w:rPr>
          <w:rFonts w:hint="eastAsia"/>
        </w:rPr>
        <w:instrText xml:space="preserve"> 19 </w:instrText>
      </w:r>
      <w:r w:rsidR="00BF4CDE">
        <w:rPr>
          <w:rFonts w:hint="eastAsia"/>
        </w:rPr>
        <w:instrText>个不同模式和解剖学的医学影像数据集上分割医学影像的能力进行了广泛评估。在实验中，我们使用模拟交互式分割的标准方法为</w:instrText>
      </w:r>
      <w:r w:rsidR="00BF4CDE">
        <w:rPr>
          <w:rFonts w:hint="eastAsia"/>
        </w:rPr>
        <w:instrText xml:space="preserve"> SAM </w:instrText>
      </w:r>
      <w:r w:rsidR="00BF4CDE">
        <w:rPr>
          <w:rFonts w:hint="eastAsia"/>
        </w:rPr>
        <w:instrText>生成点和框提示。我们报告了以下发现：</w:instrText>
      </w:r>
      <w:r w:rsidR="00BF4CDE">
        <w:rPr>
          <w:rFonts w:hint="eastAsia"/>
        </w:rPr>
        <w:instrText xml:space="preserve">(1) </w:instrText>
      </w:r>
      <w:r w:rsidR="00BF4CDE">
        <w:rPr>
          <w:rFonts w:hint="eastAsia"/>
        </w:rPr>
        <w:instrText>基于单个提示的</w:instrText>
      </w:r>
      <w:r w:rsidR="00BF4CDE">
        <w:rPr>
          <w:rFonts w:hint="eastAsia"/>
        </w:rPr>
        <w:instrText xml:space="preserve"> SAM </w:instrText>
      </w:r>
      <w:r w:rsidR="00BF4CDE">
        <w:rPr>
          <w:rFonts w:hint="eastAsia"/>
        </w:rPr>
        <w:instrText>性能因数据集和任务的不同而有很大差异，从脊柱</w:instrText>
      </w:r>
      <w:r w:rsidR="00BF4CDE">
        <w:rPr>
          <w:rFonts w:hint="eastAsia"/>
        </w:rPr>
        <w:instrText xml:space="preserve"> MRI </w:instrText>
      </w:r>
      <w:r w:rsidR="00BF4CDE">
        <w:rPr>
          <w:rFonts w:hint="eastAsia"/>
        </w:rPr>
        <w:instrText>的</w:instrText>
      </w:r>
      <w:r w:rsidR="00BF4CDE">
        <w:rPr>
          <w:rFonts w:hint="eastAsia"/>
        </w:rPr>
        <w:instrText xml:space="preserve"> IoU=0.1135 </w:instrText>
      </w:r>
      <w:r w:rsidR="00BF4CDE">
        <w:rPr>
          <w:rFonts w:hint="eastAsia"/>
        </w:rPr>
        <w:instrText>到髋关节</w:instrText>
      </w:r>
      <w:r w:rsidR="00BF4CDE">
        <w:rPr>
          <w:rFonts w:hint="eastAsia"/>
        </w:rPr>
        <w:instrText xml:space="preserve"> X </w:instrText>
      </w:r>
      <w:r w:rsidR="00BF4CDE">
        <w:rPr>
          <w:rFonts w:hint="eastAsia"/>
        </w:rPr>
        <w:instrText>光片的</w:instrText>
      </w:r>
      <w:r w:rsidR="00BF4CDE">
        <w:rPr>
          <w:rFonts w:hint="eastAsia"/>
        </w:rPr>
        <w:instrText xml:space="preserve"> IoU=0.8650</w:instrText>
      </w:r>
      <w:r w:rsidR="00BF4CDE">
        <w:rPr>
          <w:rFonts w:hint="eastAsia"/>
        </w:rPr>
        <w:instrText>。</w:instrText>
      </w:r>
      <w:r w:rsidR="00BF4CDE">
        <w:rPr>
          <w:rFonts w:hint="eastAsia"/>
        </w:rPr>
        <w:instrText xml:space="preserve">(2) </w:instrText>
      </w:r>
      <w:r w:rsidR="00BF4CDE">
        <w:rPr>
          <w:rFonts w:hint="eastAsia"/>
        </w:rPr>
        <w:instrText>对于圆周较好、提示模糊性较低的物体，如计算机断层扫描中的器官分割，分割性能似乎较好，而在其他各种情况下，如脑肿瘤分割，分割性能较差。</w:instrText>
      </w:r>
      <w:r w:rsidR="00BF4CDE">
        <w:rPr>
          <w:rFonts w:hint="eastAsia"/>
        </w:rPr>
        <w:instrText xml:space="preserve">(3) SAM </w:instrText>
      </w:r>
      <w:r w:rsidR="00BF4CDE">
        <w:rPr>
          <w:rFonts w:hint="eastAsia"/>
        </w:rPr>
        <w:instrText>在使用方框提示时的性能明显优于使用点提示时的性能。</w:instrText>
      </w:r>
      <w:r w:rsidR="00BF4CDE">
        <w:rPr>
          <w:rFonts w:hint="eastAsia"/>
        </w:rPr>
        <w:instrText xml:space="preserve">(4) </w:instrText>
      </w:r>
      <w:r w:rsidR="00BF4CDE">
        <w:rPr>
          <w:rFonts w:hint="eastAsia"/>
        </w:rPr>
        <w:instrText>在几乎所有单点提示设置中，</w:instrText>
      </w:r>
      <w:r w:rsidR="00BF4CDE">
        <w:rPr>
          <w:rFonts w:hint="eastAsia"/>
        </w:rPr>
        <w:instrText xml:space="preserve">SAM </w:instrText>
      </w:r>
      <w:r w:rsidR="00BF4CDE">
        <w:rPr>
          <w:rFonts w:hint="eastAsia"/>
        </w:rPr>
        <w:instrText>的性能都优于类似的</w:instrText>
      </w:r>
      <w:r w:rsidR="00BF4CDE">
        <w:rPr>
          <w:rFonts w:hint="eastAsia"/>
        </w:rPr>
        <w:instrText xml:space="preserve"> RITM</w:instrText>
      </w:r>
      <w:r w:rsidR="00BF4CDE">
        <w:rPr>
          <w:rFonts w:hint="eastAsia"/>
        </w:rPr>
        <w:instrText>、</w:instrText>
      </w:r>
      <w:r w:rsidR="00BF4CDE">
        <w:rPr>
          <w:rFonts w:hint="eastAsia"/>
        </w:rPr>
        <w:instrText xml:space="preserve">SimpleClick </w:instrText>
      </w:r>
      <w:r w:rsidR="00BF4CDE">
        <w:rPr>
          <w:rFonts w:hint="eastAsia"/>
        </w:rPr>
        <w:instrText>和</w:instrText>
      </w:r>
      <w:r w:rsidR="00BF4CDE">
        <w:rPr>
          <w:rFonts w:hint="eastAsia"/>
        </w:rPr>
        <w:instrText xml:space="preserve"> FocalClick </w:instrText>
      </w:r>
      <w:r w:rsidR="00BF4CDE">
        <w:rPr>
          <w:rFonts w:hint="eastAsia"/>
        </w:rPr>
        <w:instrText>方法。</w:instrText>
      </w:r>
      <w:r w:rsidR="00BF4CDE">
        <w:rPr>
          <w:rFonts w:hint="eastAsia"/>
        </w:rPr>
        <w:instrText xml:space="preserve">(5) </w:instrText>
      </w:r>
      <w:r w:rsidR="00BF4CDE">
        <w:rPr>
          <w:rFonts w:hint="eastAsia"/>
        </w:rPr>
        <w:instrText>在迭代提供多点提示时，</w:instrText>
      </w:r>
      <w:r w:rsidR="00BF4CDE">
        <w:rPr>
          <w:rFonts w:hint="eastAsia"/>
        </w:rPr>
        <w:instrText xml:space="preserve">SAM </w:instrText>
      </w:r>
      <w:r w:rsidR="00BF4CDE">
        <w:rPr>
          <w:rFonts w:hint="eastAsia"/>
        </w:rPr>
        <w:instrText>的性能一般只能略微提高，而其他方法的性能则能提高到超越</w:instrText>
      </w:r>
      <w:r w:rsidR="00BF4CDE">
        <w:rPr>
          <w:rFonts w:hint="eastAsia"/>
        </w:rPr>
        <w:instrText xml:space="preserve"> SAM </w:instrText>
      </w:r>
      <w:r w:rsidR="00BF4CDE">
        <w:rPr>
          <w:rFonts w:hint="eastAsia"/>
        </w:rPr>
        <w:instrText>基于点的性能的水平。我们还就</w:instrText>
      </w:r>
      <w:r w:rsidR="00BF4CDE">
        <w:rPr>
          <w:rFonts w:hint="eastAsia"/>
        </w:rPr>
        <w:instrText xml:space="preserve"> SAM </w:instrText>
      </w:r>
      <w:r w:rsidR="00BF4CDE">
        <w:rPr>
          <w:rFonts w:hint="eastAsia"/>
        </w:rPr>
        <w:instrText>在所有测试数据集上的性能、迭代分割以及</w:instrText>
      </w:r>
      <w:r w:rsidR="00BF4CDE">
        <w:rPr>
          <w:rFonts w:hint="eastAsia"/>
        </w:rPr>
        <w:instrText xml:space="preserve"> SAM </w:instrText>
      </w:r>
      <w:r w:rsidR="00BF4CDE">
        <w:rPr>
          <w:rFonts w:hint="eastAsia"/>
        </w:rPr>
        <w:instrText>在提示模糊的情况下的行为提供了一些说明。我们得出的结论是，</w:instrText>
      </w:r>
      <w:r w:rsidR="00BF4CDE">
        <w:rPr>
          <w:rFonts w:hint="eastAsia"/>
        </w:rPr>
        <w:instrText xml:space="preserve">SAM </w:instrText>
      </w:r>
      <w:r w:rsidR="00BF4CDE">
        <w:rPr>
          <w:rFonts w:hint="eastAsia"/>
        </w:rPr>
        <w:instrText>在某些医学影像数据集上表现出了令人印象深刻的零镜头分割性能，但在其他数据集上的表现一般甚至很差。</w:instrText>
      </w:r>
      <w:r w:rsidR="00BF4CDE">
        <w:rPr>
          <w:rFonts w:hint="eastAsia"/>
        </w:rPr>
        <w:instrText xml:space="preserve">SAM </w:instrText>
      </w:r>
      <w:r w:rsidR="00BF4CDE">
        <w:rPr>
          <w:rFonts w:hint="eastAsia"/>
        </w:rPr>
        <w:instrText>有可能对医学影像领域的自动医学影像分割产生重大影响，但在使用时需要适当谨慎。评估</w:instrText>
      </w:r>
      <w:r w:rsidR="00BF4CDE">
        <w:rPr>
          <w:rFonts w:hint="eastAsia"/>
        </w:rPr>
        <w:instrText xml:space="preserve"> SAM </w:instrText>
      </w:r>
      <w:r w:rsidR="00BF4CDE">
        <w:rPr>
          <w:rFonts w:hint="eastAsia"/>
        </w:rPr>
        <w:instrText>的代码可在</w:instrText>
      </w:r>
      <w:r w:rsidR="00BF4CDE">
        <w:rPr>
          <w:rFonts w:hint="eastAsia"/>
        </w:rPr>
        <w:instrText xml:space="preserve"> https://github.com/mazurowski-lab/segment-anything-medical-evaluation </w:instrText>
      </w:r>
      <w:r w:rsidR="00BF4CDE">
        <w:rPr>
          <w:rFonts w:hint="eastAsia"/>
        </w:rPr>
        <w:instrText>公开获取。</w:instrText>
      </w:r>
      <w:r w:rsidR="00BF4CDE">
        <w:rPr>
          <w:rFonts w:hint="eastAsia"/>
        </w:rPr>
        <w:instrText>","page":"102918","source":"DOI.org (Crossref)","title":"Segment anything model for medical image analysis: An experimental study","title-short":"Segment anything model for medical image analysis","volume":"89","author":[{"family":"Mazurowski","given":</w:instrText>
      </w:r>
      <w:r w:rsidR="00BF4CDE">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B172EF" w:rsidRPr="00B172EF">
        <w:rPr>
          <w:kern w:val="0"/>
          <w:szCs w:val="24"/>
          <w:vertAlign w:val="superscript"/>
        </w:rPr>
        <w:t>[4]</w:t>
      </w:r>
      <w:r>
        <w:fldChar w:fldCharType="end"/>
      </w:r>
      <w:r>
        <w:t>。通过利用</w:t>
      </w:r>
      <w:r>
        <w:t xml:space="preserve"> SAM </w:t>
      </w:r>
      <w:r>
        <w:t>模型的强大功能，开发针对性的肝脏肿瘤分割软件成为可能。</w:t>
      </w:r>
    </w:p>
    <w:p w14:paraId="03FCF6C0" w14:textId="4EDA658A" w:rsidR="008E7390" w:rsidRDefault="00000000">
      <w:pPr>
        <w:pStyle w:val="a6"/>
        <w:ind w:firstLine="480"/>
      </w:pPr>
      <w:r>
        <w:t>近年来，深度学习在图像处理和计算机视觉领域取得了显著进展，其在医学图像分割</w:t>
      </w:r>
      <w:r>
        <w:lastRenderedPageBreak/>
        <w:t>任务中展现出了巨大潜力</w:t>
      </w:r>
      <w:r>
        <w:fldChar w:fldCharType="begin"/>
      </w:r>
      <w:r w:rsidR="00BF4CDE">
        <w:instrText xml:space="preserve"> ADDIN ZOTERO_ITEM CSL_CITATION {"citationID":"00000005","properties":{"formattedCitation":"\\super [5]\\nosupersub{}","plainCitation":"[5]","noteIndex":0},"citationItems":[{"id":500,"uris":["http://zotero.org/users/9557124/items/XSQZBWBJ",["http://zotero</w:instrText>
      </w:r>
      <w:r w:rsidR="00BF4CDE">
        <w:rPr>
          <w:rFonts w:hint="eastAsia"/>
        </w:rPr>
        <w:instrText>.org/users/9557124/items/XSQZBWBJ"]],"itemData":{"id":500,"type":"thesis","abstract":"</w:instrText>
      </w:r>
      <w:r w:rsidR="00BF4CDE">
        <w:rPr>
          <w:rFonts w:hint="eastAsia"/>
        </w:rPr>
        <w:instrText>肝脏是人体内非常重要的实质器官</w:instrText>
      </w:r>
      <w:r w:rsidR="00BF4CDE">
        <w:rPr>
          <w:rFonts w:hint="eastAsia"/>
        </w:rPr>
        <w:instrText>,</w:instrText>
      </w:r>
      <w:r w:rsidR="00BF4CDE">
        <w:rPr>
          <w:rFonts w:hint="eastAsia"/>
        </w:rPr>
        <w:instrText>肝脏疾病严重影响着人体健康</w:instrText>
      </w:r>
      <w:r w:rsidR="00BF4CDE">
        <w:rPr>
          <w:rFonts w:hint="eastAsia"/>
        </w:rPr>
        <w:instrText>,</w:instrText>
      </w:r>
      <w:r w:rsidR="00BF4CDE">
        <w:rPr>
          <w:rFonts w:hint="eastAsia"/>
        </w:rPr>
        <w:instrText>肝癌更是致死率极高的恶性肿瘤之一</w:instrText>
      </w:r>
      <w:r w:rsidR="00BF4CDE">
        <w:rPr>
          <w:rFonts w:hint="eastAsia"/>
        </w:rPr>
        <w:instrText>,</w:instrText>
      </w:r>
      <w:r w:rsidR="00BF4CDE">
        <w:rPr>
          <w:rFonts w:hint="eastAsia"/>
        </w:rPr>
        <w:instrText>精准的肝脏图像分割是医生诊断与治疗过程中的重要参考。由于计算机断层扫描成像</w:instrText>
      </w:r>
      <w:r w:rsidR="00BF4CDE">
        <w:rPr>
          <w:rFonts w:hint="eastAsia"/>
        </w:rPr>
        <w:instrText>(Computed Tomography,CT)</w:instrText>
      </w:r>
      <w:r w:rsidR="00BF4CDE">
        <w:rPr>
          <w:rFonts w:hint="eastAsia"/>
        </w:rPr>
        <w:instrText>具有安全方便、成像速度快、分辨率较高等优点</w:instrText>
      </w:r>
      <w:r w:rsidR="00BF4CDE">
        <w:rPr>
          <w:rFonts w:hint="eastAsia"/>
        </w:rPr>
        <w:instrText>,CT</w:instrText>
      </w:r>
      <w:r w:rsidR="00BF4CDE">
        <w:rPr>
          <w:rFonts w:hint="eastAsia"/>
        </w:rPr>
        <w:instrText>成像成为常用的检查方式。肝脏和肝肿瘤的</w:instrText>
      </w:r>
      <w:r w:rsidR="00BF4CDE">
        <w:rPr>
          <w:rFonts w:hint="eastAsia"/>
        </w:rPr>
        <w:instrText>CT</w:instrText>
      </w:r>
      <w:r w:rsidR="00BF4CDE">
        <w:rPr>
          <w:rFonts w:hint="eastAsia"/>
        </w:rPr>
        <w:instrText>图像具有形态各异、边缘模糊和位置多变等特点</w:instrText>
      </w:r>
      <w:r w:rsidR="00BF4CDE">
        <w:rPr>
          <w:rFonts w:hint="eastAsia"/>
        </w:rPr>
        <w:instrText>,</w:instrText>
      </w:r>
      <w:r w:rsidR="00BF4CDE">
        <w:rPr>
          <w:rFonts w:hint="eastAsia"/>
        </w:rPr>
        <w:instrText>传统上以手动标注实现的</w:instrText>
      </w:r>
      <w:r w:rsidR="00BF4CDE">
        <w:rPr>
          <w:rFonts w:hint="eastAsia"/>
        </w:rPr>
        <w:instrText>CT</w:instrText>
      </w:r>
      <w:r w:rsidR="00BF4CDE">
        <w:rPr>
          <w:rFonts w:hint="eastAsia"/>
        </w:rPr>
        <w:instrText>图像分割</w:instrText>
      </w:r>
      <w:r w:rsidR="00BF4CDE">
        <w:rPr>
          <w:rFonts w:hint="eastAsia"/>
        </w:rPr>
        <w:instrText>,</w:instrText>
      </w:r>
      <w:r w:rsidR="00BF4CDE">
        <w:rPr>
          <w:rFonts w:hint="eastAsia"/>
        </w:rPr>
        <w:instrText>不仅耗时耗力而且易出现分割误差。因此</w:instrText>
      </w:r>
      <w:r w:rsidR="00BF4CDE">
        <w:rPr>
          <w:rFonts w:hint="eastAsia"/>
        </w:rPr>
        <w:instrText>,</w:instrText>
      </w:r>
      <w:r w:rsidR="00BF4CDE">
        <w:rPr>
          <w:rFonts w:hint="eastAsia"/>
        </w:rPr>
        <w:instrText>基于深度学习实现肝脏和肝肿瘤</w:instrText>
      </w:r>
      <w:r w:rsidR="00BF4CDE">
        <w:rPr>
          <w:rFonts w:hint="eastAsia"/>
        </w:rPr>
        <w:instrText>CT</w:instrText>
      </w:r>
      <w:r w:rsidR="00BF4CDE">
        <w:rPr>
          <w:rFonts w:hint="eastAsia"/>
        </w:rPr>
        <w:instrText>图像的全自动化精准分割具有重要的研究意义。对于上述分割难点</w:instrText>
      </w:r>
      <w:r w:rsidR="00BF4CDE">
        <w:rPr>
          <w:rFonts w:hint="eastAsia"/>
        </w:rPr>
        <w:instrText>,</w:instrText>
      </w:r>
      <w:r w:rsidR="00BF4CDE">
        <w:rPr>
          <w:rFonts w:hint="eastAsia"/>
        </w:rPr>
        <w:instrText>本文进行的主要研究内容如下</w:instrText>
      </w:r>
      <w:r w:rsidR="00BF4CDE">
        <w:rPr>
          <w:rFonts w:hint="eastAsia"/>
        </w:rPr>
        <w:instrText>:(1)</w:instrText>
      </w:r>
      <w:r w:rsidR="00BF4CDE">
        <w:rPr>
          <w:rFonts w:hint="eastAsia"/>
        </w:rPr>
        <w:instrText>针对</w:instrText>
      </w:r>
      <w:r w:rsidR="00BF4CDE">
        <w:rPr>
          <w:rFonts w:hint="eastAsia"/>
        </w:rPr>
        <w:instrText>U-Net</w:instrText>
      </w:r>
      <w:r w:rsidR="00BF4CDE">
        <w:rPr>
          <w:rFonts w:hint="eastAsia"/>
        </w:rPr>
        <w:instrText>中存在的信息丢失和特征学习不足问题</w:instrText>
      </w:r>
      <w:r w:rsidR="00BF4CDE">
        <w:rPr>
          <w:rFonts w:hint="eastAsia"/>
        </w:rPr>
        <w:instrText>,</w:instrText>
      </w:r>
      <w:r w:rsidR="00BF4CDE">
        <w:rPr>
          <w:rFonts w:hint="eastAsia"/>
        </w:rPr>
        <w:instrText>本文提出了基于改进</w:instrText>
      </w:r>
      <w:r w:rsidR="00BF4CDE">
        <w:rPr>
          <w:rFonts w:hint="eastAsia"/>
        </w:rPr>
        <w:instrText>UNet</w:instrText>
      </w:r>
      <w:r w:rsidR="00BF4CDE">
        <w:rPr>
          <w:rFonts w:hint="eastAsia"/>
        </w:rPr>
        <w:instrText>的肝脏</w:instrText>
      </w:r>
      <w:r w:rsidR="00BF4CDE">
        <w:rPr>
          <w:rFonts w:hint="eastAsia"/>
        </w:rPr>
        <w:instrText>CT</w:instrText>
      </w:r>
      <w:r w:rsidR="00BF4CDE">
        <w:rPr>
          <w:rFonts w:hint="eastAsia"/>
        </w:rPr>
        <w:instrText>图像分割模型—</w:instrText>
      </w:r>
      <w:r w:rsidR="00BF4CDE">
        <w:rPr>
          <w:rFonts w:hint="eastAsia"/>
        </w:rPr>
        <w:instrText>ACR-Net</w:instrText>
      </w:r>
      <w:r w:rsidR="00BF4CDE">
        <w:rPr>
          <w:rFonts w:hint="eastAsia"/>
        </w:rPr>
        <w:instrText>模型。该模型利用非对称卷积块获取更加复杂的特征信息</w:instrText>
      </w:r>
      <w:r w:rsidR="00BF4CDE">
        <w:rPr>
          <w:rFonts w:hint="eastAsia"/>
        </w:rPr>
        <w:instrText>,</w:instrText>
      </w:r>
      <w:r w:rsidR="00BF4CDE">
        <w:rPr>
          <w:rFonts w:hint="eastAsia"/>
        </w:rPr>
        <w:instrText>有效缓解因卷积操作带来的信息丢失问题。同时为保证特征信息传递的完整性</w:instrText>
      </w:r>
      <w:r w:rsidR="00BF4CDE">
        <w:rPr>
          <w:rFonts w:hint="eastAsia"/>
        </w:rPr>
        <w:instrText>,</w:instrText>
      </w:r>
      <w:r w:rsidR="00BF4CDE">
        <w:rPr>
          <w:rFonts w:hint="eastAsia"/>
        </w:rPr>
        <w:instrText>引入残差连接实现特征重用。最后</w:instrText>
      </w:r>
      <w:r w:rsidR="00BF4CDE">
        <w:rPr>
          <w:rFonts w:hint="eastAsia"/>
        </w:rPr>
        <w:instrText>,</w:instrText>
      </w:r>
      <w:r w:rsidR="00BF4CDE">
        <w:rPr>
          <w:rFonts w:hint="eastAsia"/>
        </w:rPr>
        <w:instrText>通过双向卷积长短时记忆网络连接编码路径和解码路径</w:instrText>
      </w:r>
      <w:r w:rsidR="00BF4CDE">
        <w:rPr>
          <w:rFonts w:hint="eastAsia"/>
        </w:rPr>
        <w:instrText>,</w:instrText>
      </w:r>
      <w:r w:rsidR="00BF4CDE">
        <w:rPr>
          <w:rFonts w:hint="eastAsia"/>
        </w:rPr>
        <w:instrText>实现全局信息的融合。通过在</w:instrText>
      </w:r>
      <w:r w:rsidR="00BF4CDE">
        <w:rPr>
          <w:rFonts w:hint="eastAsia"/>
        </w:rPr>
        <w:instrText>Li TS2017</w:instrText>
      </w:r>
      <w:r w:rsidR="00BF4CDE">
        <w:rPr>
          <w:rFonts w:hint="eastAsia"/>
        </w:rPr>
        <w:instrText>数据集上实验验证</w:instrText>
      </w:r>
      <w:r w:rsidR="00BF4CDE">
        <w:rPr>
          <w:rFonts w:hint="eastAsia"/>
        </w:rPr>
        <w:instrText>,ACR-Net</w:instrText>
      </w:r>
      <w:r w:rsidR="00BF4CDE">
        <w:rPr>
          <w:rFonts w:hint="eastAsia"/>
        </w:rPr>
        <w:instrText>模型缓解了</w:instrText>
      </w:r>
      <w:r w:rsidR="00BF4CDE">
        <w:rPr>
          <w:rFonts w:hint="eastAsia"/>
        </w:rPr>
        <w:instrText>U-Net</w:instrText>
      </w:r>
      <w:r w:rsidR="00BF4CDE">
        <w:rPr>
          <w:rFonts w:hint="eastAsia"/>
        </w:rPr>
        <w:instrText>存在的信息丢失和特征学习不足问题</w:instrText>
      </w:r>
      <w:r w:rsidR="00BF4CDE">
        <w:rPr>
          <w:rFonts w:hint="eastAsia"/>
        </w:rPr>
        <w:instrText>,</w:instrText>
      </w:r>
      <w:r w:rsidR="00BF4CDE">
        <w:rPr>
          <w:rFonts w:hint="eastAsia"/>
        </w:rPr>
        <w:instrText>提高了肝脏分割精确度</w:instrText>
      </w:r>
      <w:r w:rsidR="00BF4CDE">
        <w:rPr>
          <w:rFonts w:hint="eastAsia"/>
        </w:rPr>
        <w:instrText>,DSC</w:instrText>
      </w:r>
      <w:r w:rsidR="00BF4CDE">
        <w:rPr>
          <w:rFonts w:hint="eastAsia"/>
        </w:rPr>
        <w:instrText>数值达到了</w:instrText>
      </w:r>
      <w:r w:rsidR="00BF4CDE">
        <w:rPr>
          <w:rFonts w:hint="eastAsia"/>
        </w:rPr>
        <w:instrText>94.54%</w:instrText>
      </w:r>
      <w:r w:rsidR="00BF4CDE">
        <w:rPr>
          <w:rFonts w:hint="eastAsia"/>
        </w:rPr>
        <w:instrText>。</w:instrText>
      </w:r>
      <w:r w:rsidR="00BF4CDE">
        <w:rPr>
          <w:rFonts w:hint="eastAsia"/>
        </w:rPr>
        <w:instrText>(2)</w:instrText>
      </w:r>
      <w:r w:rsidR="00BF4CDE">
        <w:rPr>
          <w:rFonts w:hint="eastAsia"/>
        </w:rPr>
        <w:instrText>在腹部</w:instrText>
      </w:r>
      <w:r w:rsidR="00BF4CDE">
        <w:rPr>
          <w:rFonts w:hint="eastAsia"/>
        </w:rPr>
        <w:instrText>CT</w:instrText>
      </w:r>
      <w:r w:rsidR="00BF4CDE">
        <w:rPr>
          <w:rFonts w:hint="eastAsia"/>
        </w:rPr>
        <w:instrText>图像中</w:instrText>
      </w:r>
      <w:r w:rsidR="00BF4CDE">
        <w:rPr>
          <w:rFonts w:hint="eastAsia"/>
        </w:rPr>
        <w:instrText>,</w:instrText>
      </w:r>
      <w:r w:rsidR="00BF4CDE">
        <w:rPr>
          <w:rFonts w:hint="eastAsia"/>
        </w:rPr>
        <w:instrText>肝脏与相邻组织器官紧密连接且边界不清晰</w:instrText>
      </w:r>
      <w:r w:rsidR="00BF4CDE">
        <w:rPr>
          <w:rFonts w:hint="eastAsia"/>
        </w:rPr>
        <w:instrText>,</w:instrText>
      </w:r>
      <w:r w:rsidR="00BF4CDE">
        <w:rPr>
          <w:rFonts w:hint="eastAsia"/>
        </w:rPr>
        <w:instrText>导致分割时极易出现分割误差。为提高肝脏分割准确性和精度</w:instrText>
      </w:r>
      <w:r w:rsidR="00BF4CDE">
        <w:rPr>
          <w:rFonts w:hint="eastAsia"/>
        </w:rPr>
        <w:instrText>,</w:instrText>
      </w:r>
      <w:r w:rsidR="00BF4CDE">
        <w:rPr>
          <w:rFonts w:hint="eastAsia"/>
        </w:rPr>
        <w:instrText>本文提出了基于改进双重注意力机制的肝脏</w:instrText>
      </w:r>
      <w:r w:rsidR="00BF4CDE">
        <w:rPr>
          <w:rFonts w:hint="eastAsia"/>
        </w:rPr>
        <w:instrText>CT</w:instrText>
      </w:r>
      <w:r w:rsidR="00BF4CDE">
        <w:rPr>
          <w:rFonts w:hint="eastAsia"/>
        </w:rPr>
        <w:instrText>图像分割模型—</w:instrText>
      </w:r>
      <w:r w:rsidR="00BF4CDE">
        <w:rPr>
          <w:rFonts w:hint="eastAsia"/>
        </w:rPr>
        <w:instrText>DAC-Net</w:instrText>
      </w:r>
      <w:r w:rsidR="00BF4CDE">
        <w:rPr>
          <w:rFonts w:hint="eastAsia"/>
        </w:rPr>
        <w:instrText>模型。该模型利用双重注意力机制减小肝脏相邻组织器官的干扰</w:instrText>
      </w:r>
      <w:r w:rsidR="00BF4CDE">
        <w:rPr>
          <w:rFonts w:hint="eastAsia"/>
        </w:rPr>
        <w:instrText>,</w:instrText>
      </w:r>
      <w:r w:rsidR="00BF4CDE">
        <w:rPr>
          <w:rFonts w:hint="eastAsia"/>
        </w:rPr>
        <w:instrText>获取图像的空间信息特征及通道信息特征</w:instrText>
      </w:r>
      <w:r w:rsidR="00BF4CDE">
        <w:rPr>
          <w:rFonts w:hint="eastAsia"/>
        </w:rPr>
        <w:instrText>,</w:instrText>
      </w:r>
      <w:r w:rsidR="00BF4CDE">
        <w:rPr>
          <w:rFonts w:hint="eastAsia"/>
        </w:rPr>
        <w:instrText>使网络关注肝脏区域信息</w:instrText>
      </w:r>
      <w:r w:rsidR="00BF4CDE">
        <w:rPr>
          <w:rFonts w:hint="eastAsia"/>
        </w:rPr>
        <w:instrText>,</w:instrText>
      </w:r>
      <w:r w:rsidR="00BF4CDE">
        <w:rPr>
          <w:rFonts w:hint="eastAsia"/>
        </w:rPr>
        <w:instrText>提高网络特征表达能力。同时对双重注意力机制进行了改进</w:instrText>
      </w:r>
      <w:r w:rsidR="00BF4CDE">
        <w:rPr>
          <w:rFonts w:hint="eastAsia"/>
        </w:rPr>
        <w:instrText>,</w:instrText>
      </w:r>
      <w:r w:rsidR="00BF4CDE">
        <w:rPr>
          <w:rFonts w:hint="eastAsia"/>
        </w:rPr>
        <w:instrText>提高了模块性能。最后</w:instrText>
      </w:r>
      <w:r w:rsidR="00BF4CDE">
        <w:rPr>
          <w:rFonts w:hint="eastAsia"/>
        </w:rPr>
        <w:instrText>,</w:instrText>
      </w:r>
      <w:r w:rsidR="00BF4CDE">
        <w:rPr>
          <w:rFonts w:hint="eastAsia"/>
        </w:rPr>
        <w:instrText>引入了具有连续空洞卷积的多尺度空洞卷积模块</w:instrText>
      </w:r>
      <w:r w:rsidR="00BF4CDE">
        <w:rPr>
          <w:rFonts w:hint="eastAsia"/>
        </w:rPr>
        <w:instrText>,</w:instrText>
      </w:r>
      <w:r w:rsidR="00BF4CDE">
        <w:rPr>
          <w:rFonts w:hint="eastAsia"/>
        </w:rPr>
        <w:instrText>学习更丰富的具有不同尺度的特征信息。通过在</w:instrText>
      </w:r>
      <w:r w:rsidR="00BF4CDE">
        <w:rPr>
          <w:rFonts w:hint="eastAsia"/>
        </w:rPr>
        <w:instrText>Li TS2017</w:instrText>
      </w:r>
      <w:r w:rsidR="00BF4CDE">
        <w:rPr>
          <w:rFonts w:hint="eastAsia"/>
        </w:rPr>
        <w:instrText>数据集上实验验证</w:instrText>
      </w:r>
      <w:r w:rsidR="00BF4CDE">
        <w:rPr>
          <w:rFonts w:hint="eastAsia"/>
        </w:rPr>
        <w:instrText>,DAC-Net</w:instrText>
      </w:r>
      <w:r w:rsidR="00BF4CDE">
        <w:rPr>
          <w:rFonts w:hint="eastAsia"/>
        </w:rPr>
        <w:instrText>模型显著提升了肝脏的分割效果</w:instrText>
      </w:r>
      <w:r w:rsidR="00BF4CDE">
        <w:rPr>
          <w:rFonts w:hint="eastAsia"/>
        </w:rPr>
        <w:instrText>,</w:instrText>
      </w:r>
      <w:r w:rsidR="00BF4CDE">
        <w:rPr>
          <w:rFonts w:hint="eastAsia"/>
        </w:rPr>
        <w:instrText>在</w:instrText>
      </w:r>
      <w:r w:rsidR="00BF4CDE">
        <w:rPr>
          <w:rFonts w:hint="eastAsia"/>
        </w:rPr>
        <w:instrText>DSC</w:instrText>
      </w:r>
      <w:r w:rsidR="00BF4CDE">
        <w:rPr>
          <w:rFonts w:hint="eastAsia"/>
        </w:rPr>
        <w:instrText>值上达到了</w:instrText>
      </w:r>
      <w:r w:rsidR="00BF4CDE">
        <w:rPr>
          <w:rFonts w:hint="eastAsia"/>
        </w:rPr>
        <w:instrText>96.24%,</w:instrText>
      </w:r>
      <w:r w:rsidR="00BF4CDE">
        <w:rPr>
          <w:rFonts w:hint="eastAsia"/>
        </w:rPr>
        <w:instrText>证明提出模型能够较为精确地分割肝脏。</w:instrText>
      </w:r>
      <w:r w:rsidR="00BF4CDE">
        <w:rPr>
          <w:rFonts w:hint="eastAsia"/>
        </w:rPr>
        <w:instrText>(3)</w:instrText>
      </w:r>
      <w:r w:rsidR="00BF4CDE">
        <w:rPr>
          <w:rFonts w:hint="eastAsia"/>
        </w:rPr>
        <w:instrText>针对肝肿瘤分割中存在的小肿瘤分割丢失、肿瘤分割边缘模糊、错误分割严重等问题</w:instrText>
      </w:r>
      <w:r w:rsidR="00BF4CDE">
        <w:rPr>
          <w:rFonts w:hint="eastAsia"/>
        </w:rPr>
        <w:instrText>,</w:instrText>
      </w:r>
      <w:r w:rsidR="00BF4CDE">
        <w:rPr>
          <w:rFonts w:hint="eastAsia"/>
        </w:rPr>
        <w:instrText>本文提出了基于多尺度密集卷积的肝肿瘤</w:instrText>
      </w:r>
      <w:r w:rsidR="00BF4CDE">
        <w:rPr>
          <w:rFonts w:hint="eastAsia"/>
        </w:rPr>
        <w:instrText>CT</w:instrText>
      </w:r>
      <w:r w:rsidR="00BF4CDE">
        <w:rPr>
          <w:rFonts w:hint="eastAsia"/>
        </w:rPr>
        <w:instrText>图像分割模型—</w:instrText>
      </w:r>
      <w:r w:rsidR="00BF4CDE">
        <w:rPr>
          <w:rFonts w:hint="eastAsia"/>
        </w:rPr>
        <w:instrText>MDR-Net</w:instrText>
      </w:r>
      <w:r w:rsidR="00BF4CDE">
        <w:rPr>
          <w:rFonts w:hint="eastAsia"/>
        </w:rPr>
        <w:instrText>模型。首先</w:instrText>
      </w:r>
      <w:r w:rsidR="00BF4CDE">
        <w:rPr>
          <w:rFonts w:hint="eastAsia"/>
        </w:rPr>
        <w:instrText>,</w:instrText>
      </w:r>
      <w:r w:rsidR="00BF4CDE">
        <w:rPr>
          <w:rFonts w:hint="eastAsia"/>
        </w:rPr>
        <w:instrText>通过在</w:instrText>
      </w:r>
      <w:r w:rsidR="00BF4CDE">
        <w:rPr>
          <w:rFonts w:hint="eastAsia"/>
        </w:rPr>
        <w:instrText>U-Net</w:instrText>
      </w:r>
      <w:r w:rsidR="00BF4CDE">
        <w:rPr>
          <w:rFonts w:hint="eastAsia"/>
        </w:rPr>
        <w:instrText>的编解码结构中引入具备提取多尺度特征能力的多尺度密集卷积模块</w:instrText>
      </w:r>
      <w:r w:rsidR="00BF4CDE">
        <w:rPr>
          <w:rFonts w:hint="eastAsia"/>
        </w:rPr>
        <w:instrText>,</w:instrText>
      </w:r>
      <w:r w:rsidR="00BF4CDE">
        <w:rPr>
          <w:rFonts w:hint="eastAsia"/>
        </w:rPr>
        <w:instrText>获取肝肿瘤的不同尺度特征信息。其次</w:instrText>
      </w:r>
      <w:r w:rsidR="00BF4CDE">
        <w:rPr>
          <w:rFonts w:hint="eastAsia"/>
        </w:rPr>
        <w:instrText>,</w:instrText>
      </w:r>
      <w:r w:rsidR="00BF4CDE">
        <w:rPr>
          <w:rFonts w:hint="eastAsia"/>
        </w:rPr>
        <w:instrText>引入残差卷积跳跃连接</w:instrText>
      </w:r>
      <w:r w:rsidR="00BF4CDE">
        <w:rPr>
          <w:rFonts w:hint="eastAsia"/>
        </w:rPr>
        <w:instrText>,</w:instrText>
      </w:r>
      <w:r w:rsidR="00BF4CDE">
        <w:rPr>
          <w:rFonts w:hint="eastAsia"/>
        </w:rPr>
        <w:instrText>解决了低分辨率信息重复传递的问题</w:instrText>
      </w:r>
      <w:r w:rsidR="00BF4CDE">
        <w:rPr>
          <w:rFonts w:hint="eastAsia"/>
        </w:rPr>
        <w:instrText>,</w:instrText>
      </w:r>
      <w:r w:rsidR="00BF4CDE">
        <w:rPr>
          <w:rFonts w:hint="eastAsia"/>
        </w:rPr>
        <w:instrText>并有效缓解了边缘信息表征不足以及小肿瘤空间信息丢失。通过在</w:instrText>
      </w:r>
      <w:r w:rsidR="00BF4CDE">
        <w:rPr>
          <w:rFonts w:hint="eastAsia"/>
        </w:rPr>
        <w:instrText>Li TS2017</w:instrText>
      </w:r>
      <w:r w:rsidR="00BF4CDE">
        <w:rPr>
          <w:rFonts w:hint="eastAsia"/>
        </w:rPr>
        <w:instrText>数据集上实验验证</w:instrText>
      </w:r>
      <w:r w:rsidR="00BF4CDE">
        <w:rPr>
          <w:rFonts w:hint="eastAsia"/>
        </w:rPr>
        <w:instrText>,MDR-Net</w:instrText>
      </w:r>
      <w:r w:rsidR="00BF4CDE">
        <w:rPr>
          <w:rFonts w:hint="eastAsia"/>
        </w:rPr>
        <w:instrText>模型对肝肿瘤</w:instrText>
      </w:r>
      <w:r w:rsidR="00BF4CDE">
        <w:rPr>
          <w:rFonts w:hint="eastAsia"/>
        </w:rPr>
        <w:instrText>CT</w:instrText>
      </w:r>
      <w:r w:rsidR="00BF4CDE">
        <w:rPr>
          <w:rFonts w:hint="eastAsia"/>
        </w:rPr>
        <w:instrText>图像有较高的分割精度</w:instrText>
      </w:r>
      <w:r w:rsidR="00BF4CDE">
        <w:rPr>
          <w:rFonts w:hint="eastAsia"/>
        </w:rPr>
        <w:instrText>,</w:instrText>
      </w:r>
      <w:r w:rsidR="00BF4CDE">
        <w:rPr>
          <w:rFonts w:hint="eastAsia"/>
        </w:rPr>
        <w:instrText>在</w:instrText>
      </w:r>
      <w:r w:rsidR="00BF4CDE">
        <w:rPr>
          <w:rFonts w:hint="eastAsia"/>
        </w:rPr>
        <w:instrText>DSC</w:instrText>
      </w:r>
      <w:r w:rsidR="00BF4CDE">
        <w:rPr>
          <w:rFonts w:hint="eastAsia"/>
        </w:rPr>
        <w:instrText>值上达到了</w:instrText>
      </w:r>
      <w:r w:rsidR="00BF4CDE">
        <w:rPr>
          <w:rFonts w:hint="eastAsia"/>
        </w:rPr>
        <w:instrText>73.58%,</w:instrText>
      </w:r>
      <w:r w:rsidR="00BF4CDE">
        <w:rPr>
          <w:rFonts w:hint="eastAsia"/>
        </w:rPr>
        <w:instrText>证明了提出模型的有效性及优越性。</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103/d.cnki.ghebu.2023.001846\nmajor: </w:instrText>
      </w:r>
      <w:r w:rsidR="00BF4CDE">
        <w:rPr>
          <w:rFonts w:hint="eastAsia"/>
        </w:rPr>
        <w:instrText>电子信息硕士（专业学位）</w:instrText>
      </w:r>
      <w:r w:rsidR="00BF4CDE">
        <w:rPr>
          <w:rFonts w:hint="eastAsia"/>
        </w:rPr>
        <w:instrText xml:space="preserve">\ndownload: 132\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R735.7;TP18;TP391.41\nCNKICite: 0\ndbcode: CMFD\ndbname: CMFDTEMP\nfilename: 1023914667.nh","number-of-pages":"63","publisher":"</w:instrText>
      </w:r>
      <w:r w:rsidR="00BF4CDE">
        <w:rPr>
          <w:rFonts w:hint="eastAsia"/>
        </w:rPr>
        <w:instrText>河北大学</w:instrText>
      </w:r>
      <w:r w:rsidR="00BF4CDE">
        <w:rPr>
          <w:rFonts w:hint="eastAsia"/>
        </w:rPr>
        <w:instrText>","source":"CNKI","title":"</w:instrText>
      </w:r>
      <w:r w:rsidR="00BF4CDE">
        <w:rPr>
          <w:rFonts w:hint="eastAsia"/>
        </w:rPr>
        <w:instrText>基于深度学习的肝脏及肝肿瘤</w:instrText>
      </w:r>
      <w:r w:rsidR="00BF4CDE">
        <w:rPr>
          <w:rFonts w:hint="eastAsia"/>
        </w:rPr>
        <w:instrText>CT</w:instrText>
      </w:r>
      <w:r w:rsidR="00BF4CDE">
        <w:rPr>
          <w:rFonts w:hint="eastAsia"/>
        </w:rPr>
        <w:instrText>图像分割算法研究</w:instrText>
      </w:r>
      <w:r w:rsidR="00BF4CDE">
        <w:rPr>
          <w:rFonts w:hint="eastAsia"/>
        </w:rPr>
        <w:instrText>","URL":"https://doi.org/10.27103/d.cnki.ghebu.2023.001846","author":[{"literal":"</w:instrText>
      </w:r>
      <w:r w:rsidR="00BF4CDE">
        <w:rPr>
          <w:rFonts w:hint="eastAsia"/>
        </w:rPr>
        <w:instrText>降胜辉</w:instrText>
      </w:r>
      <w:r w:rsidR="00BF4CDE">
        <w:rPr>
          <w:rFonts w:hint="eastAsia"/>
        </w:rPr>
        <w:instrText>"}],"contributor":[{"literal":"</w:instrText>
      </w:r>
      <w:r w:rsidR="00BF4CDE">
        <w:rPr>
          <w:rFonts w:hint="eastAsia"/>
        </w:rPr>
        <w:instrText>董斌</w:instrText>
      </w:r>
      <w:r w:rsidR="00BF4CDE">
        <w:rPr>
          <w:rFonts w:hint="eastAsia"/>
        </w:rPr>
        <w:instrText>"},{"literal":"</w:instrText>
      </w:r>
      <w:r w:rsidR="00BF4CDE">
        <w:rPr>
          <w:rFonts w:hint="eastAsia"/>
        </w:rPr>
        <w:instrText>高雷</w:instrText>
      </w:r>
      <w:r w:rsidR="00BF4CDE">
        <w:rPr>
          <w:rFonts w:hint="eastAsia"/>
        </w:rPr>
        <w:instrText>"}],"accessed":{"date-parts":[["2024",3,15]]},"citation-key":"JiangShengHuiJiYuShenDuXueXiDeGanZangJiGanZhongLiuCTTuXiangFenGeSua</w:instrText>
      </w:r>
      <w:r w:rsidR="00BF4CDE">
        <w:instrText xml:space="preserve">nFaYanJiu"},"prefix":"","suffix":""}],"schema":"https://github.com/citation-style-language/schema/raw/master/csl-citation.json"} </w:instrText>
      </w:r>
      <w:r>
        <w:fldChar w:fldCharType="separate"/>
      </w:r>
      <w:r w:rsidR="00B172EF" w:rsidRPr="00B172EF">
        <w:rPr>
          <w:kern w:val="0"/>
          <w:szCs w:val="24"/>
          <w:vertAlign w:val="superscript"/>
        </w:rPr>
        <w:t>[5]</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1A92CF5C" w14:textId="0F0CC1F3" w:rsidR="008E7390"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BF4CDE">
        <w:instrText xml:space="preserve"> ADDIN ZOTERO_ITEM CSL_CITATION {"citationID":"00000006","properties":{"formattedCitation":"\\super [6]\\nosupersub{}","plainCitation":"[6]","noteIndex":0},"citationItems":[{"id":485,"uris":["http://zotero.org/users/9557124/items/AA6I4YF8",["http://zotero.org/users/9557124/items/AA6I4YF8"]],"itemData":{"id":485,"type":"article-journal","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w:instrText>
      </w:r>
      <w:r w:rsidR="00BF4CDE">
        <w:rPr>
          <w:rFonts w:hint="eastAsia"/>
        </w:rPr>
        <w:instrText xml:space="preserve">SAM.","container-title":"Medical Image Analysis","DOI":"10.1016/j.media.2023.103061","ISSN":"13618415","journalAbbreviation":"Medical Image Analysis","language":"en","note":"titleTranslation: </w:instrText>
      </w:r>
      <w:r w:rsidR="00BF4CDE">
        <w:rPr>
          <w:rFonts w:hint="eastAsia"/>
        </w:rPr>
        <w:instrText>医学图像的分段模型？</w:instrText>
      </w:r>
      <w:r w:rsidR="00BF4CDE">
        <w:rPr>
          <w:rFonts w:hint="eastAsia"/>
        </w:rPr>
        <w:instrText>","page":"103061","source":"DOI.org (Crossref)","titl</w:instrText>
      </w:r>
      <w:r w:rsidR="00BF4CDE">
        <w:instrText xml:space="preserve">e":"Segment anything model for medical images?","volume":"92","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issued":{"date-parts":[["2024",2]]},"citation-key":"huangSegmentAnythingModel2024a"},"prefix":"","suffix":""}],"schema":"https://github.com/citation-style-language/schema/raw/master/csl-citation.json"} </w:instrText>
      </w:r>
      <w:r>
        <w:fldChar w:fldCharType="separate"/>
      </w:r>
      <w:r w:rsidR="00B172EF" w:rsidRPr="00B172EF">
        <w:rPr>
          <w:kern w:val="0"/>
          <w:szCs w:val="24"/>
          <w:vertAlign w:val="superscript"/>
        </w:rPr>
        <w:t>[6]</w:t>
      </w:r>
      <w:r>
        <w:fldChar w:fldCharType="end"/>
      </w:r>
      <w:r>
        <w:t>。使用</w:t>
      </w:r>
      <w:r>
        <w:t xml:space="preserve"> SAM </w:t>
      </w:r>
      <w:r>
        <w:t>模型应用与医学图像处理具有以下优势：</w:t>
      </w:r>
    </w:p>
    <w:p w14:paraId="0D29CB53" w14:textId="77777777" w:rsidR="008E7390" w:rsidRDefault="00000000" w:rsidP="00F05A62">
      <w:pPr>
        <w:numPr>
          <w:ilvl w:val="0"/>
          <w:numId w:val="11"/>
        </w:numPr>
        <w:ind w:left="0" w:firstLine="480"/>
      </w:pPr>
      <w:r>
        <w:t>泛化能力强：</w:t>
      </w:r>
      <w:r>
        <w:t>SAM</w:t>
      </w:r>
      <w:r>
        <w:t>通过在大量图像上进行预训练，学习了丰富的视觉特征表示，具备强大的泛化能力，能够应对多样的图像分割任务。</w:t>
      </w:r>
    </w:p>
    <w:p w14:paraId="1769ECE5" w14:textId="77777777" w:rsidR="008E7390" w:rsidRDefault="00000000" w:rsidP="00F05A62">
      <w:pPr>
        <w:numPr>
          <w:ilvl w:val="0"/>
          <w:numId w:val="11"/>
        </w:numPr>
        <w:ind w:left="0" w:firstLine="480"/>
      </w:pPr>
      <w:r>
        <w:t>少样本学习：在具有少量标注数据的情况下，</w:t>
      </w:r>
      <w:r>
        <w:t xml:space="preserve">SAM </w:t>
      </w:r>
      <w:r>
        <w:t>仍然能表现出良好的分割效果，这对于医学影像分析尤其重要，因为高质量的医学标注数据往往难以获得。</w:t>
      </w:r>
    </w:p>
    <w:p w14:paraId="55B1DA71" w14:textId="77777777" w:rsidR="008E7390" w:rsidRDefault="00000000" w:rsidP="00F05A62">
      <w:pPr>
        <w:numPr>
          <w:ilvl w:val="0"/>
          <w:numId w:val="11"/>
        </w:numPr>
        <w:ind w:left="0" w:firstLine="480"/>
      </w:pPr>
      <w:r>
        <w:t>自适应性强：作为一种自适应的模型，</w:t>
      </w:r>
      <w:r>
        <w:t xml:space="preserve">SAM </w:t>
      </w:r>
      <w:r>
        <w:t>能够根据不同的输入图像和分割任务调整其行为，这使得它在面对肝脏肿瘤这种形态多样、边界模糊的目标时，表现出比传统方法更好的分割精度。</w:t>
      </w:r>
    </w:p>
    <w:p w14:paraId="2316054F" w14:textId="605A64A3" w:rsidR="008E7390" w:rsidRDefault="00000000">
      <w:pPr>
        <w:ind w:firstLine="480"/>
      </w:pPr>
      <w:r>
        <w:t>在医学图像分析领域，特别是肝脏肿瘤的精确分割中，选择合适的图像分割算法对于提高诊断准确性和疾病管理至关重要</w:t>
      </w:r>
      <w:r>
        <w:fldChar w:fldCharType="begin"/>
      </w:r>
      <w:r w:rsidR="00BF4CDE">
        <w:instrText xml:space="preserve"> ADDIN ZOTERO_ITEM CSL_CITATION {"citationID":"00000007","properties":{"formattedCitation":"\\super [7]\\nosupersub{}","plainCitation":"[7]","noteIndex":0},"citationItems":[{"id":520,"uris":["http://zotero.org/users/9557124/items/RNR7MV7Y",["http://zotero</w:instrText>
      </w:r>
      <w:r w:rsidR="00BF4CDE">
        <w:rPr>
          <w:rFonts w:hint="eastAsia"/>
        </w:rPr>
        <w:instrText>.org/users/9557124/items/RNR7MV7Y"]],"itemData":{"id":520,"type":"thesis","abstract":"</w:instrText>
      </w:r>
      <w:r w:rsidR="00BF4CDE">
        <w:rPr>
          <w:rFonts w:hint="eastAsia"/>
        </w:rPr>
        <w:instrText>医学图像分割是以医学影像中特殊的病理特征为依据</w:instrText>
      </w:r>
      <w:r w:rsidR="00BF4CDE">
        <w:rPr>
          <w:rFonts w:hint="eastAsia"/>
        </w:rPr>
        <w:instrText>,</w:instrText>
      </w:r>
      <w:r w:rsidR="00BF4CDE">
        <w:rPr>
          <w:rFonts w:hint="eastAsia"/>
        </w:rPr>
        <w:instrText>将医学影像中的病灶区域分离</w:instrText>
      </w:r>
      <w:r w:rsidR="00BF4CDE">
        <w:rPr>
          <w:rFonts w:hint="eastAsia"/>
        </w:rPr>
        <w:instrText>,</w:instrText>
      </w:r>
      <w:r w:rsidR="00BF4CDE">
        <w:rPr>
          <w:rFonts w:hint="eastAsia"/>
        </w:rPr>
        <w:instrText>从而辅助医生通过患者的影像有效部分对整体病情进行分析诊疗。通常情况下医学图像分割这一项工作是由相关医生进行的专业操作</w:instrText>
      </w:r>
      <w:r w:rsidR="00BF4CDE">
        <w:rPr>
          <w:rFonts w:hint="eastAsia"/>
        </w:rPr>
        <w:instrText>,</w:instrText>
      </w:r>
      <w:r w:rsidR="00BF4CDE">
        <w:rPr>
          <w:rFonts w:hint="eastAsia"/>
        </w:rPr>
        <w:instrText>随着人工智能技术的快速进步</w:instrText>
      </w:r>
      <w:r w:rsidR="00BF4CDE">
        <w:rPr>
          <w:rFonts w:hint="eastAsia"/>
        </w:rPr>
        <w:instrText>,</w:instrText>
      </w:r>
      <w:r w:rsidR="00BF4CDE">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BF4CDE">
        <w:rPr>
          <w:rFonts w:hint="eastAsia"/>
        </w:rPr>
        <w:instrText>,</w:instrText>
      </w:r>
      <w:r w:rsidR="00BF4CDE">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BF4CDE">
        <w:rPr>
          <w:rFonts w:hint="eastAsia"/>
        </w:rPr>
        <w:instrText>,</w:instrText>
      </w:r>
      <w:r w:rsidR="00BF4CDE">
        <w:rPr>
          <w:rFonts w:hint="eastAsia"/>
        </w:rPr>
        <w:instrText>这些重要信息与关键细节的遗失很有可能会造成临床诊断上的失误</w:instrText>
      </w:r>
      <w:r w:rsidR="00BF4CDE">
        <w:rPr>
          <w:rFonts w:hint="eastAsia"/>
        </w:rPr>
        <w:instrText>,</w:instrText>
      </w:r>
      <w:r w:rsidR="00BF4CDE">
        <w:rPr>
          <w:rFonts w:hint="eastAsia"/>
        </w:rPr>
        <w:instrText>仍有改进的空间</w:instrText>
      </w:r>
      <w:r w:rsidR="00BF4CDE">
        <w:rPr>
          <w:rFonts w:hint="eastAsia"/>
        </w:rPr>
        <w:instrText>,</w:instrText>
      </w:r>
      <w:r w:rsidR="00BF4CDE">
        <w:rPr>
          <w:rFonts w:hint="eastAsia"/>
        </w:rPr>
        <w:instrText>本文针对医学图像分割中重要信息与关键细节的遗失问题等核心内容进行研究</w:instrText>
      </w:r>
      <w:r w:rsidR="00BF4CDE">
        <w:rPr>
          <w:rFonts w:hint="eastAsia"/>
        </w:rPr>
        <w:instrText>,</w:instrText>
      </w:r>
      <w:r w:rsidR="00BF4CDE">
        <w:rPr>
          <w:rFonts w:hint="eastAsia"/>
        </w:rPr>
        <w:instrText>并通过改进</w:instrText>
      </w:r>
      <w:r w:rsidR="00BF4CDE">
        <w:rPr>
          <w:rFonts w:hint="eastAsia"/>
        </w:rPr>
        <w:instrText>Deep Lab V3+</w:instrText>
      </w:r>
      <w:r w:rsidR="00BF4CDE">
        <w:rPr>
          <w:rFonts w:hint="eastAsia"/>
        </w:rPr>
        <w:instrText>框架和</w:instrText>
      </w:r>
      <w:r w:rsidR="00BF4CDE">
        <w:rPr>
          <w:rFonts w:hint="eastAsia"/>
        </w:rPr>
        <w:instrText>U2-Net</w:instrText>
      </w:r>
      <w:r w:rsidR="00BF4CDE">
        <w:rPr>
          <w:rFonts w:hint="eastAsia"/>
        </w:rPr>
        <w:instrText>框架进行相关的研究。论文的主要工作内容与创新要点如下</w:instrText>
      </w:r>
      <w:r w:rsidR="00BF4CDE">
        <w:rPr>
          <w:rFonts w:hint="eastAsia"/>
        </w:rPr>
        <w:instrText>:(1)</w:instrText>
      </w:r>
      <w:r w:rsidR="00BF4CDE">
        <w:rPr>
          <w:rFonts w:hint="eastAsia"/>
        </w:rPr>
        <w:instrText>对实验数据集即</w:instrText>
      </w:r>
      <w:r w:rsidR="00BF4CDE">
        <w:rPr>
          <w:rFonts w:hint="eastAsia"/>
        </w:rPr>
        <w:instrText>LGG</w:instrText>
      </w:r>
      <w:r w:rsidR="00BF4CDE">
        <w:rPr>
          <w:rFonts w:hint="eastAsia"/>
        </w:rPr>
        <w:instrText>数据集进行归一化操作减少图像像素之间的高方差</w:instrText>
      </w:r>
      <w:r w:rsidR="00BF4CDE">
        <w:rPr>
          <w:rFonts w:hint="eastAsia"/>
        </w:rPr>
        <w:instrText>;</w:instrText>
      </w:r>
      <w:r w:rsidR="00BF4CDE">
        <w:rPr>
          <w:rFonts w:hint="eastAsia"/>
        </w:rPr>
        <w:instrText>通过图像旋转、垂直和水平移动、缩放和剪切操作</w:instrText>
      </w:r>
      <w:r w:rsidR="00BF4CDE">
        <w:rPr>
          <w:rFonts w:hint="eastAsia"/>
        </w:rPr>
        <w:instrText>,</w:instrText>
      </w:r>
      <w:r w:rsidR="00BF4CDE">
        <w:rPr>
          <w:rFonts w:hint="eastAsia"/>
        </w:rPr>
        <w:instrText>增加数据集的容量和数据集中的异构性。</w:instrText>
      </w:r>
      <w:r w:rsidR="00BF4CDE">
        <w:rPr>
          <w:rFonts w:hint="eastAsia"/>
        </w:rPr>
        <w:instrText>(2)</w:instrText>
      </w:r>
      <w:r w:rsidR="00BF4CDE">
        <w:rPr>
          <w:rFonts w:hint="eastAsia"/>
        </w:rPr>
        <w:instrText>针对脑部胶质肿瘤存在的病灶区域边界细节部分分割得不够充分彻底的问题</w:instrText>
      </w:r>
      <w:r w:rsidR="00BF4CDE">
        <w:rPr>
          <w:rFonts w:hint="eastAsia"/>
        </w:rPr>
        <w:instrText>,</w:instrText>
      </w:r>
      <w:r w:rsidR="00BF4CDE">
        <w:rPr>
          <w:rFonts w:hint="eastAsia"/>
        </w:rPr>
        <w:instrText>本文提出了一种基于</w:instrText>
      </w:r>
      <w:r w:rsidR="00BF4CDE">
        <w:rPr>
          <w:rFonts w:hint="eastAsia"/>
        </w:rPr>
        <w:instrText>Deep Lab V3+</w:instrText>
      </w:r>
      <w:r w:rsidR="00BF4CDE">
        <w:rPr>
          <w:rFonts w:hint="eastAsia"/>
        </w:rPr>
        <w:instrText>改进的脑部胶质瘤</w:instrText>
      </w:r>
      <w:r w:rsidR="00BF4CDE">
        <w:rPr>
          <w:rFonts w:hint="eastAsia"/>
        </w:rPr>
        <w:instrText>MRI</w:instrText>
      </w:r>
      <w:r w:rsidR="00BF4CDE">
        <w:rPr>
          <w:rFonts w:hint="eastAsia"/>
        </w:rPr>
        <w:instrText>图像分割网络框架</w:instrText>
      </w:r>
      <w:r w:rsidR="00BF4CDE">
        <w:rPr>
          <w:rFonts w:hint="eastAsia"/>
        </w:rPr>
        <w:instrText>,</w:instrText>
      </w:r>
      <w:r w:rsidR="00BF4CDE">
        <w:rPr>
          <w:rFonts w:hint="eastAsia"/>
        </w:rPr>
        <w:instrText>已有的</w:instrText>
      </w:r>
      <w:r w:rsidR="00BF4CDE">
        <w:rPr>
          <w:rFonts w:hint="eastAsia"/>
        </w:rPr>
        <w:instrText>Deep Lab V3+</w:instrText>
      </w:r>
      <w:r w:rsidR="00BF4CDE">
        <w:rPr>
          <w:rFonts w:hint="eastAsia"/>
        </w:rPr>
        <w:instrText>的主干网络为</w:instrText>
      </w:r>
      <w:r w:rsidR="00BF4CDE">
        <w:rPr>
          <w:rFonts w:hint="eastAsia"/>
        </w:rPr>
        <w:instrText>Mobile Net V2</w:instrText>
      </w:r>
      <w:r w:rsidR="00BF4CDE">
        <w:rPr>
          <w:rFonts w:hint="eastAsia"/>
        </w:rPr>
        <w:instrText>或</w:instrText>
      </w:r>
      <w:r w:rsidR="00BF4CDE">
        <w:rPr>
          <w:rFonts w:hint="eastAsia"/>
        </w:rPr>
        <w:instrText>Xception</w:instrText>
      </w:r>
      <w:r w:rsidR="00BF4CDE">
        <w:rPr>
          <w:rFonts w:hint="eastAsia"/>
        </w:rPr>
        <w:instrText>网络架构</w:instrText>
      </w:r>
      <w:r w:rsidR="00BF4CDE">
        <w:rPr>
          <w:rFonts w:hint="eastAsia"/>
        </w:rPr>
        <w:instrText>,</w:instrText>
      </w:r>
      <w:r w:rsidR="00BF4CDE">
        <w:rPr>
          <w:rFonts w:hint="eastAsia"/>
        </w:rPr>
        <w:instrText>本文提出的新框架是将原先的</w:instrText>
      </w:r>
      <w:r w:rsidR="00BF4CDE">
        <w:rPr>
          <w:rFonts w:hint="eastAsia"/>
        </w:rPr>
        <w:instrText>Deep Lab V3+</w:instrText>
      </w:r>
      <w:r w:rsidR="00BF4CDE">
        <w:rPr>
          <w:rFonts w:hint="eastAsia"/>
        </w:rPr>
        <w:instrText>主干网络部分替换为性能更为优越的</w:instrText>
      </w:r>
      <w:r w:rsidR="00BF4CDE">
        <w:rPr>
          <w:rFonts w:hint="eastAsia"/>
        </w:rPr>
        <w:instrText>Conv Ne Xt</w:instrText>
      </w:r>
      <w:r w:rsidR="00BF4CDE">
        <w:rPr>
          <w:rFonts w:hint="eastAsia"/>
        </w:rPr>
        <w:instrText>主干网络架构</w:instrText>
      </w:r>
      <w:r w:rsidR="00BF4CDE">
        <w:rPr>
          <w:rFonts w:hint="eastAsia"/>
        </w:rPr>
        <w:instrText>,</w:instrText>
      </w:r>
      <w:r w:rsidR="00BF4CDE">
        <w:rPr>
          <w:rFonts w:hint="eastAsia"/>
        </w:rPr>
        <w:instrText>并且将由窗口多头自注意力模块和滑动窗口多头自注意力模块两者组合的</w:instrText>
      </w:r>
      <w:r w:rsidR="00BF4CDE">
        <w:rPr>
          <w:rFonts w:hint="eastAsia"/>
        </w:rPr>
        <w:instrText>Swin Transformer</w:instrText>
      </w:r>
      <w:r w:rsidR="00BF4CDE">
        <w:rPr>
          <w:rFonts w:hint="eastAsia"/>
        </w:rPr>
        <w:instrText>架构融入</w:instrText>
      </w:r>
      <w:r w:rsidR="00BF4CDE">
        <w:rPr>
          <w:rFonts w:hint="eastAsia"/>
        </w:rPr>
        <w:instrText>Deep Lab V3+</w:instrText>
      </w:r>
      <w:r w:rsidR="00BF4CDE">
        <w:rPr>
          <w:rFonts w:hint="eastAsia"/>
        </w:rPr>
        <w:instrText>的下分支</w:instrText>
      </w:r>
      <w:r w:rsidR="00BF4CDE">
        <w:rPr>
          <w:rFonts w:hint="eastAsia"/>
        </w:rPr>
        <w:instrText>,</w:instrText>
      </w:r>
      <w:r w:rsidR="00BF4CDE">
        <w:rPr>
          <w:rFonts w:hint="eastAsia"/>
        </w:rPr>
        <w:instrText>从而捕捉原先未能把握住的浅层特征图的关键细节部分</w:instrText>
      </w:r>
      <w:r w:rsidR="00BF4CDE">
        <w:rPr>
          <w:rFonts w:hint="eastAsia"/>
        </w:rPr>
        <w:instrText>,</w:instrText>
      </w:r>
      <w:r w:rsidR="00BF4CDE">
        <w:rPr>
          <w:rFonts w:hint="eastAsia"/>
        </w:rPr>
        <w:instrText>实现深层特征和浅层特征的双重融合</w:instrText>
      </w:r>
      <w:r w:rsidR="00BF4CDE">
        <w:rPr>
          <w:rFonts w:hint="eastAsia"/>
        </w:rPr>
        <w:instrText>,</w:instrText>
      </w:r>
      <w:r w:rsidR="00BF4CDE">
        <w:rPr>
          <w:rFonts w:hint="eastAsia"/>
        </w:rPr>
        <w:instrText>最终能够更为精准地提取医学图像的病灶区域</w:instrText>
      </w:r>
      <w:r w:rsidR="00BF4CDE">
        <w:rPr>
          <w:rFonts w:hint="eastAsia"/>
        </w:rPr>
        <w:instrText>,</w:instrText>
      </w:r>
      <w:r w:rsidR="00BF4CDE">
        <w:rPr>
          <w:rFonts w:hint="eastAsia"/>
        </w:rPr>
        <w:instrText>分割得到的结果预测图的边缘细节部分更为清晰和分明。并通过在</w:instrText>
      </w:r>
      <w:r w:rsidR="00BF4CDE">
        <w:rPr>
          <w:rFonts w:hint="eastAsia"/>
        </w:rPr>
        <w:instrText>LGG</w:instrText>
      </w:r>
      <w:r w:rsidR="00BF4CDE">
        <w:rPr>
          <w:rFonts w:hint="eastAsia"/>
        </w:rPr>
        <w:instrText>数据集上的相关实验证明了新框架的有效性</w:instrText>
      </w:r>
      <w:r w:rsidR="00BF4CDE">
        <w:rPr>
          <w:rFonts w:hint="eastAsia"/>
        </w:rPr>
        <w:instrText>,</w:instrText>
      </w:r>
      <w:r w:rsidR="00BF4CDE">
        <w:rPr>
          <w:rFonts w:hint="eastAsia"/>
        </w:rPr>
        <w:instrText>获得了更为精准的分割效果。</w:instrText>
      </w:r>
      <w:r w:rsidR="00BF4CDE">
        <w:rPr>
          <w:rFonts w:hint="eastAsia"/>
        </w:rPr>
        <w:instrText>(3)</w:instrText>
      </w:r>
      <w:r w:rsidR="00BF4CDE">
        <w:rPr>
          <w:rFonts w:hint="eastAsia"/>
        </w:rPr>
        <w:instrText>针对脑部胶质肿瘤存在的整体分割精准度仍有可提高空间的问题</w:instrText>
      </w:r>
      <w:r w:rsidR="00BF4CDE">
        <w:rPr>
          <w:rFonts w:hint="eastAsia"/>
        </w:rPr>
        <w:instrText>,</w:instrText>
      </w:r>
      <w:r w:rsidR="00BF4CDE">
        <w:rPr>
          <w:rFonts w:hint="eastAsia"/>
        </w:rPr>
        <w:instrText>本文提出了一种基于</w:instrText>
      </w:r>
      <w:r w:rsidR="00BF4CDE">
        <w:rPr>
          <w:rFonts w:hint="eastAsia"/>
        </w:rPr>
        <w:instrText>U2-Net</w:instrText>
      </w:r>
      <w:r w:rsidR="00BF4CDE">
        <w:rPr>
          <w:rFonts w:hint="eastAsia"/>
        </w:rPr>
        <w:instrText>改进的脑部胶质瘤</w:instrText>
      </w:r>
      <w:r w:rsidR="00BF4CDE">
        <w:rPr>
          <w:rFonts w:hint="eastAsia"/>
        </w:rPr>
        <w:instrText>MRI</w:instrText>
      </w:r>
      <w:r w:rsidR="00BF4CDE">
        <w:rPr>
          <w:rFonts w:hint="eastAsia"/>
        </w:rPr>
        <w:instrText>图像分割网络模型</w:instrText>
      </w:r>
      <w:r w:rsidR="00BF4CDE">
        <w:rPr>
          <w:rFonts w:hint="eastAsia"/>
        </w:rPr>
        <w:instrText>,</w:instrText>
      </w:r>
      <w:r w:rsidR="00BF4CDE">
        <w:rPr>
          <w:rFonts w:hint="eastAsia"/>
        </w:rPr>
        <w:instrText>该模型是将原先</w:instrText>
      </w:r>
      <w:r w:rsidR="00BF4CDE">
        <w:rPr>
          <w:rFonts w:hint="eastAsia"/>
        </w:rPr>
        <w:instrText>U2-Net</w:instrText>
      </w:r>
      <w:r w:rsidR="00BF4CDE">
        <w:rPr>
          <w:rFonts w:hint="eastAsia"/>
        </w:rPr>
        <w:instrText>的最底部</w:instrText>
      </w:r>
      <w:r w:rsidR="00BF4CDE">
        <w:rPr>
          <w:rFonts w:hint="eastAsia"/>
        </w:rPr>
        <w:instrText>U</w:instrText>
      </w:r>
      <w:r w:rsidR="00BF4CDE">
        <w:rPr>
          <w:rFonts w:hint="eastAsia"/>
        </w:rPr>
        <w:instrText>型残差块编码器替换为</w:instrText>
      </w:r>
      <w:r w:rsidR="00BF4CDE">
        <w:rPr>
          <w:rFonts w:hint="eastAsia"/>
        </w:rPr>
        <w:instrText>Mobile Vi T block</w:instrText>
      </w:r>
      <w:r w:rsidR="00BF4CDE">
        <w:rPr>
          <w:rFonts w:hint="eastAsia"/>
        </w:rPr>
        <w:instrText>模块以捕捉全局远距离上下文关联特征信息</w:instrText>
      </w:r>
      <w:r w:rsidR="00BF4CDE">
        <w:rPr>
          <w:rFonts w:hint="eastAsia"/>
        </w:rPr>
        <w:instrText>,</w:instrText>
      </w:r>
      <w:r w:rsidR="00BF4CDE">
        <w:rPr>
          <w:rFonts w:hint="eastAsia"/>
        </w:rPr>
        <w:instrText>并且在倒数第二个</w:instrText>
      </w:r>
      <w:r w:rsidR="00BF4CDE">
        <w:rPr>
          <w:rFonts w:hint="eastAsia"/>
        </w:rPr>
        <w:instrText>U</w:instrText>
      </w:r>
      <w:r w:rsidR="00BF4CDE">
        <w:rPr>
          <w:rFonts w:hint="eastAsia"/>
        </w:rPr>
        <w:instrText>型残差块编码器和第一个</w:instrText>
      </w:r>
      <w:r w:rsidR="00BF4CDE">
        <w:rPr>
          <w:rFonts w:hint="eastAsia"/>
        </w:rPr>
        <w:instrText>U</w:instrText>
      </w:r>
      <w:r w:rsidR="00BF4CDE">
        <w:rPr>
          <w:rFonts w:hint="eastAsia"/>
        </w:rPr>
        <w:instrText>型残差块解码器之间添加注意力模块</w:instrText>
      </w:r>
      <w:r w:rsidR="00BF4CDE">
        <w:rPr>
          <w:rFonts w:hint="eastAsia"/>
        </w:rPr>
        <w:instrText>,</w:instrText>
      </w:r>
      <w:r w:rsidR="00BF4CDE">
        <w:rPr>
          <w:rFonts w:hint="eastAsia"/>
        </w:rPr>
        <w:instrText>该注意力模块由空间注意力和通道注意力并行拼接混合而成</w:instrText>
      </w:r>
      <w:r w:rsidR="00BF4CDE">
        <w:rPr>
          <w:rFonts w:hint="eastAsia"/>
        </w:rPr>
        <w:instrText>,</w:instrText>
      </w:r>
      <w:r w:rsidR="00BF4CDE">
        <w:rPr>
          <w:rFonts w:hint="eastAsia"/>
        </w:rPr>
        <w:instrText>进行残差连接从而把握全局整体轮廓以提升整体的分割精准度。并通过在</w:instrText>
      </w:r>
      <w:r w:rsidR="00BF4CDE">
        <w:rPr>
          <w:rFonts w:hint="eastAsia"/>
        </w:rPr>
        <w:instrText>LGG</w:instrText>
      </w:r>
      <w:r w:rsidR="00BF4CDE">
        <w:rPr>
          <w:rFonts w:hint="eastAsia"/>
        </w:rPr>
        <w:instrText>数据集上的相关实验证明了有效性</w:instrText>
      </w:r>
      <w:r w:rsidR="00BF4CDE">
        <w:rPr>
          <w:rFonts w:hint="eastAsia"/>
        </w:rPr>
        <w:instrText>,</w:instrText>
      </w:r>
      <w:r w:rsidR="00BF4CDE">
        <w:rPr>
          <w:rFonts w:hint="eastAsia"/>
        </w:rPr>
        <w:instrText>证明其在分割精度上有所提高。</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729/d.cnki.ggdjs.2023.000352\nmajor: </w:instrText>
      </w:r>
      <w:r w:rsidR="00BF4CDE">
        <w:rPr>
          <w:rFonts w:hint="eastAsia"/>
        </w:rPr>
        <w:instrText>控制科学与工程（模式识别与智能系统）</w:instrText>
      </w:r>
      <w:r w:rsidR="00BF4CDE">
        <w:rPr>
          <w:rFonts w:hint="eastAsia"/>
        </w:rPr>
        <w:instrText xml:space="preserve">\ndownload: 389\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TP18;TP391.41;R739.4\nCNKICite: 0\ndbcode: CMFD\ndbname: CMFD202401\nfilename: 1023717849.nh","number-of-pages":"67","publisher":"</w:instrText>
      </w:r>
      <w:r w:rsidR="00BF4CDE">
        <w:rPr>
          <w:rFonts w:hint="eastAsia"/>
        </w:rPr>
        <w:instrText>广东技术师范大学</w:instrText>
      </w:r>
      <w:r w:rsidR="00BF4CDE">
        <w:rPr>
          <w:rFonts w:hint="eastAsia"/>
        </w:rPr>
        <w:instrText>","source":"CNKI","title":"</w:instrText>
      </w:r>
      <w:r w:rsidR="00BF4CDE">
        <w:rPr>
          <w:rFonts w:hint="eastAsia"/>
        </w:rPr>
        <w:instrText>基于深度学习的脑部肿瘤医学图像分割模型研究</w:instrText>
      </w:r>
      <w:r w:rsidR="00BF4CDE">
        <w:rPr>
          <w:rFonts w:hint="eastAsia"/>
        </w:rPr>
        <w:instrText>","URL":"https://doi.org/10.27729/d.cnki.ggdjs.2023.000352","author":[{"literal":"</w:instrText>
      </w:r>
      <w:r w:rsidR="00BF4CDE">
        <w:rPr>
          <w:rFonts w:hint="eastAsia"/>
        </w:rPr>
        <w:instrText>潘陆海</w:instrText>
      </w:r>
      <w:r w:rsidR="00BF4CDE">
        <w:rPr>
          <w:rFonts w:hint="eastAsia"/>
        </w:rPr>
        <w:instrText>"}],"contributor":[{"literal":"</w:instrText>
      </w:r>
      <w:r w:rsidR="00BF4CDE">
        <w:rPr>
          <w:rFonts w:hint="eastAsia"/>
        </w:rPr>
        <w:instrText>肖政宏</w:instrText>
      </w:r>
      <w:r w:rsidR="00BF4CDE">
        <w:rPr>
          <w:rFonts w:hint="eastAsia"/>
        </w:rPr>
        <w:instrText>"}],"accessed":{"date-parts":[["2024",5,9]]},"issued":{"date-parts":[["2024"]]},"citation-key":"PanLuHaiJiYuShenDuXueXiDeNaoBuZhongLi</w:instrText>
      </w:r>
      <w:r w:rsidR="00BF4CDE">
        <w:instrText xml:space="preserve">uYiXueTuXiangFenGeMoXingYanJiu2024"},"prefix":"","suffix":""}],"schema":"https://github.com/citation-style-language/schema/raw/master/csl-citation.json"} </w:instrText>
      </w:r>
      <w:r>
        <w:fldChar w:fldCharType="separate"/>
      </w:r>
      <w:r w:rsidR="00B172EF" w:rsidRPr="00B172EF">
        <w:rPr>
          <w:szCs w:val="24"/>
          <w:vertAlign w:val="superscript"/>
        </w:rPr>
        <w:t>[7]</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w:t>
      </w:r>
    </w:p>
    <w:p w14:paraId="1ED65C87" w14:textId="77777777" w:rsidR="008E7390" w:rsidRDefault="00000000">
      <w:pPr>
        <w:pStyle w:val="2"/>
      </w:pPr>
      <w:bookmarkStart w:id="28" w:name="_Toc168533462"/>
      <w:bookmarkStart w:id="29" w:name="国内外研究现状"/>
      <w:bookmarkEnd w:id="27"/>
      <w:r>
        <w:t>国内外研究现状</w:t>
      </w:r>
      <w:bookmarkEnd w:id="28"/>
    </w:p>
    <w:p w14:paraId="20A85CB2" w14:textId="2190F318" w:rsidR="008E7390" w:rsidRDefault="00000000">
      <w:pPr>
        <w:ind w:firstLine="480"/>
      </w:pPr>
      <w:r>
        <w:t>医学图像分割的目的是从图像中将目标区域分割出来，获得分割目标的信息。医生通过参考这些实现更完善的诊断及治疗。在过去的几十年里，国内外研究人员为精准分割出腹部图像中的肝脏和肝肿瘤，提出了许多优秀的分割算法。本文将这些算法主要分为传统方法与机器学习方法进行总结</w:t>
      </w:r>
      <w:r>
        <w:fldChar w:fldCharType="begin"/>
      </w:r>
      <w:r w:rsidR="00BF4CDE">
        <w:instrText xml:space="preserve"> ADDIN ZOTERO_ITEM CSL_CITATION {"citationID":"00000008","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B172EF" w:rsidRPr="00B172EF">
        <w:rPr>
          <w:szCs w:val="24"/>
          <w:vertAlign w:val="superscript"/>
        </w:rPr>
        <w:t>[8]</w:t>
      </w:r>
      <w:r>
        <w:fldChar w:fldCharType="end"/>
      </w:r>
      <w:r>
        <w:t>。</w:t>
      </w:r>
    </w:p>
    <w:p w14:paraId="75F8CE3C" w14:textId="77777777" w:rsidR="008E7390" w:rsidRDefault="00000000">
      <w:pPr>
        <w:pStyle w:val="3"/>
      </w:pPr>
      <w:bookmarkStart w:id="30" w:name="_Toc168533463"/>
      <w:bookmarkStart w:id="31" w:name="基于传统方法的肝脏肿瘤分割"/>
      <w:r>
        <w:t>基于传统方法的肝脏肿瘤分割</w:t>
      </w:r>
      <w:bookmarkEnd w:id="30"/>
    </w:p>
    <w:p w14:paraId="650CCF20" w14:textId="29BF8454" w:rsidR="008E7390" w:rsidRPr="00F34329" w:rsidRDefault="00000000">
      <w:pPr>
        <w:ind w:firstLine="480"/>
      </w:pPr>
      <w:r w:rsidRPr="00F34329">
        <w:t>基于传统方法的肝脏和肝肿瘤图像分割算法主要包括阈值法</w:t>
      </w:r>
      <w:r w:rsidRPr="00F34329">
        <w:fldChar w:fldCharType="begin"/>
      </w:r>
      <w:r w:rsidR="00BF4CDE" w:rsidRPr="00F34329">
        <w:instrText xml:space="preserve"> ADDIN ZOTERO_ITEM CSL_CITATION {"citationID":"00000009","properties":{"formattedCitation":"\\super [9]\\nosupersub{}","plainCitation":"[9]","noteIndex":0},"citationItems":[{"id":579,"uris":["http://zotero.org/users/9557124/items/X88QQASN",["http://zotero.org/users/9557124/items/X88QQASN"]],"itemData":{"id":579,"type":"article-journal","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container-title":"Expert Systems with Applications","DOI":"10.1016/j.eswa.2012.08.017","ISSN":"0957-4174","issue":"4","journalAbbreviation":"Expert Systems with Applications","page":"1213-1219","source":"ScienceDirect","title":"A comparison of nature inspired algorithms for multi-threshold image segmentation","volume":"40","author":[{"family":"Osuna-Enciso","given":"Valentı´n"},{"family":"Cuevas","given":"Erik"},{"family":"Sossa","given":"Humberto"}],"issued":{"date-parts":[["2013",3,1]]},"citation-key":"osuna-encisoComparisonNatureInspired2013"},"prefix":"","suffix":""}],"schema":"https://github.com/citation-style-language/schema/raw/master/csl-citation.json"} </w:instrText>
      </w:r>
      <w:r w:rsidRPr="00F34329">
        <w:fldChar w:fldCharType="separate"/>
      </w:r>
      <w:r w:rsidR="00B172EF" w:rsidRPr="00B172EF">
        <w:rPr>
          <w:szCs w:val="24"/>
          <w:vertAlign w:val="superscript"/>
        </w:rPr>
        <w:t>[9]</w:t>
      </w:r>
      <w:r w:rsidRPr="00F34329">
        <w:fldChar w:fldCharType="end"/>
      </w:r>
      <w:r w:rsidRPr="00F34329">
        <w:t>、主动轮廓法</w:t>
      </w:r>
      <w:r w:rsidRPr="00F34329">
        <w:fldChar w:fldCharType="begin"/>
      </w:r>
      <w:r w:rsidR="00BF4CDE" w:rsidRPr="00F34329">
        <w:instrText xml:space="preserve"> ADDIN ZOTERO_ITEM CSL_CITATION {"citationID":"00000010","properties":{"formattedCitation":"\\super [10]\\nosupersub{}","plainCitation":"[10]","noteIndex":0},"citationItems":[{"id":583,"uris":["http://zotero.org/users/9557124/items/ZWIAVT3U",["http://zotero.org/users/9557124/items/ZWIAVT3U"]],"itemData":{"id":583,"type":"article-journal","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Multimedia Tools and Applications","DOI":"10.1007/s11042-019-08073-3","ISSN":"1573-7721","issue":"23","journalAbbreviation":"Multimed Tools Appl","language":"en","page":"33921-33937","source":"Springer Link","title":"An adaptable active contour model for medical image segmentation based on region and edge information","volume":"78","author":[{"family":"Wang","given":"Xianghai"},{"family":"Li","given":"Wei"},{"family":"Zhang","given":"Chong"},{"family":"Lou","given":"Wanqi"},{"family":"Song","given":"Ruoxi"}],"issued":{"date-parts":[["2019",12,1]]},"citation-key":"wangAdaptableActiveContour2019"},"prefix":"","suffix":""}],"schema":"https://github.com/citation-style-language/schema/raw/master/csl-citation.json"} </w:instrText>
      </w:r>
      <w:r w:rsidRPr="00F34329">
        <w:fldChar w:fldCharType="separate"/>
      </w:r>
      <w:r w:rsidR="00B172EF" w:rsidRPr="00B172EF">
        <w:rPr>
          <w:szCs w:val="24"/>
          <w:vertAlign w:val="superscript"/>
        </w:rPr>
        <w:t>[10]</w:t>
      </w:r>
      <w:r w:rsidRPr="00F34329">
        <w:fldChar w:fldCharType="end"/>
      </w:r>
      <w:r w:rsidRPr="00F34329">
        <w:t>、区域生长法</w:t>
      </w:r>
      <w:r w:rsidRPr="00F34329">
        <w:fldChar w:fldCharType="begin"/>
      </w:r>
      <w:r w:rsidR="00BF4CDE" w:rsidRPr="00F34329">
        <w:instrText xml:space="preserve"> ADDIN ZOTERO_ITEM CSL_CITATION {"citationID":"00000011","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rsidRPr="00F34329">
        <w:fldChar w:fldCharType="separate"/>
      </w:r>
      <w:r w:rsidR="00B172EF" w:rsidRPr="00B172EF">
        <w:rPr>
          <w:szCs w:val="24"/>
          <w:vertAlign w:val="superscript"/>
        </w:rPr>
        <w:t>[8]</w:t>
      </w:r>
      <w:r w:rsidRPr="00F34329">
        <w:fldChar w:fldCharType="end"/>
      </w:r>
      <w:r w:rsidRPr="00F34329">
        <w:t>等。阈值法分割图像主要使用图像中的灰度信息，首先对图像中的像素点进行运</w:t>
      </w:r>
      <w:r w:rsidRPr="00F34329">
        <w:lastRenderedPageBreak/>
        <w:t>算设定</w:t>
      </w:r>
      <w:r w:rsidRPr="00F34329">
        <w:t xml:space="preserve"> </w:t>
      </w:r>
      <w:r w:rsidRPr="00F34329">
        <w:t>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w:t>
      </w:r>
      <w:r w:rsidRPr="00F34329">
        <w:t xml:space="preserve"> </w:t>
      </w:r>
      <w:r w:rsidRPr="00F34329">
        <w:t>分割仍然是一个很大的挑战，无法实现对肝脏肿瘤的准确分割。主动轮廓法，一经提出就被广泛应用于图像分割领域。被广泛应用的原因主要是主动轮廓法与阈值法相比，可以获得光滑的闭合曲线。主动轮廓法的基本思想是通过构造能量函数，使初始轮廓曲线随着能量函数的最小值的驱动，</w:t>
      </w:r>
      <w:r w:rsidRPr="00F34329">
        <w:t xml:space="preserve"> </w:t>
      </w:r>
      <w:r w:rsidRPr="00F34329">
        <w:t>逐渐向待分割物体的边缘靠近，最后分割出目标的真实轮廓。该方法存在的不足是初始轮廓的设定对最终的</w:t>
      </w:r>
      <w:r w:rsidRPr="00F34329">
        <w:t xml:space="preserve"> </w:t>
      </w:r>
      <w:r w:rsidRPr="00F34329">
        <w:t>分割结果影响较大，倘若初始轮廓在图像的影响下不是全局能量最小的轮廓，就极易陷入局部最优，导致分割效果不稳定且能量函数不收敛。区域生长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p w14:paraId="3772FE3B" w14:textId="77777777" w:rsidR="008E7390" w:rsidRDefault="00000000">
      <w:pPr>
        <w:pStyle w:val="3"/>
      </w:pPr>
      <w:bookmarkStart w:id="32" w:name="_Toc168533464"/>
      <w:bookmarkStart w:id="33" w:name="基于深度学习的肝脏肿瘤分割"/>
      <w:bookmarkEnd w:id="31"/>
      <w:r>
        <w:t>基于深度学习的肝脏肿瘤分割</w:t>
      </w:r>
      <w:bookmarkEnd w:id="32"/>
    </w:p>
    <w:p w14:paraId="518FDDB9" w14:textId="77777777" w:rsidR="008E7390" w:rsidRDefault="00000000" w:rsidP="00526D5D">
      <w:pPr>
        <w:ind w:firstLine="480"/>
      </w:pPr>
      <w:bookmarkStart w:id="34" w:name="基于卷积对抗神经网络cnn的分割方法"/>
      <w:r>
        <w:t>基于卷积对抗神经网络（</w:t>
      </w:r>
      <w:r>
        <w:t>CNN</w:t>
      </w:r>
      <w:r>
        <w:t>）的分割方法</w:t>
      </w:r>
    </w:p>
    <w:p w14:paraId="1739D634" w14:textId="5AE78596" w:rsidR="008E7390" w:rsidRDefault="00000000">
      <w:pPr>
        <w:ind w:firstLine="480"/>
      </w:pPr>
      <w:r>
        <w:t>CNN</w:t>
      </w:r>
      <w:r>
        <w:t>是深度学习技术中最早应用于医学图像分割的算法之一，它通过层叠的卷积层来提取图像特征，已成功应用于多种医学图像处理任务</w:t>
      </w:r>
      <w:r>
        <w:fldChar w:fldCharType="begin"/>
      </w:r>
      <w:r w:rsidR="00BF4CDE">
        <w:instrText xml:space="preserve"> ADDIN ZOTERO_ITEM CSL_CITATION {"citationID":"00000012","properties":{"formattedCitation":"\\super [11]\\nosupersub{}","plainCitation":"[11]","noteIndex":0},"citationItems":[{"id":601,"uris":["http://zotero.org/users/9557124/items/G9P35GKI",["http://zote</w:instrText>
      </w:r>
      <w:r w:rsidR="00BF4CDE">
        <w:rPr>
          <w:rFonts w:hint="eastAsia"/>
        </w:rPr>
        <w:instrText>ro.org/users/9557124/items/G9P35GKI"]],"itemData":{"id":601,"type":"article-journal","abstract":"</w:instrText>
      </w:r>
      <w:r w:rsidR="00BF4CDE">
        <w:rPr>
          <w:rFonts w:hint="eastAsia"/>
        </w:rPr>
        <w:instrText>精准分割医学图像中的器官或病灶，是医学图像智能分析领域的重要</w:instrText>
      </w:r>
      <w:r w:rsidR="00BF4CDE">
        <w:rPr>
          <w:rFonts w:hint="eastAsia"/>
        </w:rPr>
        <w:instrText>...","container-title":"</w:instrText>
      </w:r>
      <w:r w:rsidR="00BF4CDE">
        <w:rPr>
          <w:rFonts w:hint="eastAsia"/>
        </w:rPr>
        <w:instrText>计算机工程与应用</w:instrText>
      </w:r>
      <w:r w:rsidR="00BF4CDE">
        <w:rPr>
          <w:rFonts w:hint="eastAsia"/>
        </w:rPr>
        <w:instrText xml:space="preserve">","DOI":"10.3778/j.issn.1002-8331.2112-0225","ISSN":"1002-8331","issue":"12","language":"zh-CN","note":"Field: </w:instrText>
      </w:r>
      <w:r w:rsidR="00BF4CDE">
        <w:rPr>
          <w:rFonts w:hint="eastAsia"/>
        </w:rPr>
        <w:instrTex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w:instrText>
      </w:r>
      <w:r w:rsidR="00BF4CDE">
        <w:rPr>
          <w:rFonts w:hint="eastAsia"/>
        </w:rPr>
        <w:instrText>GCN</w:instrText>
      </w:r>
      <w:r w:rsidR="00BF4CDE">
        <w:rPr>
          <w:rFonts w:hint="eastAsia"/>
        </w:rPr>
        <w:instrText>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w:instrText>
      </w:r>
      <w:r w:rsidR="00BF4CDE">
        <w:rPr>
          <w:rFonts w:hint="eastAsia"/>
        </w:rPr>
        <w:instrText>","page":"37","source":"MagTech","title":"</w:instrText>
      </w:r>
      <w:r w:rsidR="00BF4CDE">
        <w:rPr>
          <w:rFonts w:hint="eastAsia"/>
        </w:rPr>
        <w:instrText>医学图像图深度学习分割算法综述</w:instrText>
      </w:r>
      <w:r w:rsidR="00BF4CDE">
        <w:rPr>
          <w:rFonts w:hint="eastAsia"/>
        </w:rPr>
        <w:instrText>","volume":"58","author":[{"literal":"</w:instrText>
      </w:r>
      <w:r w:rsidR="00BF4CDE">
        <w:rPr>
          <w:rFonts w:hint="eastAsia"/>
        </w:rPr>
        <w:instrText>王国力</w:instrText>
      </w:r>
      <w:r w:rsidR="00BF4CDE">
        <w:rPr>
          <w:rFonts w:hint="eastAsia"/>
        </w:rPr>
        <w:instrText>"},{"literal":"</w:instrText>
      </w:r>
      <w:r w:rsidR="00BF4CDE">
        <w:rPr>
          <w:rFonts w:hint="eastAsia"/>
        </w:rPr>
        <w:instrText>孙宇</w:instrText>
      </w:r>
      <w:r w:rsidR="00BF4CDE">
        <w:rPr>
          <w:rFonts w:hint="eastAsia"/>
        </w:rPr>
        <w:instrText>"},{"literal":"</w:instrText>
      </w:r>
      <w:r w:rsidR="00BF4CDE">
        <w:rPr>
          <w:rFonts w:hint="eastAsia"/>
        </w:rPr>
        <w:instrText>魏本征</w:instrText>
      </w:r>
      <w:r w:rsidR="00BF4CDE">
        <w:rPr>
          <w:rFonts w:hint="eastAsia"/>
        </w:rPr>
        <w:instrText>"}],"issu</w:instrText>
      </w:r>
      <w:r w:rsidR="00BF4CDE">
        <w:instrText xml:space="preserve">ed":{"date-parts":[["2022",6,15]]},"citation-key":"WangGuoLiYiXueTuXiangTuShenDuXueXiFenGeSuanFaZongShu2022"},"prefix":"","suffix":""}],"schema":"https://github.com/citation-style-language/schema/raw/master/csl-citation.json"} </w:instrText>
      </w:r>
      <w:r>
        <w:fldChar w:fldCharType="separate"/>
      </w:r>
      <w:r w:rsidR="00B172EF" w:rsidRPr="00B172EF">
        <w:rPr>
          <w:szCs w:val="24"/>
          <w:vertAlign w:val="superscript"/>
        </w:rPr>
        <w:t>[11]</w:t>
      </w:r>
      <w:r>
        <w:fldChar w:fldCharType="end"/>
      </w:r>
      <w:r>
        <w:t>。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w:t>
      </w:r>
      <w:r>
        <w:fldChar w:fldCharType="begin"/>
      </w:r>
      <w:r w:rsidR="005D762C">
        <w:instrText xml:space="preserve"> ADDIN ZOTERO_ITEM CSL_CITATION {"citationID":"00000013","properties":{"formattedCitation":"\\super [12]\\nosupersub{}","plainCitation":"[12]","noteIndex":0},"citationItems":[{"id":569,"uris":["http://zotero.org/users/9557124/items/28HCWGGK",["http://zote</w:instrText>
      </w:r>
      <w:r w:rsidR="005D762C">
        <w:rPr>
          <w:rFonts w:hint="eastAsia"/>
        </w:rPr>
        <w:instrText>ro.org/users/9557124/items/28HCWGGK"]],"itemData":{"id":569,"type":"thesis","abstract":"</w:instrText>
      </w:r>
      <w:r w:rsidR="005D762C">
        <w:rPr>
          <w:rFonts w:hint="eastAsia"/>
        </w:rPr>
        <w:instrText>水声通信是目前最成熟的水下无线通信技术</w:instrText>
      </w:r>
      <w:r w:rsidR="005D762C">
        <w:rPr>
          <w:rFonts w:hint="eastAsia"/>
        </w:rPr>
        <w:instrText>,</w:instrText>
      </w:r>
      <w:r w:rsidR="005D762C">
        <w:rPr>
          <w:rFonts w:hint="eastAsia"/>
        </w:rPr>
        <w:instrText>其在军用与民用领域均有重要应用</w:instrText>
      </w:r>
      <w:r w:rsidR="005D762C">
        <w:rPr>
          <w:rFonts w:hint="eastAsia"/>
        </w:rPr>
        <w:instrText>,</w:instrText>
      </w:r>
      <w:r w:rsidR="005D762C">
        <w:rPr>
          <w:rFonts w:hint="eastAsia"/>
        </w:rPr>
        <w:instrText>国内外非常重视水声通信技术的研究</w:instrText>
      </w:r>
      <w:r w:rsidR="005D762C">
        <w:rPr>
          <w:rFonts w:hint="eastAsia"/>
        </w:rPr>
        <w:instrText>.</w:instrText>
      </w:r>
      <w:r w:rsidR="005D762C">
        <w:rPr>
          <w:rFonts w:hint="eastAsia"/>
        </w:rPr>
        <w:instrText>由于水声信道具有丰富的时变多径</w:instrText>
      </w:r>
      <w:r w:rsidR="005D762C">
        <w:rPr>
          <w:rFonts w:hint="eastAsia"/>
        </w:rPr>
        <w:instrText>,</w:instrText>
      </w:r>
      <w:r w:rsidR="005D762C">
        <w:rPr>
          <w:rFonts w:hint="eastAsia"/>
        </w:rPr>
        <w:instrText>传输信号带宽受限且噪声干扰严重等特点</w:instrText>
      </w:r>
      <w:r w:rsidR="005D762C">
        <w:rPr>
          <w:rFonts w:hint="eastAsia"/>
        </w:rPr>
        <w:instrText>,</w:instrText>
      </w:r>
      <w:r w:rsidR="005D762C">
        <w:rPr>
          <w:rFonts w:hint="eastAsia"/>
        </w:rPr>
        <w:instrText>使得水声通信系统的性能受到了严重影响</w:instrText>
      </w:r>
      <w:r w:rsidR="005D762C">
        <w:rPr>
          <w:rFonts w:hint="eastAsia"/>
        </w:rPr>
        <w:instrText>.</w:instrText>
      </w:r>
      <w:r w:rsidR="005D762C">
        <w:rPr>
          <w:rFonts w:hint="eastAsia"/>
        </w:rPr>
        <w:instrText>如何提高水声通信质量成为一个非常重要的研究课题</w:instrText>
      </w:r>
      <w:r w:rsidR="005D762C">
        <w:rPr>
          <w:rFonts w:hint="eastAsia"/>
        </w:rPr>
        <w:instrText>,</w:instrText>
      </w:r>
      <w:r w:rsidR="005D762C">
        <w:rPr>
          <w:rFonts w:hint="eastAsia"/>
        </w:rPr>
        <w:instrText>本文主要从前导检测和信道分类进行研究</w:instrText>
      </w:r>
      <w:r w:rsidR="005D762C">
        <w:rPr>
          <w:rFonts w:hint="eastAsia"/>
        </w:rPr>
        <w:instrText>.</w:instrText>
      </w:r>
      <w:r w:rsidR="005D762C">
        <w:rPr>
          <w:rFonts w:hint="eastAsia"/>
        </w:rPr>
        <w:instrText>针对前导检测</w:instrText>
      </w:r>
      <w:r w:rsidR="005D762C">
        <w:rPr>
          <w:rFonts w:hint="eastAsia"/>
        </w:rPr>
        <w:instrText>,</w:instrText>
      </w:r>
      <w:r w:rsidR="005D762C">
        <w:rPr>
          <w:rFonts w:hint="eastAsia"/>
        </w:rPr>
        <w:instrText>本文提出了一种基于卷积神经网络算法的检测方法</w:instrText>
      </w:r>
      <w:r w:rsidR="005D762C">
        <w:rPr>
          <w:rFonts w:hint="eastAsia"/>
        </w:rPr>
        <w:instrText>.</w:instrText>
      </w:r>
      <w:r w:rsidR="005D762C">
        <w:rPr>
          <w:rFonts w:hint="eastAsia"/>
        </w:rPr>
        <w:instrText>在水声通信中</w:instrText>
      </w:r>
      <w:r w:rsidR="005D762C">
        <w:rPr>
          <w:rFonts w:hint="eastAsia"/>
        </w:rPr>
        <w:instrText>,</w:instrText>
      </w:r>
      <w:r w:rsidR="005D762C">
        <w:rPr>
          <w:rFonts w:hint="eastAsia"/>
        </w:rPr>
        <w:instrText>前导检测是非常重要的</w:instrText>
      </w:r>
      <w:r w:rsidR="005D762C">
        <w:rPr>
          <w:rFonts w:hint="eastAsia"/>
        </w:rPr>
        <w:instrText>,</w:instrText>
      </w:r>
      <w:r w:rsidR="005D762C">
        <w:rPr>
          <w:rFonts w:hint="eastAsia"/>
        </w:rPr>
        <w:instrText>只有前导信号才能触发接收机工作</w:instrText>
      </w:r>
      <w:r w:rsidR="005D762C">
        <w:rPr>
          <w:rFonts w:hint="eastAsia"/>
        </w:rPr>
        <w:instrText>,</w:instrText>
      </w:r>
      <w:r w:rsidR="005D762C">
        <w:rPr>
          <w:rFonts w:hint="eastAsia"/>
        </w:rPr>
        <w:instrText>进而再对后续接收的有效水声数据进行处理</w:instrText>
      </w:r>
      <w:r w:rsidR="005D762C">
        <w:rPr>
          <w:rFonts w:hint="eastAsia"/>
        </w:rPr>
        <w:instrText>.</w:instrText>
      </w:r>
      <w:r w:rsidR="005D762C">
        <w:rPr>
          <w:rFonts w:hint="eastAsia"/>
        </w:rPr>
        <w:instrText>现有研究表明</w:instrText>
      </w:r>
      <w:r w:rsidR="005D762C">
        <w:rPr>
          <w:rFonts w:hint="eastAsia"/>
        </w:rPr>
        <w:instrText>,</w:instrText>
      </w:r>
      <w:r w:rsidR="005D762C">
        <w:rPr>
          <w:rFonts w:hint="eastAsia"/>
        </w:rPr>
        <w:instrText>复杂的水下多径与干扰是影响前导检测性能的主要原因</w:instrText>
      </w:r>
      <w:r w:rsidR="005D762C">
        <w:rPr>
          <w:rFonts w:hint="eastAsia"/>
        </w:rPr>
        <w:instrText>.</w:instrText>
      </w:r>
      <w:r w:rsidR="005D762C">
        <w:rPr>
          <w:rFonts w:hint="eastAsia"/>
        </w:rPr>
        <w:instrText>大量实验数据显示</w:instrText>
      </w:r>
      <w:r w:rsidR="005D762C">
        <w:rPr>
          <w:rFonts w:hint="eastAsia"/>
        </w:rPr>
        <w:instrText>,</w:instrText>
      </w:r>
      <w:r w:rsidR="005D762C">
        <w:rPr>
          <w:rFonts w:hint="eastAsia"/>
        </w:rPr>
        <w:instrText>在某些情况下</w:instrText>
      </w:r>
      <w:r w:rsidR="005D762C">
        <w:rPr>
          <w:rFonts w:hint="eastAsia"/>
        </w:rPr>
        <w:instrText>,</w:instrText>
      </w:r>
      <w:r w:rsidR="005D762C">
        <w:rPr>
          <w:rFonts w:hint="eastAsia"/>
        </w:rPr>
        <w:instrText>通过时频图分析</w:instrText>
      </w:r>
      <w:r w:rsidR="005D762C">
        <w:rPr>
          <w:rFonts w:hint="eastAsia"/>
        </w:rPr>
        <w:instrText>,</w:instrText>
      </w:r>
      <w:r w:rsidR="005D762C">
        <w:rPr>
          <w:rFonts w:hint="eastAsia"/>
        </w:rPr>
        <w:instrText>人眼可以看到前导信号</w:instrText>
      </w:r>
      <w:r w:rsidR="005D762C">
        <w:rPr>
          <w:rFonts w:hint="eastAsia"/>
        </w:rPr>
        <w:instrText>,</w:instrText>
      </w:r>
      <w:r w:rsidR="005D762C">
        <w:rPr>
          <w:rFonts w:hint="eastAsia"/>
        </w:rPr>
        <w:instrText>但传统检测器却检测不出来</w:instrText>
      </w:r>
      <w:r w:rsidR="005D762C">
        <w:rPr>
          <w:rFonts w:hint="eastAsia"/>
        </w:rPr>
        <w:instrText>;</w:instrText>
      </w:r>
      <w:r w:rsidR="005D762C">
        <w:rPr>
          <w:rFonts w:hint="eastAsia"/>
        </w:rPr>
        <w:instrText>深度学习方法中的卷积神经网络算法通过模拟动物的视觉神经系统进行智能图像识别</w:instrText>
      </w:r>
      <w:r w:rsidR="005D762C">
        <w:rPr>
          <w:rFonts w:hint="eastAsia"/>
        </w:rPr>
        <w:instrText>,</w:instrText>
      </w:r>
      <w:r w:rsidR="005D762C">
        <w:rPr>
          <w:rFonts w:hint="eastAsia"/>
        </w:rPr>
        <w:instrText>善于抓取图像特征</w:instrText>
      </w:r>
      <w:r w:rsidR="005D762C">
        <w:rPr>
          <w:rFonts w:hint="eastAsia"/>
        </w:rPr>
        <w:instrText>,</w:instrText>
      </w:r>
      <w:r w:rsidR="005D762C">
        <w:rPr>
          <w:rFonts w:hint="eastAsia"/>
        </w:rPr>
        <w:instrText>非常适合图像分类</w:instrText>
      </w:r>
      <w:r w:rsidR="005D762C">
        <w:rPr>
          <w:rFonts w:hint="eastAsia"/>
        </w:rPr>
        <w:instrText>,</w:instrText>
      </w:r>
      <w:r w:rsidR="005D762C">
        <w:rPr>
          <w:rFonts w:hint="eastAsia"/>
        </w:rPr>
        <w:instrText>这就激发了我们使用卷积神经网络通过对时频图识别来检测前导信号</w:instrText>
      </w:r>
      <w:r w:rsidR="005D762C">
        <w:rPr>
          <w:rFonts w:hint="eastAsia"/>
        </w:rPr>
        <w:instrText>.</w:instrText>
      </w:r>
      <w:r w:rsidR="005D762C">
        <w:rPr>
          <w:rFonts w:hint="eastAsia"/>
        </w:rPr>
        <w:instrText>实验表明</w:instrText>
      </w:r>
      <w:r w:rsidR="005D762C">
        <w:rPr>
          <w:rFonts w:hint="eastAsia"/>
        </w:rPr>
        <w:instrText>,</w:instrText>
      </w:r>
      <w:r w:rsidR="005D762C">
        <w:rPr>
          <w:rFonts w:hint="eastAsia"/>
        </w:rPr>
        <w:instrText>提出的基于卷积神经网络的前导检测方法具有很高的识别准确率且优于传统方法</w:instrText>
      </w:r>
      <w:r w:rsidR="005D762C">
        <w:rPr>
          <w:rFonts w:hint="eastAsia"/>
        </w:rPr>
        <w:instrText>.</w:instrText>
      </w:r>
      <w:r w:rsidR="005D762C">
        <w:rPr>
          <w:rFonts w:hint="eastAsia"/>
        </w:rPr>
        <w:instrText>对于水声信道分类</w:instrText>
      </w:r>
      <w:r w:rsidR="005D762C">
        <w:rPr>
          <w:rFonts w:hint="eastAsia"/>
        </w:rPr>
        <w:instrText>,</w:instrText>
      </w:r>
      <w:r w:rsidR="005D762C">
        <w:rPr>
          <w:rFonts w:hint="eastAsia"/>
        </w:rPr>
        <w:instrText>传统的水声通信并不进行信道分类</w:instrText>
      </w:r>
      <w:r w:rsidR="005D762C">
        <w:rPr>
          <w:rFonts w:hint="eastAsia"/>
        </w:rPr>
        <w:instrText>,</w:instrText>
      </w:r>
      <w:r w:rsidR="005D762C">
        <w:rPr>
          <w:rFonts w:hint="eastAsia"/>
        </w:rPr>
        <w:instrText>但不同地区不同季节的水声信道具有强烈的差异性</w:instrText>
      </w:r>
      <w:r w:rsidR="005D762C">
        <w:rPr>
          <w:rFonts w:hint="eastAsia"/>
        </w:rPr>
        <w:instrText>.</w:instrText>
      </w:r>
      <w:r w:rsidR="005D762C">
        <w:rPr>
          <w:rFonts w:hint="eastAsia"/>
        </w:rPr>
        <w:instrText>本文根据水声信道对水声通信的影响</w:instrText>
      </w:r>
      <w:r w:rsidR="005D762C">
        <w:rPr>
          <w:rFonts w:hint="eastAsia"/>
        </w:rPr>
        <w:instrText>,</w:instrText>
      </w:r>
      <w:r w:rsidR="005D762C">
        <w:rPr>
          <w:rFonts w:hint="eastAsia"/>
        </w:rPr>
        <w:instrText>拟将水声信道分为两类</w:instrText>
      </w:r>
      <w:r w:rsidR="005D762C">
        <w:rPr>
          <w:rFonts w:hint="eastAsia"/>
        </w:rPr>
        <w:instrText>,</w:instrText>
      </w:r>
      <w:r w:rsidR="005D762C">
        <w:rPr>
          <w:rFonts w:hint="eastAsia"/>
        </w:rPr>
        <w:instrText>一类是随时间急剧变化的信道</w:instrText>
      </w:r>
      <w:r w:rsidR="005D762C">
        <w:rPr>
          <w:rFonts w:hint="eastAsia"/>
        </w:rPr>
        <w:instrText>,</w:instrText>
      </w:r>
      <w:r w:rsidR="005D762C">
        <w:rPr>
          <w:rFonts w:hint="eastAsia"/>
        </w:rPr>
        <w:instrText>另一类是随时间缓慢变化的信道</w:instrText>
      </w:r>
      <w:r w:rsidR="005D762C">
        <w:rPr>
          <w:rFonts w:hint="eastAsia"/>
        </w:rPr>
        <w:instrText>,</w:instrText>
      </w:r>
      <w:r w:rsidR="005D762C">
        <w:rPr>
          <w:rFonts w:hint="eastAsia"/>
        </w:rPr>
        <w:instrText>这种分类方式对于通信数据包长度具有特别的指导意义</w:instrText>
      </w:r>
      <w:r w:rsidR="005D762C">
        <w:rPr>
          <w:rFonts w:hint="eastAsia"/>
        </w:rPr>
        <w:instrText>.</w:instrText>
      </w:r>
      <w:r w:rsidR="005D762C">
        <w:rPr>
          <w:rFonts w:hint="eastAsia"/>
        </w:rPr>
        <w:instrText>本文通过分析水声信道特征引入时变特征参量来对传统时变信道的冲击响应进行改进</w:instrText>
      </w:r>
      <w:r w:rsidR="005D762C">
        <w:rPr>
          <w:rFonts w:hint="eastAsia"/>
        </w:rPr>
        <w:instrText>,</w:instrText>
      </w:r>
      <w:r w:rsidR="005D762C">
        <w:rPr>
          <w:rFonts w:hint="eastAsia"/>
        </w:rPr>
        <w:instrText>根据改进的信道冲击响应获取冲击响应图</w:instrText>
      </w:r>
      <w:r w:rsidR="005D762C">
        <w:rPr>
          <w:rFonts w:hint="eastAsia"/>
        </w:rPr>
        <w:instrText>,</w:instrText>
      </w:r>
      <w:r w:rsidR="005D762C">
        <w:rPr>
          <w:rFonts w:hint="eastAsia"/>
        </w:rPr>
        <w:instrText>再运用卷积神经网络对信道分类</w:instrText>
      </w:r>
      <w:r w:rsidR="005D762C">
        <w:rPr>
          <w:rFonts w:hint="eastAsia"/>
        </w:rPr>
        <w:instrText>;</w:instrText>
      </w:r>
      <w:r w:rsidR="005D762C">
        <w:rPr>
          <w:rFonts w:hint="eastAsia"/>
        </w:rPr>
        <w:instrText>此外</w:instrText>
      </w:r>
      <w:r w:rsidR="005D762C">
        <w:rPr>
          <w:rFonts w:hint="eastAsia"/>
        </w:rPr>
        <w:instrText>,</w:instrText>
      </w:r>
      <w:r w:rsidR="005D762C">
        <w:rPr>
          <w:rFonts w:hint="eastAsia"/>
        </w:rPr>
        <w:instrText>本文还通过计算信道时变相关参数与提出的信道分类方法进行比较</w:instrText>
      </w:r>
      <w:r w:rsidR="005D762C">
        <w:rPr>
          <w:rFonts w:hint="eastAsia"/>
        </w:rPr>
        <w:instrText>,</w:instrText>
      </w:r>
      <w:r w:rsidR="005D762C">
        <w:rPr>
          <w:rFonts w:hint="eastAsia"/>
        </w:rPr>
        <w:instrText>结果表明利用卷积神经网络可以实现更准确的信道分类</w:instrText>
      </w:r>
      <w:r w:rsidR="005D762C">
        <w:rPr>
          <w:rFonts w:hint="eastAsia"/>
        </w:rPr>
        <w:instrText>.</w:instrText>
      </w:r>
      <w:r w:rsidR="005D762C">
        <w:rPr>
          <w:rFonts w:hint="eastAsia"/>
        </w:rPr>
        <w:instrText>为后续进一步完善水声信道分类进而提升水声通信质量奠定基础</w:instrText>
      </w:r>
      <w:r w:rsidR="005D762C">
        <w:rPr>
          <w:rFonts w:hint="eastAsia"/>
        </w:rPr>
        <w:instrText>.","event-place":"</w:instrText>
      </w:r>
      <w:r w:rsidR="005D762C">
        <w:rPr>
          <w:rFonts w:hint="eastAsia"/>
        </w:rPr>
        <w:instrText>哈尔滨</w:instrText>
      </w:r>
      <w:r w:rsidR="005D762C">
        <w:rPr>
          <w:rFonts w:hint="eastAsia"/>
        </w:rPr>
        <w:instrText>","genre":"</w:instrText>
      </w:r>
      <w:r w:rsidR="005D762C">
        <w:rPr>
          <w:rFonts w:hint="eastAsia"/>
        </w:rPr>
        <w:instrText>学位论文</w:instrText>
      </w:r>
      <w:r w:rsidR="005D762C">
        <w:rPr>
          <w:rFonts w:hint="eastAsia"/>
        </w:rPr>
        <w:instrText>","language":"zh-CN","note":"view: 83\nlike: 0","number-of-pages":"62","publisher":"</w:instrText>
      </w:r>
      <w:r w:rsidR="005D762C">
        <w:rPr>
          <w:rFonts w:hint="eastAsia"/>
        </w:rPr>
        <w:instrText>哈尔滨工业大学</w:instrText>
      </w:r>
      <w:r w:rsidR="005D762C">
        <w:rPr>
          <w:rFonts w:hint="eastAsia"/>
        </w:rPr>
        <w:instrText>","publisher-place":"</w:instrText>
      </w:r>
      <w:r w:rsidR="005D762C">
        <w:rPr>
          <w:rFonts w:hint="eastAsia"/>
        </w:rPr>
        <w:instrText>哈尔滨</w:instrText>
      </w:r>
      <w:r w:rsidR="005D762C">
        <w:rPr>
          <w:rFonts w:hint="eastAsia"/>
        </w:rPr>
        <w:instrText>","source":"Baidu Scholar","title":"</w:instrText>
      </w:r>
      <w:r w:rsidR="005D762C">
        <w:rPr>
          <w:rFonts w:hint="eastAsia"/>
        </w:rPr>
        <w:instrText>基于卷积神经网络的水声通信系统前导检测与信道分类</w:instrText>
      </w:r>
      <w:r w:rsidR="005D762C">
        <w:rPr>
          <w:rFonts w:hint="eastAsia"/>
        </w:rPr>
        <w:instrText>","URL":"https://xueshu.baidu.com/usercenter/paper/show?paperid=1k200a700n0c0890w0680890r1550139","author":[{"literal":"</w:instrText>
      </w:r>
      <w:r w:rsidR="005D762C">
        <w:rPr>
          <w:rFonts w:hint="eastAsia"/>
        </w:rPr>
        <w:instrText>金胡勇</w:instrText>
      </w:r>
      <w:r w:rsidR="005D762C">
        <w:rPr>
          <w:rFonts w:hint="eastAsia"/>
        </w:rPr>
        <w:instrText>"}],"accessed":{"date-parts":[["2024",5,20]]},"issued":{"date-parts":[["2020"]]},"citation-key":"JinHuYongJiYuJuanJiShenJin</w:instrText>
      </w:r>
      <w:r w:rsidR="005D762C">
        <w:instrText xml:space="preserve">gWangLuoDeShuiShengTongXinXiTongQianDaoJianCeYuXinDaoFenLei2020a"},"prefix":"","suffix":""}],"schema":"https://github.com/citation-style-language/schema/raw/master/csl-citation.json"} </w:instrText>
      </w:r>
      <w:r>
        <w:fldChar w:fldCharType="separate"/>
      </w:r>
      <w:r w:rsidR="00B172EF" w:rsidRPr="00B172EF">
        <w:rPr>
          <w:szCs w:val="24"/>
          <w:vertAlign w:val="superscript"/>
        </w:rPr>
        <w:t>[12]</w:t>
      </w:r>
      <w:r>
        <w:fldChar w:fldCharType="end"/>
      </w:r>
      <w:r>
        <w:t>。对数据的训练数据的大量需求增加了其训练开发难度，为该方面的实际应用增加了成本。</w:t>
      </w:r>
    </w:p>
    <w:p w14:paraId="20DB541F" w14:textId="77777777" w:rsidR="008E7390" w:rsidRDefault="00000000" w:rsidP="00526D5D">
      <w:pPr>
        <w:ind w:firstLine="480"/>
      </w:pPr>
      <w:bookmarkStart w:id="35" w:name="u-net-及其变种"/>
      <w:bookmarkEnd w:id="34"/>
      <w:r>
        <w:t xml:space="preserve">U-Net </w:t>
      </w:r>
      <w:r>
        <w:t>及其变种</w:t>
      </w:r>
    </w:p>
    <w:p w14:paraId="1936EAD4" w14:textId="21B3E5A5" w:rsidR="008E7390"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5D762C">
        <w:instrText xml:space="preserve"> ADDIN ZOTERO_ITEM CSL_CITATION {"citationID":"00000014","properties":{"formattedCitation":"\\super [13]\\nosupersub{}","plainCitation":"[13]","noteIndex":0},"citationItems":[{"id":535,"uris":["http://zotero.org/users/9557124/items/DAGE2EZM",["http://zote</w:instrText>
      </w:r>
      <w:r w:rsidR="005D762C">
        <w:rPr>
          <w:rFonts w:hint="eastAsia"/>
        </w:rPr>
        <w:instrText>ro.org/users/9557124/items/DAGE2EZM"]],"itemData":{"id":535,"type":"thesis","abstract":"</w:instrText>
      </w:r>
      <w:r w:rsidR="005D762C">
        <w:rPr>
          <w:rFonts w:hint="eastAsia"/>
        </w:rPr>
        <w:instrText>肝脏恶性肿瘤</w:instrText>
      </w:r>
      <w:r w:rsidR="005D762C">
        <w:rPr>
          <w:rFonts w:hint="eastAsia"/>
        </w:rPr>
        <w:instrText>,</w:instrText>
      </w:r>
      <w:r w:rsidR="005D762C">
        <w:rPr>
          <w:rFonts w:hint="eastAsia"/>
        </w:rPr>
        <w:instrText>作为发病率兼死亡率最高的疾病之一</w:instrText>
      </w:r>
      <w:r w:rsidR="005D762C">
        <w:rPr>
          <w:rFonts w:hint="eastAsia"/>
        </w:rPr>
        <w:instrText>,</w:instrText>
      </w:r>
      <w:r w:rsidR="005D762C">
        <w:rPr>
          <w:rFonts w:hint="eastAsia"/>
        </w:rPr>
        <w:instrText>给人类生命健康造成了严重的危害。及时的早期筛查无疑可以一定程度上减少、扼制疾病的发展</w:instrText>
      </w:r>
      <w:r w:rsidR="005D762C">
        <w:rPr>
          <w:rFonts w:hint="eastAsia"/>
        </w:rPr>
        <w:instrText>,</w:instrText>
      </w:r>
      <w:r w:rsidR="005D762C">
        <w:rPr>
          <w:rFonts w:hint="eastAsia"/>
        </w:rPr>
        <w:instrText>因此借助计算机辅助诊疗对于医生做出疾病判断和诊疗计划具有重大的指导意义。然而肝脏的形态、位置在不同人类个体之间存在着微妙的差异</w:instrText>
      </w:r>
      <w:r w:rsidR="005D762C">
        <w:rPr>
          <w:rFonts w:hint="eastAsia"/>
        </w:rPr>
        <w:instrText>,</w:instrText>
      </w:r>
      <w:r w:rsidR="005D762C">
        <w:rPr>
          <w:rFonts w:hint="eastAsia"/>
        </w:rPr>
        <w:instrText>同时医学图像具有低对比度及背景复杂的特点</w:instrText>
      </w:r>
      <w:r w:rsidR="005D762C">
        <w:rPr>
          <w:rFonts w:hint="eastAsia"/>
        </w:rPr>
        <w:instrText>,</w:instrText>
      </w:r>
      <w:r w:rsidR="005D762C">
        <w:rPr>
          <w:rFonts w:hint="eastAsia"/>
        </w:rPr>
        <w:instrText>再加上肿瘤往往呈现扩散化的趋势</w:instrText>
      </w:r>
      <w:r w:rsidR="005D762C">
        <w:rPr>
          <w:rFonts w:hint="eastAsia"/>
        </w:rPr>
        <w:instrText>,</w:instrText>
      </w:r>
      <w:r w:rsidR="005D762C">
        <w:rPr>
          <w:rFonts w:hint="eastAsia"/>
        </w:rPr>
        <w:instrText>一系列的不利因素使得针对肝脏及其肿瘤的图像处理工作仍然难以取得长足的进步。为了提高肝脏及其肿瘤的医学图像分割、检测性能</w:instrText>
      </w:r>
      <w:r w:rsidR="005D762C">
        <w:rPr>
          <w:rFonts w:hint="eastAsia"/>
        </w:rPr>
        <w:instrText>,</w:instrText>
      </w:r>
      <w:r w:rsidR="005D762C">
        <w:rPr>
          <w:rFonts w:hint="eastAsia"/>
        </w:rPr>
        <w:instrText>本文基于卷积神经网络</w:instrText>
      </w:r>
      <w:r w:rsidR="005D762C">
        <w:rPr>
          <w:rFonts w:hint="eastAsia"/>
        </w:rPr>
        <w:instrText>,</w:instrText>
      </w:r>
      <w:r w:rsidR="005D762C">
        <w:rPr>
          <w:rFonts w:hint="eastAsia"/>
        </w:rPr>
        <w:instrText>开展以下主要工作</w:instrText>
      </w:r>
      <w:r w:rsidR="005D762C">
        <w:rPr>
          <w:rFonts w:hint="eastAsia"/>
        </w:rPr>
        <w:instrText>:(1)</w:instrText>
      </w:r>
      <w:r w:rsidR="005D762C">
        <w:rPr>
          <w:rFonts w:hint="eastAsia"/>
        </w:rPr>
        <w:instrText>提出一种基于改进</w:instrText>
      </w:r>
      <w:r w:rsidR="005D762C">
        <w:rPr>
          <w:rFonts w:hint="eastAsia"/>
        </w:rPr>
        <w:instrText>U-Net</w:instrText>
      </w:r>
      <w:r w:rsidR="005D762C">
        <w:rPr>
          <w:rFonts w:hint="eastAsia"/>
        </w:rPr>
        <w:instrText>的肝脏分割方法。以</w:instrText>
      </w:r>
      <w:r w:rsidR="005D762C">
        <w:rPr>
          <w:rFonts w:hint="eastAsia"/>
        </w:rPr>
        <w:instrText>U-Net</w:instrText>
      </w:r>
      <w:r w:rsidR="005D762C">
        <w:rPr>
          <w:rFonts w:hint="eastAsia"/>
        </w:rPr>
        <w:instrText>作为基础架构</w:instrText>
      </w:r>
      <w:r w:rsidR="005D762C">
        <w:rPr>
          <w:rFonts w:hint="eastAsia"/>
        </w:rPr>
        <w:instrText>,</w:instrText>
      </w:r>
      <w:r w:rsidR="005D762C">
        <w:rPr>
          <w:rFonts w:hint="eastAsia"/>
        </w:rPr>
        <w:instrText>将</w:instrText>
      </w:r>
      <w:r w:rsidR="005D762C">
        <w:rPr>
          <w:rFonts w:hint="eastAsia"/>
        </w:rPr>
        <w:instrText>U-Net</w:instrText>
      </w:r>
      <w:r w:rsidR="005D762C">
        <w:rPr>
          <w:rFonts w:hint="eastAsia"/>
        </w:rPr>
        <w:instrText>中每个卷积模块分别用改进的预激活残差模块进行替代</w:instrText>
      </w:r>
      <w:r w:rsidR="005D762C">
        <w:rPr>
          <w:rFonts w:hint="eastAsia"/>
        </w:rPr>
        <w:instrText>,</w:instrText>
      </w:r>
      <w:r w:rsidR="005D762C">
        <w:rPr>
          <w:rFonts w:hint="eastAsia"/>
        </w:rPr>
        <w:instrText>提高网络的收敛性能</w:instrText>
      </w:r>
      <w:r w:rsidR="005D762C">
        <w:rPr>
          <w:rFonts w:hint="eastAsia"/>
        </w:rPr>
        <w:instrText>,</w:instrText>
      </w:r>
      <w:r w:rsidR="005D762C">
        <w:rPr>
          <w:rFonts w:hint="eastAsia"/>
        </w:rPr>
        <w:instrText>优化了模型表达能力</w:instrText>
      </w:r>
      <w:r w:rsidR="005D762C">
        <w:rPr>
          <w:rFonts w:hint="eastAsia"/>
        </w:rPr>
        <w:instrText>;</w:instrText>
      </w:r>
      <w:r w:rsidR="005D762C">
        <w:rPr>
          <w:rFonts w:hint="eastAsia"/>
        </w:rPr>
        <w:instrText>同时考虑到医学数据中普遍存在病变区域占比较低的问题</w:instrText>
      </w:r>
      <w:r w:rsidR="005D762C">
        <w:rPr>
          <w:rFonts w:hint="eastAsia"/>
        </w:rPr>
        <w:instrText>,</w:instrText>
      </w:r>
      <w:r w:rsidR="005D762C">
        <w:rPr>
          <w:rFonts w:hint="eastAsia"/>
        </w:rPr>
        <w:instrText>提出加权的混合损失函数缓解类别失衡现象。经过在</w:instrText>
      </w:r>
      <w:r w:rsidR="005D762C">
        <w:rPr>
          <w:rFonts w:hint="eastAsia"/>
        </w:rPr>
        <w:instrText>Li TS</w:instrText>
      </w:r>
      <w:r w:rsidR="005D762C">
        <w:rPr>
          <w:rFonts w:hint="eastAsia"/>
        </w:rPr>
        <w:instrText>数据集上的充分实验验证</w:instrText>
      </w:r>
      <w:r w:rsidR="005D762C">
        <w:rPr>
          <w:rFonts w:hint="eastAsia"/>
        </w:rPr>
        <w:instrText>,</w:instrText>
      </w:r>
      <w:r w:rsidR="005D762C">
        <w:rPr>
          <w:rFonts w:hint="eastAsia"/>
        </w:rPr>
        <w:instrText>肝脏部位的分割效果得到明显改善。</w:instrText>
      </w:r>
      <w:r w:rsidR="005D762C">
        <w:rPr>
          <w:rFonts w:hint="eastAsia"/>
        </w:rPr>
        <w:instrText>(2)</w:instrText>
      </w:r>
      <w:r w:rsidR="005D762C">
        <w:rPr>
          <w:rFonts w:hint="eastAsia"/>
        </w:rPr>
        <w:instrText>提出一种基于深度残差瓶颈结构的级联</w:instrText>
      </w:r>
      <w:r w:rsidR="005D762C">
        <w:rPr>
          <w:rFonts w:hint="eastAsia"/>
        </w:rPr>
        <w:instrText>U-Net</w:instrText>
      </w:r>
      <w:r w:rsidR="005D762C">
        <w:rPr>
          <w:rFonts w:hint="eastAsia"/>
        </w:rPr>
        <w:instrText>肝脏肿瘤分割方法。考虑到多尺度的小体积肿瘤分割需要更多不同尺度下的深层次特征信息</w:instrText>
      </w:r>
      <w:r w:rsidR="005D762C">
        <w:rPr>
          <w:rFonts w:hint="eastAsia"/>
        </w:rPr>
        <w:instrText>,</w:instrText>
      </w:r>
      <w:r w:rsidR="005D762C">
        <w:rPr>
          <w:rFonts w:hint="eastAsia"/>
        </w:rPr>
        <w:instrText>同时避免网络过深导致模型精度下降</w:instrText>
      </w:r>
      <w:r w:rsidR="005D762C">
        <w:rPr>
          <w:rFonts w:hint="eastAsia"/>
        </w:rPr>
        <w:instrText>,</w:instrText>
      </w:r>
      <w:r w:rsidR="005D762C">
        <w:rPr>
          <w:rFonts w:hint="eastAsia"/>
        </w:rPr>
        <w:instrText>提出在收缩路径引入改进的深度残差瓶颈卷积结构</w:instrText>
      </w:r>
      <w:r w:rsidR="005D762C">
        <w:rPr>
          <w:rFonts w:hint="eastAsia"/>
        </w:rPr>
        <w:instrText>,</w:instrText>
      </w:r>
      <w:r w:rsidR="005D762C">
        <w:rPr>
          <w:rFonts w:hint="eastAsia"/>
        </w:rPr>
        <w:instrText>并在收缩与扩张路径之间的桥接处引入设计的混合空洞卷积模块</w:instrText>
      </w:r>
      <w:r w:rsidR="005D762C">
        <w:rPr>
          <w:rFonts w:hint="eastAsia"/>
        </w:rPr>
        <w:instrText>;</w:instrText>
      </w:r>
      <w:r w:rsidR="005D762C">
        <w:rPr>
          <w:rFonts w:hint="eastAsia"/>
        </w:rPr>
        <w:instrText>在跳跃连接中引入了空间和通道的注意力融合机制</w:instrText>
      </w:r>
      <w:r w:rsidR="005D762C">
        <w:rPr>
          <w:rFonts w:hint="eastAsia"/>
        </w:rPr>
        <w:instrText>,</w:instrText>
      </w:r>
      <w:r w:rsidR="005D762C">
        <w:rPr>
          <w:rFonts w:hint="eastAsia"/>
        </w:rPr>
        <w:instrText>对特征的通道和空间关联性进行获取</w:instrText>
      </w:r>
      <w:r w:rsidR="005D762C">
        <w:rPr>
          <w:rFonts w:hint="eastAsia"/>
        </w:rPr>
        <w:instrText>,</w:instrText>
      </w:r>
      <w:r w:rsidR="005D762C">
        <w:rPr>
          <w:rFonts w:hint="eastAsia"/>
        </w:rPr>
        <w:instrText>使得级联二级网络学习的侧重点更多地聚焦于局部肿瘤特征。同时收缩路径的深度加深以及跳跃连接处的注意力机制引入也能够缓解</w:instrText>
      </w:r>
      <w:r w:rsidR="005D762C">
        <w:rPr>
          <w:rFonts w:hint="eastAsia"/>
        </w:rPr>
        <w:instrText>U-Net</w:instrText>
      </w:r>
      <w:r w:rsidR="005D762C">
        <w:rPr>
          <w:rFonts w:hint="eastAsia"/>
        </w:rPr>
        <w:instrText>两个路径之间的语义差异</w:instrText>
      </w:r>
      <w:r w:rsidR="005D762C">
        <w:rPr>
          <w:rFonts w:hint="eastAsia"/>
        </w:rPr>
        <w:instrText>,</w:instrText>
      </w:r>
      <w:r w:rsidR="005D762C">
        <w:rPr>
          <w:rFonts w:hint="eastAsia"/>
        </w:rPr>
        <w:instrText>更好地完成特征融合。实验结果表明</w:instrText>
      </w:r>
      <w:r w:rsidR="005D762C">
        <w:rPr>
          <w:rFonts w:hint="eastAsia"/>
        </w:rPr>
        <w:instrText>,</w:instrText>
      </w:r>
      <w:r w:rsidR="005D762C">
        <w:rPr>
          <w:rFonts w:hint="eastAsia"/>
        </w:rPr>
        <w:instrText>改进后的网络精度明显得到提高</w:instrText>
      </w:r>
      <w:r w:rsidR="005D762C">
        <w:rPr>
          <w:rFonts w:hint="eastAsia"/>
        </w:rPr>
        <w:instrText>,</w:instrText>
      </w:r>
      <w:r w:rsidR="005D762C">
        <w:rPr>
          <w:rFonts w:hint="eastAsia"/>
        </w:rPr>
        <w:instrText>证明了级联分割任务的可行性。</w:instrText>
      </w:r>
      <w:r w:rsidR="005D762C">
        <w:rPr>
          <w:rFonts w:hint="eastAsia"/>
        </w:rPr>
        <w:instrText>(3)</w:instrText>
      </w:r>
      <w:r w:rsidR="005D762C">
        <w:rPr>
          <w:rFonts w:hint="eastAsia"/>
        </w:rPr>
        <w:instrText>提出一种基于</w:instrText>
      </w:r>
      <w:r w:rsidR="005D762C">
        <w:rPr>
          <w:rFonts w:hint="eastAsia"/>
        </w:rPr>
        <w:instrText>Mask R-CNN</w:instrText>
      </w:r>
      <w:r w:rsidR="005D762C">
        <w:rPr>
          <w:rFonts w:hint="eastAsia"/>
        </w:rPr>
        <w:instrText>改进的肝脏肿瘤检测方法。针对原始网络的设计并不针对于医学图像</w:instrText>
      </w:r>
      <w:r w:rsidR="005D762C">
        <w:rPr>
          <w:rFonts w:hint="eastAsia"/>
        </w:rPr>
        <w:instrText>,</w:instrText>
      </w:r>
      <w:r w:rsidR="005D762C">
        <w:rPr>
          <w:rFonts w:hint="eastAsia"/>
        </w:rPr>
        <w:instrText>结合肝脏肿瘤数据的特点</w:instrText>
      </w:r>
      <w:r w:rsidR="005D762C">
        <w:rPr>
          <w:rFonts w:hint="eastAsia"/>
        </w:rPr>
        <w:instrText>,</w:instrText>
      </w:r>
      <w:r w:rsidR="005D762C">
        <w:rPr>
          <w:rFonts w:hint="eastAsia"/>
        </w:rPr>
        <w:instrText>调整锚框的尺寸为</w:instrText>
      </w:r>
      <w:r w:rsidR="005D762C">
        <w:rPr>
          <w:rFonts w:hint="eastAsia"/>
        </w:rPr>
        <w:instrText>(82,162,322,642,1282);</w:instrText>
      </w:r>
      <w:r w:rsidR="005D762C">
        <w:rPr>
          <w:rFonts w:hint="eastAsia"/>
        </w:rPr>
        <w:instrText>通过在</w:instrText>
      </w:r>
      <w:r w:rsidR="005D762C">
        <w:rPr>
          <w:rFonts w:hint="eastAsia"/>
        </w:rPr>
        <w:instrText>FPN</w:instrText>
      </w:r>
      <w:r w:rsidR="005D762C">
        <w:rPr>
          <w:rFonts w:hint="eastAsia"/>
        </w:rPr>
        <w:instrText>中扩充一条最底层与各高层之间的通路</w:instrText>
      </w:r>
      <w:r w:rsidR="005D762C">
        <w:rPr>
          <w:rFonts w:hint="eastAsia"/>
        </w:rPr>
        <w:instrText>,</w:instrText>
      </w:r>
      <w:r w:rsidR="005D762C">
        <w:rPr>
          <w:rFonts w:hint="eastAsia"/>
        </w:rPr>
        <w:instrText>为高层特征传播更精准的低级细节和定位信息</w:instrText>
      </w:r>
      <w:r w:rsidR="005D762C">
        <w:rPr>
          <w:rFonts w:hint="eastAsia"/>
        </w:rPr>
        <w:instrText>,</w:instrText>
      </w:r>
      <w:r w:rsidR="005D762C">
        <w:rPr>
          <w:rFonts w:hint="eastAsia"/>
        </w:rPr>
        <w:instrText>以解决对低层特征信息利用不合理的问题</w:instrText>
      </w:r>
      <w:r w:rsidR="005D762C">
        <w:rPr>
          <w:rFonts w:hint="eastAsia"/>
        </w:rPr>
        <w:instrText>;</w:instrText>
      </w:r>
      <w:r w:rsidR="005D762C">
        <w:rPr>
          <w:rFonts w:hint="eastAsia"/>
        </w:rPr>
        <w:instrText>将改进的</w:instrText>
      </w:r>
      <w:r w:rsidR="005D762C">
        <w:rPr>
          <w:rFonts w:hint="eastAsia"/>
        </w:rPr>
        <w:instrText>FPN</w:instrText>
      </w:r>
      <w:r w:rsidR="005D762C">
        <w:rPr>
          <w:rFonts w:hint="eastAsia"/>
        </w:rPr>
        <w:instrText>与不同的主干网络层数相结合</w:instrText>
      </w:r>
      <w:r w:rsidR="005D762C">
        <w:rPr>
          <w:rFonts w:hint="eastAsia"/>
        </w:rPr>
        <w:instrText>,</w:instrText>
      </w:r>
      <w:r w:rsidR="005D762C">
        <w:rPr>
          <w:rFonts w:hint="eastAsia"/>
        </w:rPr>
        <w:instrText>寻求相对适合于肝脏肿瘤检测的特征提取方式。实验结果表明</w:instrText>
      </w:r>
      <w:r w:rsidR="005D762C">
        <w:rPr>
          <w:rFonts w:hint="eastAsia"/>
        </w:rPr>
        <w:instrText>,</w:instrText>
      </w:r>
      <w:r w:rsidR="005D762C">
        <w:rPr>
          <w:rFonts w:hint="eastAsia"/>
        </w:rPr>
        <w:instrText>改进后的网络能够更好地适应医学图像检测工作。</w:instrText>
      </w:r>
      <w:r w:rsidR="005D762C">
        <w:rPr>
          <w:rFonts w:hint="eastAsia"/>
        </w:rPr>
        <w:instrText>","event-place":"</w:instrText>
      </w:r>
      <w:r w:rsidR="005D762C">
        <w:rPr>
          <w:rFonts w:hint="eastAsia"/>
        </w:rPr>
        <w:instrText>保定</w:instrText>
      </w:r>
      <w:r w:rsidR="005D762C">
        <w:rPr>
          <w:rFonts w:hint="eastAsia"/>
        </w:rPr>
        <w:instrText>","genre":"</w:instrText>
      </w:r>
      <w:r w:rsidR="005D762C">
        <w:rPr>
          <w:rFonts w:hint="eastAsia"/>
        </w:rPr>
        <w:instrText>硕士学位论文</w:instrText>
      </w:r>
      <w:r w:rsidR="005D762C">
        <w:rPr>
          <w:rFonts w:hint="eastAsia"/>
        </w:rPr>
        <w:instrText xml:space="preserve">","language":"zh-CN","note":"DOI: 10.27103/d.cnki.ghebu.2023.001009\nmajor: </w:instrText>
      </w:r>
      <w:r w:rsidR="005D762C">
        <w:rPr>
          <w:rFonts w:hint="eastAsia"/>
        </w:rPr>
        <w:instrText>电子信息硕士（专业学位）</w:instrText>
      </w:r>
      <w:r w:rsidR="005D762C">
        <w:rPr>
          <w:rFonts w:hint="eastAsia"/>
        </w:rPr>
        <w:instrText xml:space="preserve">\ndownload: 80\nalbum: </w:instrText>
      </w:r>
      <w:r w:rsidR="005D762C">
        <w:rPr>
          <w:rFonts w:hint="eastAsia"/>
        </w:rPr>
        <w:instrText>医药卫生科技</w:instrText>
      </w:r>
      <w:r w:rsidR="005D762C">
        <w:rPr>
          <w:rFonts w:hint="eastAsia"/>
        </w:rPr>
        <w:instrText>;</w:instrText>
      </w:r>
      <w:r w:rsidR="005D762C">
        <w:rPr>
          <w:rFonts w:hint="eastAsia"/>
        </w:rPr>
        <w:instrText>信息科技</w:instrText>
      </w:r>
      <w:r w:rsidR="005D762C">
        <w:rPr>
          <w:rFonts w:hint="eastAsia"/>
        </w:rPr>
        <w:instrText>\nCLC: R735.7;TP183;TP391.41\nCNKICite: 0\ndbcode: CMFD\ndbname: CMFDTEMP\nfilename: 1023914644.nh","number-of-pages":"81","publisher":"</w:instrText>
      </w:r>
      <w:r w:rsidR="005D762C">
        <w:rPr>
          <w:rFonts w:hint="eastAsia"/>
        </w:rPr>
        <w:instrText>河北大学</w:instrText>
      </w:r>
      <w:r w:rsidR="005D762C">
        <w:rPr>
          <w:rFonts w:hint="eastAsia"/>
        </w:rPr>
        <w:instrText>","publisher-place":"</w:instrText>
      </w:r>
      <w:r w:rsidR="005D762C">
        <w:rPr>
          <w:rFonts w:hint="eastAsia"/>
        </w:rPr>
        <w:instrText>保定</w:instrText>
      </w:r>
      <w:r w:rsidR="005D762C">
        <w:rPr>
          <w:rFonts w:hint="eastAsia"/>
        </w:rPr>
        <w:instrText>","source":"CNKI","title":"</w:instrText>
      </w:r>
      <w:r w:rsidR="005D762C">
        <w:rPr>
          <w:rFonts w:hint="eastAsia"/>
        </w:rPr>
        <w:instrText>基于级联卷积神经网络的肝脏肿瘤分割与检测方法研究</w:instrText>
      </w:r>
      <w:r w:rsidR="005D762C">
        <w:rPr>
          <w:rFonts w:hint="eastAsia"/>
        </w:rPr>
        <w:instrText>","URL":"https://doi.org/10.27103/d.cnki.ghebu.2023.001009","author":[{"literal":"</w:instrText>
      </w:r>
      <w:r w:rsidR="005D762C">
        <w:rPr>
          <w:rFonts w:hint="eastAsia"/>
        </w:rPr>
        <w:instrText>张成成</w:instrText>
      </w:r>
      <w:r w:rsidR="005D762C">
        <w:rPr>
          <w:rFonts w:hint="eastAsia"/>
        </w:rPr>
        <w:instrText>"}],"contributor":[{"literal":"</w:instrText>
      </w:r>
      <w:r w:rsidR="005D762C">
        <w:rPr>
          <w:rFonts w:hint="eastAsia"/>
        </w:rPr>
        <w:instrText>宗晓萍</w:instrText>
      </w:r>
      <w:r w:rsidR="005D762C">
        <w:rPr>
          <w:rFonts w:hint="eastAsia"/>
        </w:rPr>
        <w:instrText>"},{"literal":"</w:instrText>
      </w:r>
      <w:r w:rsidR="005D762C">
        <w:rPr>
          <w:rFonts w:hint="eastAsia"/>
        </w:rPr>
        <w:instrText>张军华</w:instrText>
      </w:r>
      <w:r w:rsidR="005D762C">
        <w:rPr>
          <w:rFonts w:hint="eastAsia"/>
        </w:rPr>
        <w:instrText>"}],"accessed":{"date-parts":[["2024",5,9]]},"issued":{"date-parts":[["2023",5,1]]},"citation-key":"ZhangChengChengJiYuJiLianJuanJiShenJingWangLuoDeGanZangZhongLiuFenGeYuJianCeFangFaYanJiu2023"},"prefix":"","suffix":""}],"schema":"https://github.c</w:instrText>
      </w:r>
      <w:r w:rsidR="005D762C">
        <w:instrText xml:space="preserve">om/citation-style-language/schema/raw/master/csl-citation.json"} </w:instrText>
      </w:r>
      <w:r>
        <w:fldChar w:fldCharType="separate"/>
      </w:r>
      <w:r w:rsidR="00B172EF" w:rsidRPr="00B172EF">
        <w:rPr>
          <w:szCs w:val="24"/>
          <w:vertAlign w:val="superscript"/>
        </w:rPr>
        <w:t>[13]</w:t>
      </w:r>
      <w:r>
        <w:fldChar w:fldCharType="end"/>
      </w:r>
      <w:r>
        <w:t>。</w:t>
      </w:r>
    </w:p>
    <w:p w14:paraId="6ADB7804" w14:textId="77777777" w:rsidR="008E7390" w:rsidRDefault="00000000" w:rsidP="00526D5D">
      <w:pPr>
        <w:ind w:firstLine="480"/>
      </w:pPr>
      <w:bookmarkStart w:id="36" w:name="基于-transformer-的方法如sam"/>
      <w:bookmarkEnd w:id="35"/>
      <w:r>
        <w:t>基于</w:t>
      </w:r>
      <w:r>
        <w:t xml:space="preserve"> Transformer </w:t>
      </w:r>
      <w:r>
        <w:t>的方法（如</w:t>
      </w:r>
      <w:r>
        <w:t>SAM</w:t>
      </w:r>
      <w:r>
        <w:t>）</w:t>
      </w:r>
    </w:p>
    <w:p w14:paraId="009829B8" w14:textId="77777777" w:rsidR="008E7390"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w:t>
      </w:r>
      <w:r>
        <w:lastRenderedPageBreak/>
        <w:t>这一优势特性在处理多变的医学图像，尤其是肝脏肿瘤图像时显得尤为重要，因为这些图像常常包含不规则的肿瘤边界和复杂的背景结构。</w:t>
      </w:r>
    </w:p>
    <w:p w14:paraId="1E16B3BF" w14:textId="583E5935" w:rsidR="008E7390" w:rsidRDefault="00000000" w:rsidP="00721D91">
      <w:pPr>
        <w:pStyle w:val="a6"/>
        <w:ind w:firstLine="480"/>
      </w:pPr>
      <w:r>
        <w:t>在最近的研究中，有相关论文表明，</w:t>
      </w:r>
      <w:r>
        <w:t>SAM</w:t>
      </w:r>
      <w:r>
        <w:t>在处理带有阴影伪影和不均匀强度分布的超声图像时，能够有效识别并分割出肝脏肿瘤区域</w:t>
      </w:r>
      <w:r>
        <w:fldChar w:fldCharType="begin"/>
      </w:r>
      <w:r w:rsidR="00BF4CDE">
        <w:instrText xml:space="preserve"> ADDIN ZOTERO_ITEM CSL_CITATION {"citationID":"00000015","properties":{"formattedCitation":"\\super [14]\\nosupersub{}","plainCitation":"[14]","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w:instrText>
      </w:r>
      <w:r w:rsidR="00BF4CDE">
        <w:rPr>
          <w:rFonts w:hint="eastAsia"/>
        </w:rPr>
        <w:instrText xml:space="preserve">slation: </w:instrText>
      </w:r>
      <w:r w:rsidR="00BF4CDE">
        <w:rPr>
          <w:rFonts w:hint="eastAsia"/>
        </w:rPr>
        <w:instrText>分割任何模型（</w:instrText>
      </w:r>
      <w:r w:rsidR="00BF4CDE">
        <w:rPr>
          <w:rFonts w:hint="eastAsia"/>
        </w:rPr>
        <w:instrText>SAM</w:instrText>
      </w:r>
      <w:r w:rsidR="00BF4CDE">
        <w:rPr>
          <w:rFonts w:hint="eastAsia"/>
        </w:rPr>
        <w:instrText>）分割超声波图像的能力</w:instrText>
      </w:r>
      <w:r w:rsidR="00BF4CDE">
        <w:rPr>
          <w:rFonts w:hint="eastAsia"/>
        </w:rPr>
        <w:instrText xml:space="preserve">\nabstractTranslation:  </w:instrText>
      </w:r>
      <w:r w:rsidR="00BF4CDE">
        <w:rPr>
          <w:rFonts w:hint="eastAsia"/>
        </w:rPr>
        <w:instrText>准确的超声波（</w:instrText>
      </w:r>
      <w:r w:rsidR="00BF4CDE">
        <w:rPr>
          <w:rFonts w:hint="eastAsia"/>
        </w:rPr>
        <w:instrText>US</w:instrText>
      </w:r>
      <w:r w:rsidR="00BF4CDE">
        <w:rPr>
          <w:rFonts w:hint="eastAsia"/>
        </w:rPr>
        <w:instrText>）图像分割对于疾病筛查、诊断和预后评估非常重要。然而，超声图像通常会出现阴影伪影和模糊边界，从而影响超声图像的分割。最近，</w:instrText>
      </w:r>
      <w:r w:rsidR="00BF4CDE">
        <w:rPr>
          <w:rFonts w:hint="eastAsia"/>
        </w:rPr>
        <w:instrText xml:space="preserve">Meta AI </w:instrText>
      </w:r>
      <w:r w:rsidR="00BF4CDE">
        <w:rPr>
          <w:rFonts w:hint="eastAsia"/>
        </w:rPr>
        <w:instrText>的</w:instrText>
      </w:r>
      <w:r w:rsidR="00BF4CDE">
        <w:rPr>
          <w:rFonts w:hint="eastAsia"/>
        </w:rPr>
        <w:instrText xml:space="preserve"> Segmenting Anything Model</w:instrText>
      </w:r>
      <w:r w:rsidR="00BF4CDE">
        <w:rPr>
          <w:rFonts w:hint="eastAsia"/>
        </w:rPr>
        <w:instrText>（</w:instrText>
      </w:r>
      <w:r w:rsidR="00BF4CDE">
        <w:rPr>
          <w:rFonts w:hint="eastAsia"/>
        </w:rPr>
        <w:instrText>SAM</w:instrText>
      </w:r>
      <w:r w:rsidR="00BF4CDE">
        <w:rPr>
          <w:rFonts w:hint="eastAsia"/>
        </w:rPr>
        <w:instrText>）在广泛的应用中展现出了巨大的潜力。本文旨在初步评估</w:instrText>
      </w:r>
      <w:r w:rsidR="00BF4CDE">
        <w:rPr>
          <w:rFonts w:hint="eastAsia"/>
        </w:rPr>
        <w:instrText xml:space="preserve"> SAM </w:instrText>
      </w:r>
      <w:r w:rsidR="00BF4CDE">
        <w:rPr>
          <w:rFonts w:hint="eastAsia"/>
        </w:rPr>
        <w:instrText>对</w:instrText>
      </w:r>
      <w:r w:rsidR="00BF4CDE">
        <w:rPr>
          <w:rFonts w:hint="eastAsia"/>
        </w:rPr>
        <w:instrText xml:space="preserve"> US </w:instrText>
      </w:r>
      <w:r w:rsidR="00BF4CDE">
        <w:rPr>
          <w:rFonts w:hint="eastAsia"/>
        </w:rPr>
        <w:instrText>图像进行分割的能力，尤其是在阴影伪影和边界模糊的情况下。我们在三个不同组织的</w:instrText>
      </w:r>
      <w:r w:rsidR="00BF4CDE">
        <w:rPr>
          <w:rFonts w:hint="eastAsia"/>
        </w:rPr>
        <w:instrText xml:space="preserve"> US </w:instrText>
      </w:r>
      <w:r w:rsidR="00BF4CDE">
        <w:rPr>
          <w:rFonts w:hint="eastAsia"/>
        </w:rPr>
        <w:instrText>数据集上评估了</w:instrText>
      </w:r>
      <w:r w:rsidR="00BF4CDE">
        <w:rPr>
          <w:rFonts w:hint="eastAsia"/>
        </w:rPr>
        <w:instrText xml:space="preserve"> SAM </w:instrText>
      </w:r>
      <w:r w:rsidR="00BF4CDE">
        <w:rPr>
          <w:rFonts w:hint="eastAsia"/>
        </w:rPr>
        <w:instrText>的性能，包括多结构心脏组织、甲状腺结节和胎儿头部。结果表明，</w:instrText>
      </w:r>
      <w:r w:rsidR="00BF4CDE">
        <w:rPr>
          <w:rFonts w:hint="eastAsia"/>
        </w:rPr>
        <w:instrText xml:space="preserve">SAM </w:instrText>
      </w:r>
      <w:r w:rsidR="00BF4CDE">
        <w:rPr>
          <w:rFonts w:hint="eastAsia"/>
        </w:rPr>
        <w:instrText>在组织结构清晰的</w:instrText>
      </w:r>
      <w:r w:rsidR="00BF4CDE">
        <w:rPr>
          <w:rFonts w:hint="eastAsia"/>
        </w:rPr>
        <w:instrText xml:space="preserve"> US </w:instrText>
      </w:r>
      <w:r w:rsidR="00BF4CDE">
        <w:rPr>
          <w:rFonts w:hint="eastAsia"/>
        </w:rPr>
        <w:instrText>图像上表现一般，但在阴影伪影和边界模糊的情况下表现有限。因此，创建一种考虑到</w:instrText>
      </w:r>
      <w:r w:rsidR="00BF4CDE">
        <w:rPr>
          <w:rFonts w:hint="eastAsia"/>
        </w:rPr>
        <w:instrText xml:space="preserve"> US </w:instrText>
      </w:r>
      <w:r w:rsidR="00BF4CDE">
        <w:rPr>
          <w:rFonts w:hint="eastAsia"/>
        </w:rPr>
        <w:instrText>图像特征的改进型</w:instrText>
      </w:r>
      <w:r w:rsidR="00BF4CDE">
        <w:rPr>
          <w:rFonts w:hint="eastAsia"/>
        </w:rPr>
        <w:instrText xml:space="preserve"> SAM </w:instrText>
      </w:r>
      <w:r w:rsidR="00BF4CDE">
        <w:rPr>
          <w:rFonts w:hint="eastAsia"/>
        </w:rPr>
        <w:instrText>对自动和准确的</w:instrText>
      </w:r>
      <w:r w:rsidR="00BF4CDE">
        <w:rPr>
          <w:rFonts w:hint="eastAsia"/>
        </w:rPr>
        <w:instrText xml:space="preserve"> US </w:instrText>
      </w:r>
      <w:r w:rsidR="00BF4CDE">
        <w:rPr>
          <w:rFonts w:hint="eastAsia"/>
        </w:rPr>
        <w:instrText>分割具有重要意义。</w:instrText>
      </w:r>
      <w:r w:rsidR="00BF4CDE">
        <w:rPr>
          <w:rFonts w:hint="eastAsia"/>
        </w:rPr>
        <w:instrText>","page":"211-218","source":"DOI.org (Crossref)","title":"The ability of Segmenting Anything Model (SAM) to segment ultrasound images","</w:instrText>
      </w:r>
      <w:r w:rsidR="00BF4CDE">
        <w:instrText xml:space="preserve">vo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B172EF" w:rsidRPr="00B172EF">
        <w:rPr>
          <w:kern w:val="0"/>
          <w:szCs w:val="24"/>
          <w:vertAlign w:val="superscript"/>
        </w:rPr>
        <w:t>[14]</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IOU </w:t>
      </w:r>
      <w:r>
        <w:t>性能</w:t>
      </w:r>
      <w:r>
        <w:fldChar w:fldCharType="begin"/>
      </w:r>
      <w:r w:rsidR="00BF4CDE">
        <w:instrText xml:space="preserve"> ADDIN ZOTERO_ITEM CSL_CITATION {"citationID":"00000016","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BF4CDE">
        <w:rPr>
          <w:rFonts w:hint="eastAsia"/>
        </w:rPr>
        <w:instrText xml:space="preserve">ntainer-title":"Medical Image Analysis","DOI":"10.1016/j.media.2023.102918","ISSN":"13618415","journalAbbreviation":"Medical Image Analysis","language":"en","note":"titleTranslation: </w:instrText>
      </w:r>
      <w:r w:rsidR="00BF4CDE">
        <w:rPr>
          <w:rFonts w:hint="eastAsia"/>
        </w:rPr>
        <w:instrText>用于医学图像分析的任何分段模型：实验研究</w:instrText>
      </w:r>
      <w:r w:rsidR="00BF4CDE">
        <w:rPr>
          <w:rFonts w:hint="eastAsia"/>
        </w:rPr>
        <w:instrText xml:space="preserve">\nabstractTranslation:  </w:instrText>
      </w:r>
      <w:r w:rsidR="00BF4CDE">
        <w:rPr>
          <w:rFonts w:hint="eastAsia"/>
        </w:rPr>
        <w:instrText>由于数据注释的可用性有限，为医学图像训练分割模型仍然具有挑战性。</w:instrText>
      </w:r>
      <w:r w:rsidR="00BF4CDE">
        <w:rPr>
          <w:rFonts w:hint="eastAsia"/>
        </w:rPr>
        <w:instrText>Segment Anything Model</w:instrText>
      </w:r>
      <w:r w:rsidR="00BF4CDE">
        <w:rPr>
          <w:rFonts w:hint="eastAsia"/>
        </w:rPr>
        <w:instrText>（</w:instrText>
      </w:r>
      <w:r w:rsidR="00BF4CDE">
        <w:rPr>
          <w:rFonts w:hint="eastAsia"/>
        </w:rPr>
        <w:instrText>SAM</w:instrText>
      </w:r>
      <w:r w:rsidR="00BF4CDE">
        <w:rPr>
          <w:rFonts w:hint="eastAsia"/>
        </w:rPr>
        <w:instrText>）是一个基础模型，主要针对自然图像，在超过</w:instrText>
      </w:r>
      <w:r w:rsidR="00BF4CDE">
        <w:rPr>
          <w:rFonts w:hint="eastAsia"/>
        </w:rPr>
        <w:instrText xml:space="preserve"> 10 </w:instrText>
      </w:r>
      <w:r w:rsidR="00BF4CDE">
        <w:rPr>
          <w:rFonts w:hint="eastAsia"/>
        </w:rPr>
        <w:instrText>亿个注释上进行训练，旨在以交互方式分割用户定义的感兴趣对象。该模型在自然图像上的表现令人印象深刻，但在医学图像领域却面临着一系列挑战。在此，我们对</w:instrText>
      </w:r>
      <w:r w:rsidR="00BF4CDE">
        <w:rPr>
          <w:rFonts w:hint="eastAsia"/>
        </w:rPr>
        <w:instrText xml:space="preserve"> SAM </w:instrText>
      </w:r>
      <w:r w:rsidR="00BF4CDE">
        <w:rPr>
          <w:rFonts w:hint="eastAsia"/>
        </w:rPr>
        <w:instrText>在</w:instrText>
      </w:r>
      <w:r w:rsidR="00BF4CDE">
        <w:rPr>
          <w:rFonts w:hint="eastAsia"/>
        </w:rPr>
        <w:instrText xml:space="preserve"> 19 </w:instrText>
      </w:r>
      <w:r w:rsidR="00BF4CDE">
        <w:rPr>
          <w:rFonts w:hint="eastAsia"/>
        </w:rPr>
        <w:instrText>个不同模式和解剖学的医学影像数据集上分割医学影像的能力进行了广泛评估。在实验中，我们使用模拟交互式分割的标准方法为</w:instrText>
      </w:r>
      <w:r w:rsidR="00BF4CDE">
        <w:rPr>
          <w:rFonts w:hint="eastAsia"/>
        </w:rPr>
        <w:instrText xml:space="preserve"> SAM </w:instrText>
      </w:r>
      <w:r w:rsidR="00BF4CDE">
        <w:rPr>
          <w:rFonts w:hint="eastAsia"/>
        </w:rPr>
        <w:instrText>生成点和框提示。我们报告了以下发现：</w:instrText>
      </w:r>
      <w:r w:rsidR="00BF4CDE">
        <w:rPr>
          <w:rFonts w:hint="eastAsia"/>
        </w:rPr>
        <w:instrText xml:space="preserve">(1) </w:instrText>
      </w:r>
      <w:r w:rsidR="00BF4CDE">
        <w:rPr>
          <w:rFonts w:hint="eastAsia"/>
        </w:rPr>
        <w:instrText>基于单个提示的</w:instrText>
      </w:r>
      <w:r w:rsidR="00BF4CDE">
        <w:rPr>
          <w:rFonts w:hint="eastAsia"/>
        </w:rPr>
        <w:instrText xml:space="preserve"> SAM </w:instrText>
      </w:r>
      <w:r w:rsidR="00BF4CDE">
        <w:rPr>
          <w:rFonts w:hint="eastAsia"/>
        </w:rPr>
        <w:instrText>性能因数据集和任务的不同而有很大差异，从脊柱</w:instrText>
      </w:r>
      <w:r w:rsidR="00BF4CDE">
        <w:rPr>
          <w:rFonts w:hint="eastAsia"/>
        </w:rPr>
        <w:instrText xml:space="preserve"> MRI </w:instrText>
      </w:r>
      <w:r w:rsidR="00BF4CDE">
        <w:rPr>
          <w:rFonts w:hint="eastAsia"/>
        </w:rPr>
        <w:instrText>的</w:instrText>
      </w:r>
      <w:r w:rsidR="00BF4CDE">
        <w:rPr>
          <w:rFonts w:hint="eastAsia"/>
        </w:rPr>
        <w:instrText xml:space="preserve"> IoU=0.1135 </w:instrText>
      </w:r>
      <w:r w:rsidR="00BF4CDE">
        <w:rPr>
          <w:rFonts w:hint="eastAsia"/>
        </w:rPr>
        <w:instrText>到髋关节</w:instrText>
      </w:r>
      <w:r w:rsidR="00BF4CDE">
        <w:rPr>
          <w:rFonts w:hint="eastAsia"/>
        </w:rPr>
        <w:instrText xml:space="preserve"> X </w:instrText>
      </w:r>
      <w:r w:rsidR="00BF4CDE">
        <w:rPr>
          <w:rFonts w:hint="eastAsia"/>
        </w:rPr>
        <w:instrText>光片的</w:instrText>
      </w:r>
      <w:r w:rsidR="00BF4CDE">
        <w:rPr>
          <w:rFonts w:hint="eastAsia"/>
        </w:rPr>
        <w:instrText xml:space="preserve"> IoU=0.8650</w:instrText>
      </w:r>
      <w:r w:rsidR="00BF4CDE">
        <w:rPr>
          <w:rFonts w:hint="eastAsia"/>
        </w:rPr>
        <w:instrText>。</w:instrText>
      </w:r>
      <w:r w:rsidR="00BF4CDE">
        <w:rPr>
          <w:rFonts w:hint="eastAsia"/>
        </w:rPr>
        <w:instrText xml:space="preserve">(2) </w:instrText>
      </w:r>
      <w:r w:rsidR="00BF4CDE">
        <w:rPr>
          <w:rFonts w:hint="eastAsia"/>
        </w:rPr>
        <w:instrText>对于圆周较好、提示模糊性较低的物体，如计算机断层扫描中的器官分割，分割性能似乎较好，而在其他各种情况下，如脑肿瘤分割，分割性能较差。</w:instrText>
      </w:r>
      <w:r w:rsidR="00BF4CDE">
        <w:rPr>
          <w:rFonts w:hint="eastAsia"/>
        </w:rPr>
        <w:instrText xml:space="preserve">(3) SAM </w:instrText>
      </w:r>
      <w:r w:rsidR="00BF4CDE">
        <w:rPr>
          <w:rFonts w:hint="eastAsia"/>
        </w:rPr>
        <w:instrText>在使用方框提示时的性能明显优于使用点提示时的性能。</w:instrText>
      </w:r>
      <w:r w:rsidR="00BF4CDE">
        <w:rPr>
          <w:rFonts w:hint="eastAsia"/>
        </w:rPr>
        <w:instrText xml:space="preserve">(4) </w:instrText>
      </w:r>
      <w:r w:rsidR="00BF4CDE">
        <w:rPr>
          <w:rFonts w:hint="eastAsia"/>
        </w:rPr>
        <w:instrText>在几乎所有单点提示设置中，</w:instrText>
      </w:r>
      <w:r w:rsidR="00BF4CDE">
        <w:rPr>
          <w:rFonts w:hint="eastAsia"/>
        </w:rPr>
        <w:instrText xml:space="preserve">SAM </w:instrText>
      </w:r>
      <w:r w:rsidR="00BF4CDE">
        <w:rPr>
          <w:rFonts w:hint="eastAsia"/>
        </w:rPr>
        <w:instrText>的性能都优于类似的</w:instrText>
      </w:r>
      <w:r w:rsidR="00BF4CDE">
        <w:rPr>
          <w:rFonts w:hint="eastAsia"/>
        </w:rPr>
        <w:instrText xml:space="preserve"> RITM</w:instrText>
      </w:r>
      <w:r w:rsidR="00BF4CDE">
        <w:rPr>
          <w:rFonts w:hint="eastAsia"/>
        </w:rPr>
        <w:instrText>、</w:instrText>
      </w:r>
      <w:r w:rsidR="00BF4CDE">
        <w:rPr>
          <w:rFonts w:hint="eastAsia"/>
        </w:rPr>
        <w:instrText xml:space="preserve">SimpleClick </w:instrText>
      </w:r>
      <w:r w:rsidR="00BF4CDE">
        <w:rPr>
          <w:rFonts w:hint="eastAsia"/>
        </w:rPr>
        <w:instrText>和</w:instrText>
      </w:r>
      <w:r w:rsidR="00BF4CDE">
        <w:rPr>
          <w:rFonts w:hint="eastAsia"/>
        </w:rPr>
        <w:instrText xml:space="preserve"> FocalClick </w:instrText>
      </w:r>
      <w:r w:rsidR="00BF4CDE">
        <w:rPr>
          <w:rFonts w:hint="eastAsia"/>
        </w:rPr>
        <w:instrText>方法。</w:instrText>
      </w:r>
      <w:r w:rsidR="00BF4CDE">
        <w:rPr>
          <w:rFonts w:hint="eastAsia"/>
        </w:rPr>
        <w:instrText xml:space="preserve">(5) </w:instrText>
      </w:r>
      <w:r w:rsidR="00BF4CDE">
        <w:rPr>
          <w:rFonts w:hint="eastAsia"/>
        </w:rPr>
        <w:instrText>在迭代提供多点提示时，</w:instrText>
      </w:r>
      <w:r w:rsidR="00BF4CDE">
        <w:rPr>
          <w:rFonts w:hint="eastAsia"/>
        </w:rPr>
        <w:instrText xml:space="preserve">SAM </w:instrText>
      </w:r>
      <w:r w:rsidR="00BF4CDE">
        <w:rPr>
          <w:rFonts w:hint="eastAsia"/>
        </w:rPr>
        <w:instrText>的性能一般只能略微提高，而其他方法的性能则能提高到超越</w:instrText>
      </w:r>
      <w:r w:rsidR="00BF4CDE">
        <w:rPr>
          <w:rFonts w:hint="eastAsia"/>
        </w:rPr>
        <w:instrText xml:space="preserve"> SAM </w:instrText>
      </w:r>
      <w:r w:rsidR="00BF4CDE">
        <w:rPr>
          <w:rFonts w:hint="eastAsia"/>
        </w:rPr>
        <w:instrText>基于点的性能的水平。我们还就</w:instrText>
      </w:r>
      <w:r w:rsidR="00BF4CDE">
        <w:rPr>
          <w:rFonts w:hint="eastAsia"/>
        </w:rPr>
        <w:instrText xml:space="preserve"> SAM </w:instrText>
      </w:r>
      <w:r w:rsidR="00BF4CDE">
        <w:rPr>
          <w:rFonts w:hint="eastAsia"/>
        </w:rPr>
        <w:instrText>在所有测试数据集上的性能、迭代分割以及</w:instrText>
      </w:r>
      <w:r w:rsidR="00BF4CDE">
        <w:rPr>
          <w:rFonts w:hint="eastAsia"/>
        </w:rPr>
        <w:instrText xml:space="preserve"> SAM </w:instrText>
      </w:r>
      <w:r w:rsidR="00BF4CDE">
        <w:rPr>
          <w:rFonts w:hint="eastAsia"/>
        </w:rPr>
        <w:instrText>在提示模糊的情况下的行为提供了一些说明。我们得出的结论是，</w:instrText>
      </w:r>
      <w:r w:rsidR="00BF4CDE">
        <w:rPr>
          <w:rFonts w:hint="eastAsia"/>
        </w:rPr>
        <w:instrText xml:space="preserve">SAM </w:instrText>
      </w:r>
      <w:r w:rsidR="00BF4CDE">
        <w:rPr>
          <w:rFonts w:hint="eastAsia"/>
        </w:rPr>
        <w:instrText>在某些医学影像数据集上表现出了令人印象深刻的零镜头分割性能，但在其他数据集上的表现一般甚至很差。</w:instrText>
      </w:r>
      <w:r w:rsidR="00BF4CDE">
        <w:rPr>
          <w:rFonts w:hint="eastAsia"/>
        </w:rPr>
        <w:instrText xml:space="preserve">SAM </w:instrText>
      </w:r>
      <w:r w:rsidR="00BF4CDE">
        <w:rPr>
          <w:rFonts w:hint="eastAsia"/>
        </w:rPr>
        <w:instrText>有可能对医学影像领域的自动医学影像分割产生重大影响，但在使用时需要适当谨慎。评估</w:instrText>
      </w:r>
      <w:r w:rsidR="00BF4CDE">
        <w:rPr>
          <w:rFonts w:hint="eastAsia"/>
        </w:rPr>
        <w:instrText xml:space="preserve"> SAM </w:instrText>
      </w:r>
      <w:r w:rsidR="00BF4CDE">
        <w:rPr>
          <w:rFonts w:hint="eastAsia"/>
        </w:rPr>
        <w:instrText>的代码可在</w:instrText>
      </w:r>
      <w:r w:rsidR="00BF4CDE">
        <w:rPr>
          <w:rFonts w:hint="eastAsia"/>
        </w:rPr>
        <w:instrText xml:space="preserve"> https://github.com/mazurowski-lab/segment-anything-medical-evaluation </w:instrText>
      </w:r>
      <w:r w:rsidR="00BF4CDE">
        <w:rPr>
          <w:rFonts w:hint="eastAsia"/>
        </w:rPr>
        <w:instrText>公开获取。</w:instrText>
      </w:r>
      <w:r w:rsidR="00BF4CDE">
        <w:rPr>
          <w:rFonts w:hint="eastAsia"/>
        </w:rPr>
        <w:instrText>","page":"102918","source":"DOI.org (Crossref)","title":"Segment anything model for medical image analysis: An experimental study","title-short":"Segment anything model for medical image analysis","volume":"89","author":[{"family":"Mazurowski","given":</w:instrText>
      </w:r>
      <w:r w:rsidR="00BF4CDE">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B172EF" w:rsidRPr="00B172EF">
        <w:rPr>
          <w:kern w:val="0"/>
          <w:szCs w:val="24"/>
          <w:vertAlign w:val="superscript"/>
        </w:rPr>
        <w:t>[4]</w:t>
      </w:r>
      <w:r>
        <w:fldChar w:fldCharType="end"/>
      </w:r>
      <w:r>
        <w:t>。</w:t>
      </w:r>
      <w:bookmarkStart w:id="37" w:name="结论"/>
      <w:bookmarkEnd w:id="33"/>
      <w:bookmarkEnd w:id="36"/>
    </w:p>
    <w:p w14:paraId="67FA6028" w14:textId="77777777" w:rsidR="008E7390" w:rsidRDefault="00000000">
      <w:pPr>
        <w:pStyle w:val="2"/>
      </w:pPr>
      <w:bookmarkStart w:id="38" w:name="_Toc168533465"/>
      <w:bookmarkStart w:id="39" w:name="研究内容及创新点"/>
      <w:bookmarkEnd w:id="29"/>
      <w:bookmarkEnd w:id="37"/>
      <w:r>
        <w:t>研究内容及创新点</w:t>
      </w:r>
      <w:bookmarkEnd w:id="38"/>
    </w:p>
    <w:p w14:paraId="0B47BA19" w14:textId="77777777" w:rsidR="008E7390" w:rsidRDefault="00000000">
      <w:pPr>
        <w:ind w:firstLine="480"/>
      </w:pPr>
      <w:r>
        <w:t>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59BB0335" w14:textId="77777777" w:rsidR="008E7390" w:rsidRDefault="00000000">
      <w:pPr>
        <w:pStyle w:val="a6"/>
        <w:ind w:firstLine="480"/>
      </w:pPr>
      <w:r>
        <w:t>第二章简单介绍研究所用的各项技术原理，包括深度学习，</w:t>
      </w:r>
      <w:r>
        <w:t>Transformer</w:t>
      </w:r>
      <w:r>
        <w:t>，</w:t>
      </w:r>
      <w:proofErr w:type="spellStart"/>
      <w:r>
        <w:t>pytorch</w:t>
      </w:r>
      <w:proofErr w:type="spellEnd"/>
      <w:r>
        <w:t xml:space="preserve"> </w:t>
      </w:r>
      <w:r>
        <w:t>框架，</w:t>
      </w:r>
      <w:r>
        <w:t xml:space="preserve">SAM </w:t>
      </w:r>
      <w:r>
        <w:t>模型。</w:t>
      </w:r>
    </w:p>
    <w:p w14:paraId="7676F5F2" w14:textId="77777777" w:rsidR="008E7390" w:rsidRDefault="00000000">
      <w:pPr>
        <w:pStyle w:val="a6"/>
        <w:ind w:firstLine="480"/>
      </w:pPr>
      <w:r>
        <w:t>第三章描述试验方法，首先安装模型与搭建微调必需的包，创建配置文件，然后使用数据集进行训练，最后遍历数据集训练，输出损失函数。</w:t>
      </w:r>
    </w:p>
    <w:p w14:paraId="4CC6421E" w14:textId="77777777" w:rsidR="008E7390"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6CE366D1" w14:textId="77777777" w:rsidR="008E7390" w:rsidRDefault="00000000">
      <w:pPr>
        <w:pStyle w:val="a6"/>
        <w:ind w:firstLine="480"/>
      </w:pPr>
      <w:r>
        <w:t>第五章对全文进行总结和展望。</w:t>
      </w:r>
    </w:p>
    <w:p w14:paraId="6AEC4BAC" w14:textId="32C6E162" w:rsidR="008E7390" w:rsidRDefault="00000000">
      <w:pPr>
        <w:pStyle w:val="a6"/>
        <w:ind w:firstLine="480"/>
      </w:pPr>
      <w:r>
        <w:t>本文的创新之处在于使用了大型自监督学习模型</w:t>
      </w:r>
      <w:r>
        <w:t xml:space="preserve"> SAM </w:t>
      </w:r>
      <w:r w:rsidR="00721D91">
        <w:rPr>
          <w:rFonts w:hint="eastAsia"/>
        </w:rPr>
        <w:t>研究</w:t>
      </w:r>
      <w:r>
        <w:t>肝脏肿瘤分割</w:t>
      </w:r>
      <w:r w:rsidR="00721D91">
        <w:rPr>
          <w:rFonts w:hint="eastAsia"/>
        </w:rPr>
        <w:t>方法</w:t>
      </w:r>
      <w:r>
        <w:t>，该方法的优势体现在以下几个方面：</w:t>
      </w:r>
    </w:p>
    <w:p w14:paraId="061FE71F" w14:textId="77777777" w:rsidR="008E7390" w:rsidRDefault="00000000" w:rsidP="00F05A62">
      <w:pPr>
        <w:numPr>
          <w:ilvl w:val="0"/>
          <w:numId w:val="12"/>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10F23774" w14:textId="77777777" w:rsidR="008E7390" w:rsidRDefault="00000000" w:rsidP="00F05A62">
      <w:pPr>
        <w:numPr>
          <w:ilvl w:val="0"/>
          <w:numId w:val="12"/>
        </w:numPr>
        <w:ind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3746108B" w14:textId="77777777" w:rsidR="008E7390" w:rsidRDefault="00000000" w:rsidP="00F05A62">
      <w:pPr>
        <w:numPr>
          <w:ilvl w:val="0"/>
          <w:numId w:val="12"/>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3E74AE7C" w14:textId="77777777" w:rsidR="008E7390" w:rsidRDefault="00000000">
      <w:pPr>
        <w:pStyle w:val="2"/>
      </w:pPr>
      <w:bookmarkStart w:id="40" w:name="_Toc168533466"/>
      <w:bookmarkStart w:id="41" w:name="本章小结"/>
      <w:bookmarkEnd w:id="39"/>
      <w:r>
        <w:lastRenderedPageBreak/>
        <w:t>本章小结</w:t>
      </w:r>
      <w:bookmarkEnd w:id="40"/>
    </w:p>
    <w:p w14:paraId="02911996" w14:textId="77777777" w:rsidR="00721D91" w:rsidRDefault="00000000" w:rsidP="00721D91">
      <w:pPr>
        <w:ind w:firstLine="480"/>
      </w:pPr>
      <w:r>
        <w:t>本章主要讲述的是基于</w:t>
      </w:r>
      <w:r>
        <w:t xml:space="preserve"> SAM </w:t>
      </w:r>
      <w:r>
        <w:t>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p w14:paraId="58E702A0" w14:textId="77777777" w:rsidR="00721D91" w:rsidRDefault="00721D91" w:rsidP="00721D91">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7CAADE17" w14:textId="77777777" w:rsidR="00BF4CDE" w:rsidRDefault="00BF4CDE">
      <w:pPr>
        <w:pStyle w:val="1"/>
        <w:sectPr w:rsidR="00BF4CDE" w:rsidSect="003F1185">
          <w:headerReference w:type="default" r:id="rId25"/>
          <w:footerReference w:type="default" r:id="rId26"/>
          <w:footerReference w:type="first" r:id="rId27"/>
          <w:pgSz w:w="11906" w:h="16838"/>
          <w:pgMar w:top="1418" w:right="1134" w:bottom="1134" w:left="1134" w:header="851" w:footer="992" w:gutter="284"/>
          <w:pgNumType w:start="1"/>
          <w:cols w:space="720"/>
          <w:docGrid w:linePitch="326"/>
        </w:sectPr>
      </w:pPr>
      <w:bookmarkStart w:id="42" w:name="技术原理学习"/>
      <w:bookmarkEnd w:id="24"/>
      <w:bookmarkEnd w:id="41"/>
    </w:p>
    <w:p w14:paraId="1E6B1C60" w14:textId="271478F3" w:rsidR="008E7390" w:rsidRDefault="00244DC6">
      <w:pPr>
        <w:pStyle w:val="1"/>
      </w:pPr>
      <w:r>
        <w:rPr>
          <w:rFonts w:hint="eastAsia"/>
        </w:rPr>
        <w:lastRenderedPageBreak/>
        <w:t xml:space="preserve"> </w:t>
      </w:r>
      <w:bookmarkStart w:id="43" w:name="_Toc168533467"/>
      <w:r>
        <w:rPr>
          <w:rFonts w:hint="eastAsia"/>
        </w:rPr>
        <w:t>理论技术基础</w:t>
      </w:r>
      <w:bookmarkEnd w:id="43"/>
    </w:p>
    <w:p w14:paraId="7F59CB8E" w14:textId="1A0BCCC4" w:rsidR="002521F8" w:rsidRPr="002521F8" w:rsidRDefault="002521F8" w:rsidP="002521F8">
      <w:pPr>
        <w:ind w:firstLine="480"/>
      </w:pPr>
      <w:r>
        <w:rPr>
          <w:rFonts w:hint="eastAsia"/>
        </w:rPr>
        <w:t>本研究对肝脏肿瘤</w:t>
      </w:r>
      <w:r>
        <w:rPr>
          <w:rFonts w:hint="eastAsia"/>
        </w:rPr>
        <w:t xml:space="preserve"> CT </w:t>
      </w:r>
      <w:r>
        <w:rPr>
          <w:rFonts w:hint="eastAsia"/>
        </w:rPr>
        <w:t>图像进行分割，对</w:t>
      </w:r>
      <w:r>
        <w:rPr>
          <w:rFonts w:hint="eastAsia"/>
        </w:rPr>
        <w:t xml:space="preserve"> CT </w:t>
      </w:r>
      <w:r>
        <w:rPr>
          <w:rFonts w:hint="eastAsia"/>
        </w:rPr>
        <w:t>图像，深度学习，</w:t>
      </w:r>
      <w:r>
        <w:rPr>
          <w:rFonts w:hint="eastAsia"/>
        </w:rPr>
        <w:t xml:space="preserve">SAM </w:t>
      </w:r>
      <w:r>
        <w:rPr>
          <w:rFonts w:hint="eastAsia"/>
        </w:rPr>
        <w:t>模型的原理与理论技术基础进行初步介绍。</w:t>
      </w:r>
    </w:p>
    <w:p w14:paraId="0E2C4786" w14:textId="77777777" w:rsidR="008E7390" w:rsidRDefault="00000000">
      <w:pPr>
        <w:pStyle w:val="2"/>
      </w:pPr>
      <w:bookmarkStart w:id="44" w:name="_Toc168533468"/>
      <w:bookmarkStart w:id="45" w:name="肝脏肿瘤-ct-图像"/>
      <w:r>
        <w:t>肝脏肿瘤</w:t>
      </w:r>
      <w:r>
        <w:t xml:space="preserve"> CT </w:t>
      </w:r>
      <w:r>
        <w:t>图像</w:t>
      </w:r>
      <w:bookmarkEnd w:id="44"/>
    </w:p>
    <w:p w14:paraId="53C09F71" w14:textId="106BCB10" w:rsidR="008E7390" w:rsidRDefault="00000000">
      <w:pPr>
        <w:ind w:firstLine="480"/>
      </w:pPr>
      <w:r>
        <w:t>计算机断层扫描（</w:t>
      </w:r>
      <w:r>
        <w:t>Computed Tomography</w:t>
      </w:r>
      <w:r>
        <w:t>，</w:t>
      </w:r>
      <w:r>
        <w:t>CT</w:t>
      </w:r>
      <w:r>
        <w:t>）技术是一种先进的医学成像技术，通过利用</w:t>
      </w:r>
      <w:r>
        <w:t>X</w:t>
      </w:r>
      <w:r>
        <w:t>射线和计算机技术生成身体内部详细的横断面图像。</w:t>
      </w:r>
      <w:r>
        <w:t>CT</w:t>
      </w:r>
      <w:r>
        <w:t>扫描利用旋转的</w:t>
      </w:r>
      <w:r>
        <w:t>X</w:t>
      </w:r>
      <w:r>
        <w:t>射线管和对面的探测器阵列从不同角度获取人体的</w:t>
      </w:r>
      <w:r>
        <w:t>X</w:t>
      </w:r>
      <w:r>
        <w:t>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w:t>
      </w:r>
      <w:r>
        <w:t xml:space="preserve"> 2.1 </w:t>
      </w:r>
      <w:r>
        <w:t>所示，左上三图为腹部</w:t>
      </w:r>
      <w:r>
        <w:t xml:space="preserve"> CT </w:t>
      </w:r>
      <w:r>
        <w:t>扫描</w:t>
      </w:r>
      <w:r>
        <w:t xml:space="preserve"> MPR </w:t>
      </w:r>
      <w:r>
        <w:t>预览图，右下为</w:t>
      </w:r>
      <w:r>
        <w:t xml:space="preserve"> 3D </w:t>
      </w:r>
      <w:r>
        <w:t>图像预览。</w:t>
      </w:r>
    </w:p>
    <w:p w14:paraId="4A243B86" w14:textId="6B0C6203" w:rsidR="00F05A62" w:rsidRPr="00F05A62" w:rsidRDefault="00000000" w:rsidP="00F05A62">
      <w:pPr>
        <w:pStyle w:val="6"/>
      </w:pPr>
      <w:r>
        <w:rPr>
          <w:noProof/>
        </w:rPr>
        <w:drawing>
          <wp:inline distT="0" distB="0" distL="0" distR="0" wp14:anchorId="54512C5E" wp14:editId="0FB9EEE4">
            <wp:extent cx="5741032" cy="3180716"/>
            <wp:effectExtent l="0" t="0" r="0" b="635"/>
            <wp:docPr id="33" name="Picture" descr="图 2.1 肝脏 CT 扫描图像"/>
            <wp:cNvGraphicFramePr/>
            <a:graphic xmlns:a="http://schemas.openxmlformats.org/drawingml/2006/main">
              <a:graphicData uri="http://schemas.openxmlformats.org/drawingml/2006/picture">
                <pic:pic xmlns:pic="http://schemas.openxmlformats.org/drawingml/2006/picture">
                  <pic:nvPicPr>
                    <pic:cNvPr id="34" name="Picture" descr="腹部.png"/>
                    <pic:cNvPicPr>
                      <a:picLocks noChangeAspect="1" noChangeArrowheads="1"/>
                    </pic:cNvPicPr>
                  </pic:nvPicPr>
                  <pic:blipFill>
                    <a:blip r:embed="rId28"/>
                    <a:stretch>
                      <a:fillRect/>
                    </a:stretch>
                  </pic:blipFill>
                  <pic:spPr bwMode="auto">
                    <a:xfrm>
                      <a:off x="0" y="0"/>
                      <a:ext cx="5747183" cy="3184124"/>
                    </a:xfrm>
                    <a:prstGeom prst="rect">
                      <a:avLst/>
                    </a:prstGeom>
                    <a:noFill/>
                    <a:ln w="9525">
                      <a:noFill/>
                      <a:headEnd/>
                      <a:tailEnd/>
                    </a:ln>
                  </pic:spPr>
                </pic:pic>
              </a:graphicData>
            </a:graphic>
          </wp:inline>
        </w:drawing>
      </w:r>
    </w:p>
    <w:p w14:paraId="7CA07558" w14:textId="77777777" w:rsidR="008E7390" w:rsidRDefault="00000000" w:rsidP="00A02AC5">
      <w:pPr>
        <w:pStyle w:val="affe"/>
      </w:pPr>
      <w:r>
        <w:t>图</w:t>
      </w:r>
      <w:r>
        <w:t xml:space="preserve"> 2.1 </w:t>
      </w:r>
      <w:r>
        <w:t>肝脏</w:t>
      </w:r>
      <w:r>
        <w:t xml:space="preserve"> CT </w:t>
      </w:r>
      <w:r>
        <w:t>扫描图像</w:t>
      </w:r>
    </w:p>
    <w:p w14:paraId="32C2BCA3" w14:textId="77777777" w:rsidR="008E7390" w:rsidRDefault="00000000">
      <w:pPr>
        <w:pStyle w:val="a6"/>
        <w:ind w:firstLine="480"/>
      </w:pPr>
      <w:r>
        <w:t xml:space="preserve">CT </w:t>
      </w:r>
      <w:r>
        <w:t>图像的优点有以下几点：</w:t>
      </w:r>
    </w:p>
    <w:p w14:paraId="73CB82DE" w14:textId="77777777" w:rsidR="008E7390" w:rsidRPr="00721D91" w:rsidRDefault="00000000" w:rsidP="00F05A62">
      <w:pPr>
        <w:numPr>
          <w:ilvl w:val="0"/>
          <w:numId w:val="13"/>
        </w:numPr>
        <w:ind w:firstLine="480"/>
      </w:pPr>
      <w:r w:rsidRPr="00721D91">
        <w:t>高分辨率：能够清晰显示细微结构和病变。</w:t>
      </w:r>
    </w:p>
    <w:p w14:paraId="61686DB1" w14:textId="77777777" w:rsidR="008E7390" w:rsidRPr="00721D91" w:rsidRDefault="00000000" w:rsidP="00F05A62">
      <w:pPr>
        <w:numPr>
          <w:ilvl w:val="0"/>
          <w:numId w:val="13"/>
        </w:numPr>
        <w:ind w:firstLine="480"/>
      </w:pPr>
      <w:r w:rsidRPr="00721D91">
        <w:t>快速成像：现代</w:t>
      </w:r>
      <w:r w:rsidRPr="00721D91">
        <w:t>CT</w:t>
      </w:r>
      <w:r w:rsidRPr="00721D91">
        <w:t>扫描仪能够在几秒钟内完成扫描，适合紧急情况。</w:t>
      </w:r>
    </w:p>
    <w:p w14:paraId="7E4500A1" w14:textId="77777777" w:rsidR="008E7390" w:rsidRPr="00721D91" w:rsidRDefault="00000000" w:rsidP="00F05A62">
      <w:pPr>
        <w:numPr>
          <w:ilvl w:val="0"/>
          <w:numId w:val="13"/>
        </w:numPr>
        <w:ind w:firstLine="480"/>
      </w:pPr>
      <w:r w:rsidRPr="00721D91">
        <w:lastRenderedPageBreak/>
        <w:t>多平面成像：能够生成横断面、冠状面和矢状面图像，提供多角度视图。</w:t>
      </w:r>
    </w:p>
    <w:p w14:paraId="38361ED1" w14:textId="77777777" w:rsidR="008E7390" w:rsidRPr="00721D91" w:rsidRDefault="00000000" w:rsidP="00F05A62">
      <w:pPr>
        <w:numPr>
          <w:ilvl w:val="0"/>
          <w:numId w:val="13"/>
        </w:numPr>
        <w:ind w:firstLine="480"/>
      </w:pPr>
      <w:r w:rsidRPr="00721D91">
        <w:t>三维重建：通过多个切片图像的组合，生成精确的三维图像。</w:t>
      </w:r>
    </w:p>
    <w:p w14:paraId="0F491B5C" w14:textId="77777777" w:rsidR="008E7390" w:rsidRDefault="00000000">
      <w:pPr>
        <w:ind w:firstLine="480"/>
      </w:pPr>
      <w:r>
        <w:t xml:space="preserve">CT </w:t>
      </w:r>
      <w:r>
        <w:t>扫描技术在头部和脑部成像、胸部成像、腹部和盆腔成像、骨骼和关节成像、血管成像等医学领域具有广泛应用，用于评估各类肿瘤等多种身体疾病异常如肝脏肿瘤的治疗。</w:t>
      </w:r>
    </w:p>
    <w:p w14:paraId="02AB4D53" w14:textId="77777777" w:rsidR="008E7390" w:rsidRDefault="00000000">
      <w:pPr>
        <w:pStyle w:val="a6"/>
        <w:ind w:firstLine="480"/>
      </w:pPr>
      <w:r>
        <w:t>肝脏肿瘤的分割是医学图像处理中一项具有挑战的任务，</w:t>
      </w:r>
      <w:r>
        <w:t xml:space="preserve">CT </w:t>
      </w:r>
      <w:r>
        <w:t>图像分割作为一种非侵入性的诊断方法，可以帮助医生更准确地确定肝脏肿瘤的位置、形状和大小，为后续治疗提供重要的参考依据，但肝脏肿瘤的分割面临以下难点。</w:t>
      </w:r>
    </w:p>
    <w:p w14:paraId="00C225C6" w14:textId="77777777" w:rsidR="008E7390" w:rsidRPr="00F34329" w:rsidRDefault="00000000" w:rsidP="00F05A62">
      <w:pPr>
        <w:numPr>
          <w:ilvl w:val="0"/>
          <w:numId w:val="14"/>
        </w:numPr>
        <w:ind w:firstLine="480"/>
      </w:pPr>
      <w:r w:rsidRPr="00F34329">
        <w:t>肿瘤形态多样性</w:t>
      </w:r>
      <w:r w:rsidRPr="00F34329">
        <w:t xml:space="preserve"> </w:t>
      </w:r>
      <w:r w:rsidRPr="00F34329">
        <w:t>肝脏肿瘤的形态、大小和位置具有高度多样性，导致图像中肿瘤区域的外观各异。肿瘤可能是单个的，也可能是多发的，其形状可以是规则的，也可以是非常不规则的。这种多样性增加了分割的难度。</w:t>
      </w:r>
    </w:p>
    <w:p w14:paraId="332FCE63" w14:textId="77777777" w:rsidR="008E7390" w:rsidRPr="00F34329" w:rsidRDefault="00000000" w:rsidP="00F05A62">
      <w:pPr>
        <w:numPr>
          <w:ilvl w:val="0"/>
          <w:numId w:val="14"/>
        </w:numPr>
        <w:ind w:firstLine="480"/>
      </w:pPr>
      <w:r w:rsidRPr="00F34329">
        <w:t>图像噪声和伪影</w:t>
      </w:r>
      <w:r w:rsidRPr="00F34329">
        <w:t xml:space="preserve"> CT </w:t>
      </w:r>
      <w:r w:rsidRPr="00F34329">
        <w:t>图像中常常存在噪声和伪影，这些干扰信息会影响图像的清晰度和对比度，进而影响肿瘤区域的准确识别和分割。特别是在低剂量</w:t>
      </w:r>
      <w:r w:rsidRPr="00F34329">
        <w:t xml:space="preserve"> CT </w:t>
      </w:r>
      <w:r w:rsidRPr="00F34329">
        <w:t>扫描中，噪声问题更加突出。</w:t>
      </w:r>
    </w:p>
    <w:p w14:paraId="4C0D71F1" w14:textId="77777777" w:rsidR="008E7390" w:rsidRPr="00F34329" w:rsidRDefault="00000000" w:rsidP="00F05A62">
      <w:pPr>
        <w:numPr>
          <w:ilvl w:val="0"/>
          <w:numId w:val="14"/>
        </w:numPr>
        <w:ind w:firstLine="480"/>
      </w:pPr>
      <w:r w:rsidRPr="00F34329">
        <w:t>肝脏结构复杂</w:t>
      </w:r>
      <w:r w:rsidRPr="00F34329">
        <w:t xml:space="preserve"> </w:t>
      </w:r>
      <w:r w:rsidRPr="00F34329">
        <w:t>肝脏内部结构复杂，包含血管、胆管等多种解剖结构，这些结构在</w:t>
      </w:r>
      <w:r w:rsidRPr="00F34329">
        <w:t xml:space="preserve"> CT </w:t>
      </w:r>
      <w:r w:rsidRPr="00F34329">
        <w:t>图像中可能与肿瘤区域混淆，增加了分割的难度。此外，肝脏边界与周围器官（如胃、肠、肾）接近，界限模糊，进一步增加了分割任务的复杂性。</w:t>
      </w:r>
    </w:p>
    <w:p w14:paraId="3AD90A46" w14:textId="77777777" w:rsidR="008E7390" w:rsidRPr="00F34329" w:rsidRDefault="00000000" w:rsidP="00F05A62">
      <w:pPr>
        <w:numPr>
          <w:ilvl w:val="0"/>
          <w:numId w:val="14"/>
        </w:numPr>
        <w:ind w:firstLine="480"/>
      </w:pPr>
      <w:r w:rsidRPr="00F34329">
        <w:t>肿瘤与正常组织对比度低</w:t>
      </w:r>
      <w:r w:rsidRPr="00F34329">
        <w:t xml:space="preserve"> </w:t>
      </w:r>
      <w:r w:rsidRPr="00F34329">
        <w:t>肿瘤与正常肝脏组织的密度对比度往往较低，特别是一些小肝癌或早期肝癌，难以在</w:t>
      </w:r>
      <w:r w:rsidRPr="00F34329">
        <w:t xml:space="preserve"> CT </w:t>
      </w:r>
      <w:r w:rsidRPr="00F34329">
        <w:t>图像中明显区分。这种低对比度使得自动化分割算法难以准确区分肿瘤和正常组织。</w:t>
      </w:r>
    </w:p>
    <w:p w14:paraId="336BE7D0" w14:textId="77777777" w:rsidR="008E7390" w:rsidRPr="00F34329" w:rsidRDefault="00000000" w:rsidP="00F05A62">
      <w:pPr>
        <w:numPr>
          <w:ilvl w:val="0"/>
          <w:numId w:val="14"/>
        </w:numPr>
        <w:ind w:firstLine="480"/>
      </w:pPr>
      <w:r w:rsidRPr="00F34329">
        <w:t>患者间差异</w:t>
      </w:r>
      <w:r w:rsidRPr="00F34329">
        <w:t xml:space="preserve"> </w:t>
      </w:r>
      <w:r w:rsidRPr="00F34329">
        <w:t>不同患者的肝脏形态和肿瘤特征存在显著差异，这种个体差异增加了图像分割算法的泛化难度。一种分割方法可能在某些患者图像上表现良好，但在另一些患者图像上效果不佳。</w:t>
      </w:r>
    </w:p>
    <w:p w14:paraId="4DA8DBDF" w14:textId="77777777" w:rsidR="008E7390" w:rsidRPr="00F34329" w:rsidRDefault="00000000" w:rsidP="00F05A62">
      <w:pPr>
        <w:numPr>
          <w:ilvl w:val="0"/>
          <w:numId w:val="14"/>
        </w:numPr>
        <w:ind w:firstLine="480"/>
      </w:pPr>
      <w:r w:rsidRPr="00F34329">
        <w:t>数据标注困难</w:t>
      </w:r>
      <w:r w:rsidRPr="00F34329">
        <w:t xml:space="preserve"> </w:t>
      </w:r>
      <w:r w:rsidRPr="00F34329">
        <w:t>高质量的肝脏肿瘤分割需要大量准确的标注数据，这些标注通常由放射科医生手动完成，耗时费力且容易受主观影响。这限制了训练和验证分割算法所需的数据量和质量。</w:t>
      </w:r>
    </w:p>
    <w:p w14:paraId="6207D486" w14:textId="6D976AE7" w:rsidR="008E7390" w:rsidRDefault="00000000">
      <w:pPr>
        <w:ind w:firstLine="480"/>
      </w:pPr>
      <w:r>
        <w:t>如上所述，对</w:t>
      </w:r>
      <w:r>
        <w:t xml:space="preserve"> CT </w:t>
      </w:r>
      <w:r>
        <w:t>图像中的肝脏肿瘤进行分割困难极大，人类极难分辨如图</w:t>
      </w:r>
      <w:r>
        <w:t xml:space="preserve"> 2.2 </w:t>
      </w:r>
      <w:r>
        <w:t>的微小肿瘤图像，</w:t>
      </w:r>
      <w:r w:rsidR="00F34329">
        <w:rPr>
          <w:rFonts w:hint="eastAsia"/>
        </w:rPr>
        <w:t>图中</w:t>
      </w:r>
      <w:r w:rsidR="00F34329" w:rsidRPr="00F34329">
        <w:rPr>
          <w:rFonts w:hint="eastAsia"/>
        </w:rPr>
        <w:t>从左到右依次为原</w:t>
      </w:r>
      <w:r w:rsidR="00F34329" w:rsidRPr="00F34329">
        <w:rPr>
          <w:rFonts w:hint="eastAsia"/>
        </w:rPr>
        <w:t xml:space="preserve"> CT </w:t>
      </w:r>
      <w:r w:rsidR="00F34329" w:rsidRPr="00F34329">
        <w:rPr>
          <w:rFonts w:hint="eastAsia"/>
        </w:rPr>
        <w:t>图像，肝脏标注，肿瘤标注。</w:t>
      </w:r>
      <w:r>
        <w:t>这些肿瘤几乎肉眼不可见。因此，使用</w:t>
      </w:r>
      <w:r>
        <w:t xml:space="preserve"> SAM </w:t>
      </w:r>
      <w:r>
        <w:t>大模型的肝脏肿瘤分割方法具有重要意义</w:t>
      </w:r>
      <w:r>
        <w:fldChar w:fldCharType="begin"/>
      </w:r>
      <w:r w:rsidR="00CD38F9">
        <w:instrText xml:space="preserve"> ADDIN ZOTERO_ITEM CSL_CITATION {"citationID":"00000017","properties":{"formattedCitation":"\\super [15]\\nosupersub{}","plainCitation":"[15]","noteIndex":0},"citationItems":[{"id":594,"uris":["http://zotero.org/users/9557124/items/3DJ4GVPF",["http://zote</w:instrText>
      </w:r>
      <w:r w:rsidR="00CD38F9">
        <w:rPr>
          <w:rFonts w:hint="eastAsia"/>
        </w:rPr>
        <w:instrText>ro.org/users/9557124/items/3DJ4GVPF"]],"itemData":{"id":594,"type":"article-journal","abstract":"</w:instrText>
      </w:r>
      <w:r w:rsidR="00CD38F9">
        <w:rPr>
          <w:rFonts w:hint="eastAsia"/>
        </w:rPr>
        <w:instrText>肝脏肿瘤的精确分割是肝脏疾病诊断、手术计划和术后评估的重要步骤。计算机断层成像（</w:instrText>
      </w:r>
      <w:r w:rsidR="00CD38F9">
        <w:rPr>
          <w:rFonts w:hint="eastAsia"/>
        </w:rPr>
        <w:instrText>computed tomography</w:instrText>
      </w:r>
      <w:r w:rsidR="00CD38F9">
        <w:rPr>
          <w:rFonts w:hint="eastAsia"/>
        </w:rPr>
        <w:instrText>，</w:instrText>
      </w:r>
      <w:r w:rsidR="00CD38F9">
        <w:rPr>
          <w:rFonts w:hint="eastAsia"/>
        </w:rPr>
        <w:instrText>CT</w:instrText>
      </w:r>
      <w:r w:rsidR="00CD38F9">
        <w:rPr>
          <w:rFonts w:hint="eastAsia"/>
        </w:rPr>
        <w:instrText>）能够为肝脏肿瘤的诊断和治疗提供更为全面的信息，分担了医生繁重的阅片工作，更好地提高诊断的准确性。但是由于肝脏肿瘤的类型多样复杂，使得分割成为计算机辅助诊断的重难点问题。肝脏肿瘤</w:instrText>
      </w:r>
      <w:r w:rsidR="00CD38F9">
        <w:rPr>
          <w:rFonts w:hint="eastAsia"/>
        </w:rPr>
        <w:instrText>CT</w:instrText>
      </w:r>
      <w:r w:rsidR="00CD38F9">
        <w:rPr>
          <w:rFonts w:hint="eastAsia"/>
        </w:rPr>
        <w:instrText>图像的深度学习分割方法较传统的分割方法取得了明显的性能提升，并获得快速的发展。通过综述肝脏肿瘤图像分割领域的相关文献，本文介绍了肝脏肿瘤分割的常用数据库，总结了肝脏肿瘤</w:instrText>
      </w:r>
      <w:r w:rsidR="00CD38F9">
        <w:rPr>
          <w:rFonts w:hint="eastAsia"/>
        </w:rPr>
        <w:instrText>CT</w:instrText>
      </w:r>
      <w:r w:rsidR="00CD38F9">
        <w:rPr>
          <w:rFonts w:hint="eastAsia"/>
        </w:rPr>
        <w:instrText>图像的深度学习分割方法：全卷积网络（</w:instrText>
      </w:r>
      <w:r w:rsidR="00CD38F9">
        <w:rPr>
          <w:rFonts w:hint="eastAsia"/>
        </w:rPr>
        <w:instrText>fully convolutional network</w:instrText>
      </w:r>
      <w:r w:rsidR="00CD38F9">
        <w:rPr>
          <w:rFonts w:hint="eastAsia"/>
        </w:rPr>
        <w:instrText>，</w:instrText>
      </w:r>
      <w:r w:rsidR="00CD38F9">
        <w:rPr>
          <w:rFonts w:hint="eastAsia"/>
        </w:rPr>
        <w:instrText>FCN</w:instrText>
      </w:r>
      <w:r w:rsidR="00CD38F9">
        <w:rPr>
          <w:rFonts w:hint="eastAsia"/>
        </w:rPr>
        <w:instrText>）、</w:instrText>
      </w:r>
      <w:r w:rsidR="00CD38F9">
        <w:rPr>
          <w:rFonts w:hint="eastAsia"/>
        </w:rPr>
        <w:instrText>U-Net</w:instrText>
      </w:r>
      <w:r w:rsidR="00CD38F9">
        <w:rPr>
          <w:rFonts w:hint="eastAsia"/>
        </w:rPr>
        <w:instrText>网络和生成对抗网络（</w:instrText>
      </w:r>
      <w:r w:rsidR="00CD38F9">
        <w:rPr>
          <w:rFonts w:hint="eastAsia"/>
        </w:rPr>
        <w:instrText>generative adversarial network</w:instrText>
      </w:r>
      <w:r w:rsidR="00CD38F9">
        <w:rPr>
          <w:rFonts w:hint="eastAsia"/>
        </w:rPr>
        <w:instrText>，</w:instrText>
      </w:r>
      <w:r w:rsidR="00CD38F9">
        <w:rPr>
          <w:rFonts w:hint="eastAsia"/>
        </w:rPr>
        <w:instrText>GAN</w:instrText>
      </w:r>
      <w:r w:rsidR="00CD38F9">
        <w:rPr>
          <w:rFonts w:hint="eastAsia"/>
        </w:rPr>
        <w:instrText>）方法，重点给出了各类方法的基本思想、网络架构形式、改进方案以及优缺点等，并对这些方法在典型数据集上的性能表现进行了比较。最后，对肝脏肿瘤深度学习分割方法的未来研究趋势进行了展望。</w:instrText>
      </w:r>
      <w:r w:rsidR="00CD38F9">
        <w:rPr>
          <w:rFonts w:hint="eastAsia"/>
        </w:rPr>
        <w:instrText>","DOI":"10.11834/jig.200234","issue":"10","journalAbbreviation":"</w:instrText>
      </w:r>
      <w:r w:rsidR="00CD38F9">
        <w:rPr>
          <w:rFonts w:hint="eastAsia"/>
        </w:rPr>
        <w:instrText>中国图象图形学报</w:instrText>
      </w:r>
      <w:r w:rsidR="00CD38F9">
        <w:rPr>
          <w:rFonts w:hint="eastAsia"/>
        </w:rPr>
        <w:instrText>","language":"cn","license":"http://creativecommons.org/licenses/by/3.0/","page":"2024-2046","title":"</w:instrText>
      </w:r>
      <w:r w:rsidR="00CD38F9">
        <w:rPr>
          <w:rFonts w:hint="eastAsia"/>
        </w:rPr>
        <w:instrText>肝脏肿瘤</w:instrText>
      </w:r>
      <w:r w:rsidR="00CD38F9">
        <w:rPr>
          <w:rFonts w:hint="eastAsia"/>
        </w:rPr>
        <w:instrText>CT</w:instrText>
      </w:r>
      <w:r w:rsidR="00CD38F9">
        <w:rPr>
          <w:rFonts w:hint="eastAsia"/>
        </w:rPr>
        <w:instrText>图像深度学习分割方法综述</w:instrText>
      </w:r>
      <w:r w:rsidR="00CD38F9">
        <w:rPr>
          <w:rFonts w:hint="eastAsia"/>
        </w:rPr>
        <w:instrText>","volume":"25","author":[{"family":"</w:instrText>
      </w:r>
      <w:r w:rsidR="00CD38F9">
        <w:rPr>
          <w:rFonts w:hint="eastAsia"/>
        </w:rPr>
        <w:instrText>马金林</w:instrText>
      </w:r>
      <w:r w:rsidR="00CD38F9">
        <w:rPr>
          <w:rFonts w:hint="eastAsia"/>
        </w:rPr>
        <w:instrText>","given":""},{"family":"Jinlin","given":"Ma"},{"family":"</w:instrText>
      </w:r>
      <w:r w:rsidR="00CD38F9">
        <w:rPr>
          <w:rFonts w:hint="eastAsia"/>
        </w:rPr>
        <w:instrText>邓媛媛</w:instrText>
      </w:r>
      <w:r w:rsidR="00CD38F9">
        <w:rPr>
          <w:rFonts w:hint="eastAsia"/>
        </w:rPr>
        <w:instrText>","given":""},{"family":"Yuanyuan","given":"Deng"},{"family":"</w:instrText>
      </w:r>
      <w:r w:rsidR="00CD38F9">
        <w:rPr>
          <w:rFonts w:hint="eastAsia"/>
        </w:rPr>
        <w:instrText>马自萍</w:instrText>
      </w:r>
      <w:r w:rsidR="00CD38F9">
        <w:rPr>
          <w:rFonts w:hint="eastAsia"/>
        </w:rPr>
        <w:instrText>","given":""},{"family":"Ziping","given":"Ma"}],"issued":{"date-parts":[["2020",10,16]]},"citation-key":"MaJinLinGanZangZhongLiuCTTuXi</w:instrText>
      </w:r>
      <w:r w:rsidR="00CD38F9">
        <w:instrText xml:space="preserve">angShenDuXueXiFenGeFangFaZongShu2020"},"prefix":"","suffix":""}],"schema":"https://github.com/citation-style-language/schema/raw/master/csl-citation.json"} </w:instrText>
      </w:r>
      <w:r>
        <w:fldChar w:fldCharType="separate"/>
      </w:r>
      <w:r w:rsidR="00B172EF" w:rsidRPr="00B172EF">
        <w:rPr>
          <w:szCs w:val="24"/>
          <w:vertAlign w:val="superscript"/>
        </w:rPr>
        <w:t>[15]</w:t>
      </w:r>
      <w:r>
        <w:fldChar w:fldCharType="end"/>
      </w:r>
      <w:r>
        <w:t>。</w:t>
      </w:r>
    </w:p>
    <w:p w14:paraId="7594E45D" w14:textId="5519013A" w:rsidR="00F05A62" w:rsidRPr="00F05A62" w:rsidRDefault="00000000" w:rsidP="00F05A62">
      <w:pPr>
        <w:pStyle w:val="6"/>
      </w:pPr>
      <w:r>
        <w:rPr>
          <w:noProof/>
        </w:rPr>
        <w:lastRenderedPageBreak/>
        <w:drawing>
          <wp:inline distT="0" distB="0" distL="0" distR="0" wp14:anchorId="696AD20B" wp14:editId="7172EC1F">
            <wp:extent cx="5816894" cy="1580516"/>
            <wp:effectExtent l="0" t="0" r="0" b="635"/>
            <wp:docPr id="36" name="Picture" descr="图 2.2 肝脏肿瘤 CT 图像示意，从左到右依次为原 CT 图像，肝脏标注，肿瘤标注。"/>
            <wp:cNvGraphicFramePr/>
            <a:graphic xmlns:a="http://schemas.openxmlformats.org/drawingml/2006/main">
              <a:graphicData uri="http://schemas.openxmlformats.org/drawingml/2006/picture">
                <pic:pic xmlns:pic="http://schemas.openxmlformats.org/drawingml/2006/picture">
                  <pic:nvPicPr>
                    <pic:cNvPr id="37" name="Picture" descr="肝脏肿瘤示意.png"/>
                    <pic:cNvPicPr>
                      <a:picLocks noChangeAspect="1" noChangeArrowheads="1"/>
                    </pic:cNvPicPr>
                  </pic:nvPicPr>
                  <pic:blipFill>
                    <a:blip r:embed="rId29"/>
                    <a:stretch>
                      <a:fillRect/>
                    </a:stretch>
                  </pic:blipFill>
                  <pic:spPr bwMode="auto">
                    <a:xfrm>
                      <a:off x="0" y="0"/>
                      <a:ext cx="5819474" cy="1581217"/>
                    </a:xfrm>
                    <a:prstGeom prst="rect">
                      <a:avLst/>
                    </a:prstGeom>
                    <a:noFill/>
                    <a:ln w="9525">
                      <a:noFill/>
                      <a:headEnd/>
                      <a:tailEnd/>
                    </a:ln>
                  </pic:spPr>
                </pic:pic>
              </a:graphicData>
            </a:graphic>
          </wp:inline>
        </w:drawing>
      </w:r>
    </w:p>
    <w:p w14:paraId="47818E0E" w14:textId="2F37672B" w:rsidR="008E7390" w:rsidRDefault="00000000" w:rsidP="00A02AC5">
      <w:pPr>
        <w:pStyle w:val="affe"/>
      </w:pPr>
      <w:r>
        <w:t>图</w:t>
      </w:r>
      <w:r>
        <w:t xml:space="preserve"> 2.2 </w:t>
      </w:r>
      <w:r>
        <w:t>肝脏肿瘤</w:t>
      </w:r>
      <w:r>
        <w:t xml:space="preserve"> CT </w:t>
      </w:r>
      <w:r>
        <w:t>图像示意</w:t>
      </w:r>
      <w:r w:rsidR="00F34329">
        <w:rPr>
          <w:rFonts w:hint="eastAsia"/>
        </w:rPr>
        <w:t>图</w:t>
      </w:r>
    </w:p>
    <w:p w14:paraId="503380AF" w14:textId="77777777" w:rsidR="008E7390" w:rsidRDefault="00000000">
      <w:pPr>
        <w:pStyle w:val="2"/>
      </w:pPr>
      <w:bookmarkStart w:id="46" w:name="_Toc168533469"/>
      <w:bookmarkStart w:id="47" w:name="深度学习基本原理"/>
      <w:bookmarkEnd w:id="45"/>
      <w:r>
        <w:t>深度学习基本原理</w:t>
      </w:r>
      <w:bookmarkEnd w:id="46"/>
    </w:p>
    <w:p w14:paraId="62DC8BFE" w14:textId="6FDC7A46" w:rsidR="008E7390" w:rsidRDefault="00000000">
      <w:pPr>
        <w:ind w:firstLine="480"/>
      </w:pPr>
      <w:r>
        <w:t>深度学习是机器学习的一个分支，基于多层神经网络模拟人脑处理数据的方式</w:t>
      </w:r>
      <w:r>
        <w:fldChar w:fldCharType="begin"/>
      </w:r>
      <w:r w:rsidR="005D762C">
        <w:instrText xml:space="preserve"> ADDIN ZOTERO_ITEM CSL_CITATION {"citationID":"00000018","properties":{"formattedCitation":"\\super [16]\\nosupersub{}","plainCitation":"[16]","noteIndex":0},"citationItems":[{"id":570,"uris":["http://zotero.org/users/9557124/items/2D4XBHTM",["http://zote</w:instrText>
      </w:r>
      <w:r w:rsidR="005D762C">
        <w:rPr>
          <w:rFonts w:hint="eastAsia"/>
        </w:rPr>
        <w:instrText>ro.org/users/9557124/items/2D4XBHTM"]],"itemData":{"id":570,"type":"thesis","abstract":"</w:instrText>
      </w:r>
      <w:r w:rsidR="005D762C">
        <w:rPr>
          <w:rFonts w:hint="eastAsia"/>
        </w:rPr>
        <w:instrText>高分辨率遥感图像目标检测是遥感图像理解任务中的热点研究问题</w:instrText>
      </w:r>
      <w:r w:rsidR="005D762C">
        <w:rPr>
          <w:rFonts w:hint="eastAsia"/>
        </w:rPr>
        <w:instrText>,</w:instrText>
      </w:r>
      <w:r w:rsidR="005D762C">
        <w:rPr>
          <w:rFonts w:hint="eastAsia"/>
        </w:rPr>
        <w:instrText>是许多遥感图像分析任务的基础</w:instrText>
      </w:r>
      <w:r w:rsidR="005D762C">
        <w:rPr>
          <w:rFonts w:hint="eastAsia"/>
        </w:rPr>
        <w:instrText>.</w:instrText>
      </w:r>
      <w:r w:rsidR="005D762C">
        <w:rPr>
          <w:rFonts w:hint="eastAsia"/>
        </w:rPr>
        <w:instrText>随着信息技术与遥感技术的发展</w:instrText>
      </w:r>
      <w:r w:rsidR="005D762C">
        <w:rPr>
          <w:rFonts w:hint="eastAsia"/>
        </w:rPr>
        <w:instrText>,</w:instrText>
      </w:r>
      <w:r w:rsidR="005D762C">
        <w:rPr>
          <w:rFonts w:hint="eastAsia"/>
        </w:rPr>
        <w:instrText>越来越高空间分辨率的可见光遥感图像使遥感目标的精细检测识别成为了可能</w:instrText>
      </w:r>
      <w:r w:rsidR="005D762C">
        <w:rPr>
          <w:rFonts w:hint="eastAsia"/>
        </w:rPr>
        <w:instrText>.</w:instrText>
      </w:r>
      <w:r w:rsidR="005D762C">
        <w:rPr>
          <w:rFonts w:hint="eastAsia"/>
        </w:rPr>
        <w:instrText>近年来</w:instrText>
      </w:r>
      <w:r w:rsidR="005D762C">
        <w:rPr>
          <w:rFonts w:hint="eastAsia"/>
        </w:rPr>
        <w:instrText>,</w:instrText>
      </w:r>
      <w:r w:rsidR="005D762C">
        <w:rPr>
          <w:rFonts w:hint="eastAsia"/>
        </w:rPr>
        <w:instrText>深度学习方法在自然场景目标检测领域取得了突破性进展</w:instrText>
      </w:r>
      <w:r w:rsidR="005D762C">
        <w:rPr>
          <w:rFonts w:hint="eastAsia"/>
        </w:rPr>
        <w:instrText>,</w:instrText>
      </w:r>
      <w:r w:rsidR="005D762C">
        <w:rPr>
          <w:rFonts w:hint="eastAsia"/>
        </w:rPr>
        <w:instrText>无论是在检测识别准确率还是算法的鲁棒性等方面</w:instrText>
      </w:r>
      <w:r w:rsidR="005D762C">
        <w:rPr>
          <w:rFonts w:hint="eastAsia"/>
        </w:rPr>
        <w:instrText>,</w:instrText>
      </w:r>
      <w:r w:rsidR="005D762C">
        <w:rPr>
          <w:rFonts w:hint="eastAsia"/>
        </w:rPr>
        <w:instrText>都超越了基于传统手工设计特征的方法</w:instrText>
      </w:r>
      <w:r w:rsidR="005D762C">
        <w:rPr>
          <w:rFonts w:hint="eastAsia"/>
        </w:rPr>
        <w:instrText>.</w:instrText>
      </w:r>
      <w:r w:rsidR="005D762C">
        <w:rPr>
          <w:rFonts w:hint="eastAsia"/>
        </w:rPr>
        <w:instrText>但是由于遥感图像中目标存在成像视角单一</w:instrText>
      </w:r>
      <w:r w:rsidR="005D762C">
        <w:rPr>
          <w:rFonts w:hint="eastAsia"/>
        </w:rPr>
        <w:instrText>,</w:instrText>
      </w:r>
      <w:r w:rsidR="005D762C">
        <w:rPr>
          <w:rFonts w:hint="eastAsia"/>
        </w:rPr>
        <w:instrText>目标分布密集和目标尺度变化大等特点</w:instrText>
      </w:r>
      <w:r w:rsidR="005D762C">
        <w:rPr>
          <w:rFonts w:hint="eastAsia"/>
        </w:rPr>
        <w:instrText>,</w:instrText>
      </w:r>
      <w:r w:rsidR="005D762C">
        <w:rPr>
          <w:rFonts w:hint="eastAsia"/>
        </w:rPr>
        <w:instrText>直接将自然场景目标检测方法应用于遥感图像目标检测任务中</w:instrText>
      </w:r>
      <w:r w:rsidR="005D762C">
        <w:rPr>
          <w:rFonts w:hint="eastAsia"/>
        </w:rPr>
        <w:instrText>,</w:instrText>
      </w:r>
      <w:r w:rsidR="005D762C">
        <w:rPr>
          <w:rFonts w:hint="eastAsia"/>
        </w:rPr>
        <w:instrText>并不能获得满意的效果</w:instrText>
      </w:r>
      <w:r w:rsidR="005D762C">
        <w:rPr>
          <w:rFonts w:hint="eastAsia"/>
        </w:rPr>
        <w:instrText>.</w:instrText>
      </w:r>
      <w:r w:rsidR="005D762C">
        <w:rPr>
          <w:rFonts w:hint="eastAsia"/>
        </w:rPr>
        <w:instrText>因此</w:instrText>
      </w:r>
      <w:r w:rsidR="005D762C">
        <w:rPr>
          <w:rFonts w:hint="eastAsia"/>
        </w:rPr>
        <w:instrText>,</w:instrText>
      </w:r>
      <w:r w:rsidR="005D762C">
        <w:rPr>
          <w:rFonts w:hint="eastAsia"/>
        </w:rPr>
        <w:instrText>本文围绕深度学习与高分辨率遥感图像目标检测问题</w:instrText>
      </w:r>
      <w:r w:rsidR="005D762C">
        <w:rPr>
          <w:rFonts w:hint="eastAsia"/>
        </w:rPr>
        <w:instrText>,</w:instrText>
      </w:r>
      <w:r w:rsidR="005D762C">
        <w:rPr>
          <w:rFonts w:hint="eastAsia"/>
        </w:rPr>
        <w:instrText>在舰船目标检测识别</w:instrText>
      </w:r>
      <w:r w:rsidR="005D762C">
        <w:rPr>
          <w:rFonts w:hint="eastAsia"/>
        </w:rPr>
        <w:instrText>,</w:instrText>
      </w:r>
      <w:r w:rsidR="005D762C">
        <w:rPr>
          <w:rFonts w:hint="eastAsia"/>
        </w:rPr>
        <w:instrText>军事飞机检测识别等具体问题上开展了一系列的工作</w:instrText>
      </w:r>
      <w:r w:rsidR="005D762C">
        <w:rPr>
          <w:rFonts w:hint="eastAsia"/>
        </w:rPr>
        <w:instrText>.</w:instrText>
      </w:r>
      <w:r w:rsidR="005D762C">
        <w:rPr>
          <w:rFonts w:hint="eastAsia"/>
        </w:rPr>
        <w:instrText>论文主要针对高分辨率可见光遥感图像中的舰船目标检测问题</w:instrText>
      </w:r>
      <w:r w:rsidR="005D762C">
        <w:rPr>
          <w:rFonts w:hint="eastAsia"/>
        </w:rPr>
        <w:instrText>,</w:instrText>
      </w:r>
      <w:r w:rsidR="005D762C">
        <w:rPr>
          <w:rFonts w:hint="eastAsia"/>
        </w:rPr>
        <w:instrText>在基于深度学习的自然场景目标检测算法的基础上</w:instrText>
      </w:r>
      <w:r w:rsidR="005D762C">
        <w:rPr>
          <w:rFonts w:hint="eastAsia"/>
        </w:rPr>
        <w:instrText>,</w:instrText>
      </w:r>
      <w:r w:rsidR="005D762C">
        <w:rPr>
          <w:rFonts w:hint="eastAsia"/>
        </w:rPr>
        <w:instrText>结合遥感图像的特点做出以下针对性的改进方法</w:instrText>
      </w:r>
      <w:r w:rsidR="005D762C">
        <w:rPr>
          <w:rFonts w:hint="eastAsia"/>
        </w:rPr>
        <w:instrText>:(1)</w:instrText>
      </w:r>
      <w:r w:rsidR="005D762C">
        <w:rPr>
          <w:rFonts w:hint="eastAsia"/>
        </w:rPr>
        <w:instrText>提出了基于旋转矩形区域的遥感舰船目标检测算法</w:instrText>
      </w:r>
      <w:r w:rsidR="005D762C">
        <w:rPr>
          <w:rFonts w:hint="eastAsia"/>
        </w:rPr>
        <w:instrText>.</w:instrText>
      </w:r>
      <w:r w:rsidR="005D762C">
        <w:rPr>
          <w:rFonts w:hint="eastAsia"/>
        </w:rPr>
        <w:instrText>首先</w:instrText>
      </w:r>
      <w:r w:rsidR="005D762C">
        <w:rPr>
          <w:rFonts w:hint="eastAsia"/>
        </w:rPr>
        <w:instrText>,</w:instrText>
      </w:r>
      <w:r w:rsidR="005D762C">
        <w:rPr>
          <w:rFonts w:hint="eastAsia"/>
        </w:rPr>
        <w:instrText>通过对舰船这类具有目标狭长且分布密集物体的观察研究</w:instrText>
      </w:r>
      <w:r w:rsidR="005D762C">
        <w:rPr>
          <w:rFonts w:hint="eastAsia"/>
        </w:rPr>
        <w:instrText>,</w:instrText>
      </w:r>
      <w:r w:rsidR="005D762C">
        <w:rPr>
          <w:rFonts w:hint="eastAsia"/>
        </w:rPr>
        <w:instrText>使用旋转矩形框表示舰船目标检测结果</w:instrText>
      </w:r>
      <w:r w:rsidR="005D762C">
        <w:rPr>
          <w:rFonts w:hint="eastAsia"/>
        </w:rPr>
        <w:instrText>.</w:instrText>
      </w:r>
      <w:r w:rsidR="005D762C">
        <w:rPr>
          <w:rFonts w:hint="eastAsia"/>
        </w:rPr>
        <w:instrText>通过分析</w:instrText>
      </w:r>
      <w:r w:rsidR="005D762C">
        <w:rPr>
          <w:rFonts w:hint="eastAsia"/>
        </w:rPr>
        <w:instrText>,</w:instrText>
      </w:r>
      <w:r w:rsidR="005D762C">
        <w:rPr>
          <w:rFonts w:hint="eastAsia"/>
        </w:rPr>
        <w:instrText>这种表示方法无论是从视觉直观上还是从算法性能上都要优于当前的水平举行框表示方法</w:instrText>
      </w:r>
      <w:r w:rsidR="005D762C">
        <w:rPr>
          <w:rFonts w:hint="eastAsia"/>
        </w:rPr>
        <w:instrText>.</w:instrText>
      </w:r>
      <w:r w:rsidR="005D762C">
        <w:rPr>
          <w:rFonts w:hint="eastAsia"/>
        </w:rPr>
        <w:instrText>为了实现基于旋转矩形框的舰船检测</w:instrText>
      </w:r>
      <w:r w:rsidR="005D762C">
        <w:rPr>
          <w:rFonts w:hint="eastAsia"/>
        </w:rPr>
        <w:instrText>,</w:instrText>
      </w:r>
      <w:r w:rsidR="005D762C">
        <w:rPr>
          <w:rFonts w:hint="eastAsia"/>
        </w:rPr>
        <w:instrText>在</w:instrText>
      </w:r>
      <w:r w:rsidR="005D762C">
        <w:rPr>
          <w:rFonts w:hint="eastAsia"/>
        </w:rPr>
        <w:instrText>Faster RCNN</w:instrText>
      </w:r>
      <w:r w:rsidR="005D762C">
        <w:rPr>
          <w:rFonts w:hint="eastAsia"/>
        </w:rPr>
        <w:instrText>算法的基础上</w:instrText>
      </w:r>
      <w:r w:rsidR="005D762C">
        <w:rPr>
          <w:rFonts w:hint="eastAsia"/>
        </w:rPr>
        <w:instrText>,</w:instrText>
      </w:r>
      <w:r w:rsidR="005D762C">
        <w:rPr>
          <w:rFonts w:hint="eastAsia"/>
        </w:rPr>
        <w:instrText>对</w:instrText>
      </w:r>
      <w:r w:rsidR="005D762C">
        <w:rPr>
          <w:rFonts w:hint="eastAsia"/>
        </w:rPr>
        <w:instrText>RPN</w:instrText>
      </w:r>
      <w:r w:rsidR="005D762C">
        <w:rPr>
          <w:rFonts w:hint="eastAsia"/>
        </w:rPr>
        <w:instrText>网络进行了改进使其可以输出带有旋转角度的候选区域</w:instrText>
      </w:r>
      <w:r w:rsidR="005D762C">
        <w:rPr>
          <w:rFonts w:hint="eastAsia"/>
        </w:rPr>
        <w:instrText>.(2)</w:instrText>
      </w:r>
      <w:r w:rsidR="005D762C">
        <w:rPr>
          <w:rFonts w:hint="eastAsia"/>
        </w:rPr>
        <w:instrText>提出了兴趣区域特征金字塔池化模块</w:instrText>
      </w:r>
      <w:r w:rsidR="005D762C">
        <w:rPr>
          <w:rFonts w:hint="eastAsia"/>
        </w:rPr>
        <w:instrText>.</w:instrText>
      </w:r>
      <w:r w:rsidR="005D762C">
        <w:rPr>
          <w:rFonts w:hint="eastAsia"/>
        </w:rPr>
        <w:instrText>尺度变化大是遥感目标检测面临的难点问题</w:instrText>
      </w:r>
      <w:r w:rsidR="005D762C">
        <w:rPr>
          <w:rFonts w:hint="eastAsia"/>
        </w:rPr>
        <w:instrText>.</w:instrText>
      </w:r>
      <w:r w:rsidR="005D762C">
        <w:rPr>
          <w:rFonts w:hint="eastAsia"/>
        </w:rPr>
        <w:instrText>本文设计提出了可以融合多尺度池化特征的兴趣区域特征金字塔池化模块</w:instrText>
      </w:r>
      <w:r w:rsidR="005D762C">
        <w:rPr>
          <w:rFonts w:hint="eastAsia"/>
        </w:rPr>
        <w:instrText>,</w:instrText>
      </w:r>
      <w:r w:rsidR="005D762C">
        <w:rPr>
          <w:rFonts w:hint="eastAsia"/>
        </w:rPr>
        <w:instrText>可以提取到更加有效的兴趣区域图像特征</w:instrText>
      </w:r>
      <w:r w:rsidR="005D762C">
        <w:rPr>
          <w:rFonts w:hint="eastAsia"/>
        </w:rPr>
        <w:instrText>,</w:instrText>
      </w:r>
      <w:r w:rsidR="005D762C">
        <w:rPr>
          <w:rFonts w:hint="eastAsia"/>
        </w:rPr>
        <w:instrText>进而完成更好的分类</w:instrText>
      </w:r>
      <w:r w:rsidR="005D762C">
        <w:rPr>
          <w:rFonts w:hint="eastAsia"/>
        </w:rPr>
        <w:instrText>,</w:instrText>
      </w:r>
      <w:r w:rsidR="005D762C">
        <w:rPr>
          <w:rFonts w:hint="eastAsia"/>
        </w:rPr>
        <w:instrText>提升算法处理多尺度目标的能力</w:instrText>
      </w:r>
      <w:r w:rsidR="005D762C">
        <w:rPr>
          <w:rFonts w:hint="eastAsia"/>
        </w:rPr>
        <w:instrText>.(3)</w:instrText>
      </w:r>
      <w:r w:rsidR="005D762C">
        <w:rPr>
          <w:rFonts w:hint="eastAsia"/>
        </w:rPr>
        <w:instrText>设计了定位准确度预测分支</w:instrText>
      </w:r>
      <w:r w:rsidR="005D762C">
        <w:rPr>
          <w:rFonts w:hint="eastAsia"/>
        </w:rPr>
        <w:instrText>,</w:instrText>
      </w:r>
      <w:r w:rsidR="005D762C">
        <w:rPr>
          <w:rFonts w:hint="eastAsia"/>
        </w:rPr>
        <w:instrText>通过引入定位准确度指导非极大值抑制算法</w:instrText>
      </w:r>
      <w:r w:rsidR="005D762C">
        <w:rPr>
          <w:rFonts w:hint="eastAsia"/>
        </w:rPr>
        <w:instrText>,</w:instrText>
      </w:r>
      <w:r w:rsidR="005D762C">
        <w:rPr>
          <w:rFonts w:hint="eastAsia"/>
        </w:rPr>
        <w:instrText>优化了后处理算法</w:instrText>
      </w:r>
      <w:r w:rsidR="005D762C">
        <w:rPr>
          <w:rFonts w:hint="eastAsia"/>
        </w:rPr>
        <w:instrText>.</w:instrText>
      </w:r>
      <w:r w:rsidR="005D762C">
        <w:rPr>
          <w:rFonts w:hint="eastAsia"/>
        </w:rPr>
        <w:instrText>当前后处理采用分类置信度作为后处理过程中目标框的排序依据</w:instrText>
      </w:r>
      <w:r w:rsidR="005D762C">
        <w:rPr>
          <w:rFonts w:hint="eastAsia"/>
        </w:rPr>
        <w:instrText>,</w:instrText>
      </w:r>
      <w:r w:rsidR="005D762C">
        <w:rPr>
          <w:rFonts w:hint="eastAsia"/>
        </w:rPr>
        <w:instrText>但是根据分析发现分类置信度跟网络定位结果的质量之间存在不匹配的关系</w:instrText>
      </w:r>
      <w:r w:rsidR="005D762C">
        <w:rPr>
          <w:rFonts w:hint="eastAsia"/>
        </w:rPr>
        <w:instrText>.</w:instrText>
      </w:r>
      <w:r w:rsidR="005D762C">
        <w:rPr>
          <w:rFonts w:hint="eastAsia"/>
        </w:rPr>
        <w:instrText>因此设计了定位准确度预测分支</w:instrText>
      </w:r>
      <w:r w:rsidR="005D762C">
        <w:rPr>
          <w:rFonts w:hint="eastAsia"/>
        </w:rPr>
        <w:instrText>,</w:instrText>
      </w:r>
      <w:r w:rsidR="005D762C">
        <w:rPr>
          <w:rFonts w:hint="eastAsia"/>
        </w:rPr>
        <w:instrText>通过回归网络对定位结果的质量进行打分</w:instrText>
      </w:r>
      <w:r w:rsidR="005D762C">
        <w:rPr>
          <w:rFonts w:hint="eastAsia"/>
        </w:rPr>
        <w:instrText>,</w:instrText>
      </w:r>
      <w:r w:rsidR="005D762C">
        <w:rPr>
          <w:rFonts w:hint="eastAsia"/>
        </w:rPr>
        <w:instrText>在非极大值抑制算法中以定位分数作为目标框的排序依据</w:instrText>
      </w:r>
      <w:r w:rsidR="005D762C">
        <w:rPr>
          <w:rFonts w:hint="eastAsia"/>
        </w:rPr>
        <w:instrText>,</w:instrText>
      </w:r>
      <w:r w:rsidR="005D762C">
        <w:rPr>
          <w:rFonts w:hint="eastAsia"/>
        </w:rPr>
        <w:instrText>并且在算法流程中实现预测框的分数更新</w:instrText>
      </w:r>
      <w:r w:rsidR="005D762C">
        <w:rPr>
          <w:rFonts w:hint="eastAsia"/>
        </w:rPr>
        <w:instrText>,</w:instrText>
      </w:r>
      <w:r w:rsidR="005D762C">
        <w:rPr>
          <w:rFonts w:hint="eastAsia"/>
        </w:rPr>
        <w:instrText>优化了后处理的结果</w:instrText>
      </w:r>
      <w:r w:rsidR="005D762C">
        <w:rPr>
          <w:rFonts w:hint="eastAsia"/>
        </w:rPr>
        <w:instrText>.</w:instrText>
      </w:r>
      <w:r w:rsidR="005D762C">
        <w:rPr>
          <w:rFonts w:hint="eastAsia"/>
        </w:rPr>
        <w:instrText>提出的算法改进在公开数据集</w:instrText>
      </w:r>
      <w:r w:rsidR="005D762C">
        <w:rPr>
          <w:rFonts w:hint="eastAsia"/>
        </w:rPr>
        <w:instrText>HRSC2016</w:instrText>
      </w:r>
      <w:r w:rsidR="005D762C">
        <w:rPr>
          <w:rFonts w:hint="eastAsia"/>
        </w:rPr>
        <w:instrText>上进行了验证</w:instrText>
      </w:r>
      <w:r w:rsidR="005D762C">
        <w:rPr>
          <w:rFonts w:hint="eastAsia"/>
        </w:rPr>
        <w:instrText>.</w:instrText>
      </w:r>
      <w:r w:rsidR="005D762C">
        <w:rPr>
          <w:rFonts w:hint="eastAsia"/>
        </w:rPr>
        <w:instrText>实验证明所提方法的有效性</w:instrText>
      </w:r>
      <w:r w:rsidR="005D762C">
        <w:rPr>
          <w:rFonts w:hint="eastAsia"/>
        </w:rPr>
        <w:instrText>.","event-place":"</w:instrText>
      </w:r>
      <w:r w:rsidR="005D762C">
        <w:rPr>
          <w:rFonts w:hint="eastAsia"/>
        </w:rPr>
        <w:instrText>哈尔滨</w:instrText>
      </w:r>
      <w:r w:rsidR="005D762C">
        <w:rPr>
          <w:rFonts w:hint="eastAsia"/>
        </w:rPr>
        <w:instrText>","genre":"</w:instrText>
      </w:r>
      <w:r w:rsidR="005D762C">
        <w:rPr>
          <w:rFonts w:hint="eastAsia"/>
        </w:rPr>
        <w:instrText>硕士学位论文</w:instrText>
      </w:r>
      <w:r w:rsidR="005D762C">
        <w:rPr>
          <w:rFonts w:hint="eastAsia"/>
        </w:rPr>
        <w:instrText>","language":"zh-CN","note":"view: 141\nlike: 0","number-of-pages":"62","publisher":"</w:instrText>
      </w:r>
      <w:r w:rsidR="005D762C">
        <w:rPr>
          <w:rFonts w:hint="eastAsia"/>
        </w:rPr>
        <w:instrText>哈尔滨理工大学</w:instrText>
      </w:r>
      <w:r w:rsidR="005D762C">
        <w:rPr>
          <w:rFonts w:hint="eastAsia"/>
        </w:rPr>
        <w:instrText>","publisher-place":"</w:instrText>
      </w:r>
      <w:r w:rsidR="005D762C">
        <w:rPr>
          <w:rFonts w:hint="eastAsia"/>
        </w:rPr>
        <w:instrText>哈尔滨</w:instrText>
      </w:r>
      <w:r w:rsidR="005D762C">
        <w:rPr>
          <w:rFonts w:hint="eastAsia"/>
        </w:rPr>
        <w:instrText>","source":"CNKI","title":"</w:instrText>
      </w:r>
      <w:r w:rsidR="005D762C">
        <w:rPr>
          <w:rFonts w:hint="eastAsia"/>
        </w:rPr>
        <w:instrText>基于深度卷积神经网络遥感图像目标检测算法研究</w:instrText>
      </w:r>
      <w:r w:rsidR="005D762C">
        <w:rPr>
          <w:rFonts w:hint="eastAsia"/>
        </w:rPr>
        <w:instrText>","URL":"https://doi.org/10.27063/d.cnki.ghlgu.2019.000033","author":[{"literal":"</w:instrText>
      </w:r>
      <w:r w:rsidR="005D762C">
        <w:rPr>
          <w:rFonts w:hint="eastAsia"/>
        </w:rPr>
        <w:instrText>郭峰</w:instrText>
      </w:r>
      <w:r w:rsidR="005D762C">
        <w:rPr>
          <w:rFonts w:hint="eastAsia"/>
        </w:rPr>
        <w:instrText>"}],"accessed":{"date-parts":[["2024",5,20]]},"issued":{"date-parts":[["2020"]]},"citation-key":"GuoFengJiYuShenDuJuanJiShenJingWangLuoYaoGanTuXiangMuBiaoJianCeSuanFaYanJiu2020a"},"prefix":"","suffix":""}],"schema":"https://github.com/citati</w:instrText>
      </w:r>
      <w:r w:rsidR="005D762C">
        <w:instrText xml:space="preserve">on-style-language/schema/raw/master/csl-citation.json"} </w:instrText>
      </w:r>
      <w:r>
        <w:fldChar w:fldCharType="separate"/>
      </w:r>
      <w:r w:rsidR="00B172EF" w:rsidRPr="00B172EF">
        <w:rPr>
          <w:szCs w:val="24"/>
          <w:vertAlign w:val="superscript"/>
        </w:rPr>
        <w:t>[16]</w:t>
      </w:r>
      <w:r>
        <w:fldChar w:fldCharType="end"/>
      </w:r>
      <w:r>
        <w:t>。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w:t>
      </w:r>
      <w:r>
        <w:t>Dropout</w:t>
      </w:r>
      <w:r>
        <w:t>）</w:t>
      </w:r>
      <w:r>
        <w:fldChar w:fldCharType="begin"/>
      </w:r>
      <w:r w:rsidR="00BF4CDE">
        <w:instrText xml:space="preserve"> ADDIN ZOTERO_ITEM CSL_CITATION {"citationID":"00000019","properties":{"formattedCitation":"\\super [17]\\nosupersub{}","plainCitation":"[17]","noteIndex":0},"citationItems":[{"id":571,"uris":["http://zotero.org/users/9557124/items/BQ8Z9DCY",["http://zote</w:instrText>
      </w:r>
      <w:r w:rsidR="00BF4CDE">
        <w:rPr>
          <w:rFonts w:hint="eastAsia"/>
        </w:rPr>
        <w:instrText>ro.org/users/9557124/items/BQ8Z9DCY"]],"itemData":{"id":571,"type":"article-journal","abstract":"</w:instrText>
      </w:r>
      <w:r w:rsidR="00BF4CDE">
        <w:rPr>
          <w:rFonts w:hint="eastAsia"/>
        </w:rPr>
        <w:instrText>汉语框架语义角色识别是汉语框架语义分析的重要任务之一。该文基于汉语词语、词性等特征的分布式表示</w:instrText>
      </w:r>
      <w:r w:rsidR="00BF4CDE">
        <w:rPr>
          <w:rFonts w:hint="eastAsia"/>
        </w:rPr>
        <w:instrText>,</w:instrText>
      </w:r>
      <w:r w:rsidR="00BF4CDE">
        <w:rPr>
          <w:rFonts w:hint="eastAsia"/>
        </w:rPr>
        <w:instrText>使用一种多特征融合的神经网络结构来构建汉语框架语义角色识别模型。鉴于可用的训练语料规模有限</w:instrText>
      </w:r>
      <w:r w:rsidR="00BF4CDE">
        <w:rPr>
          <w:rFonts w:hint="eastAsia"/>
        </w:rPr>
        <w:instrText>,</w:instrText>
      </w:r>
      <w:r w:rsidR="00BF4CDE">
        <w:rPr>
          <w:rFonts w:hint="eastAsia"/>
        </w:rPr>
        <w:instrText>该文采用了</w:instrText>
      </w:r>
      <w:r w:rsidR="00BF4CDE">
        <w:rPr>
          <w:rFonts w:hint="eastAsia"/>
        </w:rPr>
        <w:instrText>Dropout</w:instrText>
      </w:r>
      <w:r w:rsidR="00BF4CDE">
        <w:rPr>
          <w:rFonts w:hint="eastAsia"/>
        </w:rPr>
        <w:instrText>正则化技术来改进神经网络的训练过程。实验结果表明</w:instrText>
      </w:r>
      <w:r w:rsidR="00BF4CDE">
        <w:rPr>
          <w:rFonts w:hint="eastAsia"/>
        </w:rPr>
        <w:instrText>,Dropout</w:instrText>
      </w:r>
      <w:r w:rsidR="00BF4CDE">
        <w:rPr>
          <w:rFonts w:hint="eastAsia"/>
        </w:rPr>
        <w:instrText>正则化的加入有效地缓解了模型的过拟合现象</w:instrText>
      </w:r>
      <w:r w:rsidR="00BF4CDE">
        <w:rPr>
          <w:rFonts w:hint="eastAsia"/>
        </w:rPr>
        <w:instrText>,</w:instrText>
      </w:r>
      <w:r w:rsidR="00BF4CDE">
        <w:rPr>
          <w:rFonts w:hint="eastAsia"/>
        </w:rPr>
        <w:instrText>使得模型的</w:instrText>
      </w:r>
      <w:r w:rsidR="00BF4CDE">
        <w:rPr>
          <w:rFonts w:hint="eastAsia"/>
        </w:rPr>
        <w:instrText>F</w:instrText>
      </w:r>
      <w:r w:rsidR="00BF4CDE">
        <w:rPr>
          <w:rFonts w:hint="eastAsia"/>
        </w:rPr>
        <w:instrText>值有了近</w:instrText>
      </w:r>
      <w:r w:rsidR="00BF4CDE">
        <w:rPr>
          <w:rFonts w:hint="eastAsia"/>
        </w:rPr>
        <w:instrText>7%</w:instrText>
      </w:r>
      <w:r w:rsidR="00BF4CDE">
        <w:rPr>
          <w:rFonts w:hint="eastAsia"/>
        </w:rPr>
        <w:instrText>的提高。该文进一步优化了学习率以及分布式表示的初始值</w:instrText>
      </w:r>
      <w:r w:rsidR="00BF4CDE">
        <w:rPr>
          <w:rFonts w:hint="eastAsia"/>
        </w:rPr>
        <w:instrText>,</w:instrText>
      </w:r>
      <w:r w:rsidR="00BF4CDE">
        <w:rPr>
          <w:rFonts w:hint="eastAsia"/>
        </w:rPr>
        <w:instrText>最终的汉语框架语义角色识别的</w:instrText>
      </w:r>
      <w:r w:rsidR="00BF4CDE">
        <w:rPr>
          <w:rFonts w:hint="eastAsia"/>
        </w:rPr>
        <w:instrText>F</w:instrText>
      </w:r>
      <w:r w:rsidR="00BF4CDE">
        <w:rPr>
          <w:rFonts w:hint="eastAsia"/>
        </w:rPr>
        <w:instrText>值达到</w:instrText>
      </w:r>
      <w:r w:rsidR="00BF4CDE">
        <w:rPr>
          <w:rFonts w:hint="eastAsia"/>
        </w:rPr>
        <w:instrText>70.54%,</w:instrText>
      </w:r>
      <w:r w:rsidR="00BF4CDE">
        <w:rPr>
          <w:rFonts w:hint="eastAsia"/>
        </w:rPr>
        <w:instrText>较原有的最优结果提升</w:instrText>
      </w:r>
      <w:r w:rsidR="00BF4CDE">
        <w:rPr>
          <w:rFonts w:hint="eastAsia"/>
        </w:rPr>
        <w:instrText>2%</w:instrText>
      </w:r>
      <w:r w:rsidR="00BF4CDE">
        <w:rPr>
          <w:rFonts w:hint="eastAsia"/>
        </w:rPr>
        <w:instrText>左右。</w:instrText>
      </w:r>
      <w:r w:rsidR="00BF4CDE">
        <w:rPr>
          <w:rFonts w:hint="eastAsia"/>
        </w:rPr>
        <w:instrText>","container-title":"</w:instrText>
      </w:r>
      <w:r w:rsidR="00BF4CDE">
        <w:rPr>
          <w:rFonts w:hint="eastAsia"/>
        </w:rPr>
        <w:instrText>中文信息学报</w:instrText>
      </w:r>
      <w:r w:rsidR="00BF4CDE">
        <w:rPr>
          <w:rFonts w:hint="eastAsia"/>
        </w:rPr>
        <w:instrText xml:space="preserve">","issue":"1","language":"zh-CN","note":"foundation: </w:instrText>
      </w:r>
      <w:r w:rsidR="00BF4CDE">
        <w:rPr>
          <w:rFonts w:hint="eastAsia"/>
        </w:rPr>
        <w:instrText>国家自然科学基金（</w:instrText>
      </w:r>
      <w:r w:rsidR="00BF4CDE">
        <w:rPr>
          <w:rFonts w:hint="eastAsia"/>
        </w:rPr>
        <w:instrText>NNSFC-61503228</w:instrText>
      </w:r>
      <w:r w:rsidR="00BF4CDE">
        <w:rPr>
          <w:rFonts w:hint="eastAsia"/>
        </w:rPr>
        <w:instrText>）；</w:instrText>
      </w:r>
      <w:r w:rsidR="00BF4CDE">
        <w:rPr>
          <w:rFonts w:hint="eastAsia"/>
        </w:rPr>
        <w:instrText xml:space="preserve"> NSFC-</w:instrText>
      </w:r>
      <w:r w:rsidR="00BF4CDE">
        <w:rPr>
          <w:rFonts w:hint="eastAsia"/>
        </w:rPr>
        <w:instrText>广东联合基金（第二期）；</w:instrText>
      </w:r>
      <w:r w:rsidR="00BF4CDE">
        <w:rPr>
          <w:rFonts w:hint="eastAsia"/>
        </w:rPr>
        <w:instrText xml:space="preserve">\ndownload: 254\nalbum: </w:instrText>
      </w:r>
      <w:r w:rsidR="00BF4CDE">
        <w:rPr>
          <w:rFonts w:hint="eastAsia"/>
        </w:rPr>
        <w:instrText>信息科技</w:instrText>
      </w:r>
      <w:r w:rsidR="00BF4CDE">
        <w:rPr>
          <w:rFonts w:hint="eastAsia"/>
        </w:rPr>
        <w:instrText>\nCLC: TP391.1;TP183\nCNKICite: 31\ndbcode: CJFD\ndbname: CJFDLAST2017\nfilename: mess201701019","page":"147-154","source":"Baidu Scholar","title":"</w:instrText>
      </w:r>
      <w:r w:rsidR="00BF4CDE">
        <w:rPr>
          <w:rFonts w:hint="eastAsia"/>
        </w:rPr>
        <w:instrText>基于</w:instrText>
      </w:r>
      <w:r w:rsidR="00BF4CDE">
        <w:rPr>
          <w:rFonts w:hint="eastAsia"/>
        </w:rPr>
        <w:instrText>Dropout</w:instrText>
      </w:r>
      <w:r w:rsidR="00BF4CDE">
        <w:rPr>
          <w:rFonts w:hint="eastAsia"/>
        </w:rPr>
        <w:instrText>正则化的汉语框架语义角色识别</w:instrText>
      </w:r>
      <w:r w:rsidR="00BF4CDE">
        <w:rPr>
          <w:rFonts w:hint="eastAsia"/>
        </w:rPr>
        <w:instrText>","author":[{"literal":"</w:instrText>
      </w:r>
      <w:r w:rsidR="00BF4CDE">
        <w:rPr>
          <w:rFonts w:hint="eastAsia"/>
        </w:rPr>
        <w:instrText>王瑞波</w:instrText>
      </w:r>
      <w:r w:rsidR="00BF4CDE">
        <w:rPr>
          <w:rFonts w:hint="eastAsia"/>
        </w:rPr>
        <w:instrText>"},{"literal":"</w:instrText>
      </w:r>
      <w:r w:rsidR="00BF4CDE">
        <w:rPr>
          <w:rFonts w:hint="eastAsia"/>
        </w:rPr>
        <w:instrText>李济洪</w:instrText>
      </w:r>
      <w:r w:rsidR="00BF4CDE">
        <w:rPr>
          <w:rFonts w:hint="eastAsia"/>
        </w:rPr>
        <w:instrText>"},{"literal":"</w:instrText>
      </w:r>
      <w:r w:rsidR="00BF4CDE">
        <w:rPr>
          <w:rFonts w:hint="eastAsia"/>
        </w:rPr>
        <w:instrText>李国臣</w:instrText>
      </w:r>
      <w:r w:rsidR="00BF4CDE">
        <w:rPr>
          <w:rFonts w:hint="eastAsia"/>
        </w:rPr>
        <w:instrText>"},{"literal":"</w:instrText>
      </w:r>
      <w:r w:rsidR="00BF4CDE">
        <w:rPr>
          <w:rFonts w:hint="eastAsia"/>
        </w:rPr>
        <w:instrText>杨耀文</w:instrText>
      </w:r>
      <w:r w:rsidR="00BF4CDE">
        <w:rPr>
          <w:rFonts w:hint="eastAsia"/>
        </w:rPr>
        <w:instrText>"}],"citation-key":"WangRui</w:instrText>
      </w:r>
      <w:r w:rsidR="00BF4CDE">
        <w:instrText xml:space="preserve">BoJiYuDropoutZhengZeHuaDeHanYuKuangJiaYuYiJiaoSeShiBie"},"prefix":"","suffix":""}],"schema":"https://github.com/citation-style-language/schema/raw/master/csl-citation.json"} </w:instrText>
      </w:r>
      <w:r>
        <w:fldChar w:fldCharType="separate"/>
      </w:r>
      <w:r w:rsidR="00B172EF" w:rsidRPr="00B172EF">
        <w:rPr>
          <w:szCs w:val="24"/>
          <w:vertAlign w:val="superscript"/>
        </w:rPr>
        <w:t>[17]</w:t>
      </w:r>
      <w:r>
        <w:fldChar w:fldCharType="end"/>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41F387FC" w14:textId="3E4A393B" w:rsidR="008E7390" w:rsidRDefault="00000000">
      <w:pPr>
        <w:pStyle w:val="2"/>
      </w:pPr>
      <w:bookmarkStart w:id="48" w:name="_Toc168533470"/>
      <w:bookmarkStart w:id="49" w:name="pytorch框架"/>
      <w:bookmarkEnd w:id="47"/>
      <w:r>
        <w:t>P</w:t>
      </w:r>
      <w:r w:rsidR="006422E9">
        <w:rPr>
          <w:rFonts w:hint="eastAsia"/>
        </w:rPr>
        <w:t>YTORCH</w:t>
      </w:r>
      <w:r>
        <w:t>框架</w:t>
      </w:r>
      <w:bookmarkEnd w:id="48"/>
    </w:p>
    <w:p w14:paraId="36B499ED" w14:textId="5A9672DC" w:rsidR="008E7390" w:rsidRDefault="00000000">
      <w:pPr>
        <w:ind w:firstLine="480"/>
      </w:pPr>
      <w:proofErr w:type="spellStart"/>
      <w:r>
        <w:t>PyTorch</w:t>
      </w:r>
      <w:proofErr w:type="spellEnd"/>
      <w:r>
        <w:t xml:space="preserve"> </w:t>
      </w:r>
      <w:r>
        <w:t>是一个开源的机器学习库，广泛用于计算机视觉和自然语言处理等领域。它由</w:t>
      </w:r>
      <w:r>
        <w:t>Facebook</w:t>
      </w:r>
      <w:r>
        <w:t>的人工智能研究团队开发，并得到了包括微软、</w:t>
      </w:r>
      <w:r>
        <w:t>Salesforce</w:t>
      </w:r>
      <w:r>
        <w:t>等多家大公司的支持和贡献</w:t>
      </w:r>
      <w:r w:rsidR="002521F8">
        <w:rPr>
          <w:rFonts w:hint="eastAsia"/>
        </w:rPr>
        <w:t>。</w:t>
      </w:r>
      <w:proofErr w:type="spellStart"/>
      <w:r>
        <w:t>PyTorch</w:t>
      </w:r>
      <w:proofErr w:type="spellEnd"/>
      <w:r>
        <w:t xml:space="preserve"> </w:t>
      </w:r>
      <w:r>
        <w:t>是一种强大的深度学习框架，适合从学术研究到商业应用的广泛用途。它的灵活性、用户友好的设计以及强大的社区支持使其成为当前最受欢迎的深度学习框架之一</w:t>
      </w:r>
      <w:r>
        <w:fldChar w:fldCharType="begin"/>
      </w:r>
      <w:r w:rsidR="00BF4CDE">
        <w:instrText xml:space="preserve"> ADDIN ZOTERO_ITEM CSL_CITATION {"citationID":"00000020","properties":{"formattedCitation":"\\super [18]\\nosupersub{}","plainCitation":"[18]","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w:instrText>
      </w:r>
      <w:r w:rsidR="00BF4CDE">
        <w:rPr>
          <w:rFonts w:hint="eastAsia"/>
        </w:rPr>
        <w:instrText xml:space="preserve">rsonalization of treatment plans.","language":"en","note":"titleTranslation: </w:instrText>
      </w:r>
      <w:r w:rsidR="00BF4CDE">
        <w:rPr>
          <w:rFonts w:hint="eastAsia"/>
        </w:rPr>
        <w:instrText>医学影像中的任何分段</w:instrText>
      </w:r>
      <w:r w:rsidR="00BF4CDE">
        <w:rPr>
          <w:rFonts w:hint="eastAsia"/>
        </w:rPr>
        <w:instrText>","source":"Zotero","title":"Segment Anything in Medical Images","author":[{"family":"Ma","given":"Jun"},{"family":"He","given":"Yuting"},{"family":"Li","given":"Feifei</w:instrText>
      </w:r>
      <w:r w:rsidR="00BF4CDE">
        <w:instrText xml:space="preserve">"},{"family":"Han","given":"Lin"},{"family":"You","given":"Chenyu"},{"family":"Wang","given":"Bo"}],"citation-key":"maSegmentAnythingMedical"},"prefix":"","suffix":""}],"schema":"https://github.com/citation-style-language/schema/raw/master/csl-citation.json"} </w:instrText>
      </w:r>
      <w:r>
        <w:fldChar w:fldCharType="separate"/>
      </w:r>
      <w:r w:rsidR="00B172EF" w:rsidRPr="00B172EF">
        <w:rPr>
          <w:szCs w:val="24"/>
          <w:vertAlign w:val="superscript"/>
        </w:rPr>
        <w:t>[18]</w:t>
      </w:r>
      <w:r>
        <w:fldChar w:fldCharType="end"/>
      </w:r>
      <w:r>
        <w:t>。</w:t>
      </w:r>
    </w:p>
    <w:p w14:paraId="6117CBD8" w14:textId="555FC787" w:rsidR="008E7390" w:rsidRDefault="00000000" w:rsidP="00B72946">
      <w:pPr>
        <w:ind w:firstLine="480"/>
      </w:pPr>
      <w:proofErr w:type="spellStart"/>
      <w:r>
        <w:t>PyTorch</w:t>
      </w:r>
      <w:proofErr w:type="spellEnd"/>
      <w:r>
        <w:t xml:space="preserve">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r w:rsidR="00B72946">
        <w:rPr>
          <w:rFonts w:hint="eastAsia"/>
        </w:rPr>
        <w:t>其</w:t>
      </w:r>
      <w:r>
        <w:t>提供</w:t>
      </w:r>
      <w:r w:rsidR="00B72946">
        <w:rPr>
          <w:rFonts w:hint="eastAsia"/>
        </w:rPr>
        <w:t>的</w:t>
      </w:r>
      <w:r>
        <w:t>丰富的</w:t>
      </w:r>
      <w:r>
        <w:t>API</w:t>
      </w:r>
      <w:r>
        <w:t>设计直观并易于理解，极大地简化了深度学习模型的开发过程。它支持大量的预定义层，如全连接层、卷积层、池化层等，以及多种损失函数和优化器，这使得构建复杂的神经网络变得更加容易。</w:t>
      </w:r>
      <w:proofErr w:type="spellStart"/>
      <w:r>
        <w:t>PyTorch</w:t>
      </w:r>
      <w:proofErr w:type="spellEnd"/>
      <w:r>
        <w:t xml:space="preserve"> </w:t>
      </w:r>
      <w:r>
        <w:t>拥有一个活跃的社区，提供大量的教程、工具和预训练模型，这些资源可以帮助用户快速开始项目并解决遇到的问题。此外，</w:t>
      </w:r>
      <w:proofErr w:type="spellStart"/>
      <w:r>
        <w:t>PyTorch</w:t>
      </w:r>
      <w:proofErr w:type="spellEnd"/>
      <w:r>
        <w:t xml:space="preserve"> </w:t>
      </w:r>
      <w:r>
        <w:t>与许多研究项目和商业应用相结合，</w:t>
      </w:r>
      <w:r>
        <w:lastRenderedPageBreak/>
        <w:t>形成了一个强大的生态系统。由于其灵活性和简便性，</w:t>
      </w:r>
      <w:proofErr w:type="spellStart"/>
      <w:r>
        <w:t>PyTorch</w:t>
      </w:r>
      <w:proofErr w:type="spellEnd"/>
      <w:r>
        <w:t xml:space="preserve"> </w:t>
      </w:r>
      <w:r>
        <w:t>在学术界特别受欢迎，成为许多最新研究论文的首选框架。它支持快速实验的特点，使研究人员能够验证新想法并迅速实现原型。</w:t>
      </w:r>
      <w:proofErr w:type="spellStart"/>
      <w:r>
        <w:t>PyTorch</w:t>
      </w:r>
      <w:proofErr w:type="spellEnd"/>
      <w:r>
        <w:t xml:space="preserve"> </w:t>
      </w:r>
      <w:r>
        <w:t>不仅易于使用，而且在性能方面也非常优秀。它可以无缝地运行在</w:t>
      </w:r>
      <w:r>
        <w:t xml:space="preserve"> CPU </w:t>
      </w:r>
      <w:r>
        <w:t>和</w:t>
      </w:r>
      <w:r>
        <w:t xml:space="preserve">GPU </w:t>
      </w:r>
      <w:r>
        <w:t>上，通过优化的</w:t>
      </w:r>
      <w:r>
        <w:t>C++</w:t>
      </w:r>
      <w:r>
        <w:t>库支持高效的内存使用和计算速度。</w:t>
      </w:r>
      <w:r w:rsidR="00B72946">
        <w:rPr>
          <w:rFonts w:hint="eastAsia"/>
        </w:rPr>
        <w:t>同时</w:t>
      </w:r>
      <w:r>
        <w:t>提供了与其他重要科学计算库的接口，如</w:t>
      </w:r>
      <w:r>
        <w:t>NumPy</w:t>
      </w:r>
      <w:r>
        <w:t>和</w:t>
      </w:r>
      <w:r>
        <w:t>SciPy</w:t>
      </w:r>
      <w:r>
        <w:t>，以及可视化工具如</w:t>
      </w:r>
      <w:proofErr w:type="spellStart"/>
      <w:r>
        <w:t>TensorBoard</w:t>
      </w:r>
      <w:proofErr w:type="spellEnd"/>
      <w:r>
        <w:t>。此外，它还支持</w:t>
      </w:r>
      <w:r>
        <w:t>ONNX</w:t>
      </w:r>
      <w:r>
        <w:t>（</w:t>
      </w:r>
      <w:r>
        <w:t>Open Neural Network Exchange</w:t>
      </w:r>
      <w:r>
        <w:t>）格式，这使得在不同框架之间转换模型变得更加容易。</w:t>
      </w:r>
    </w:p>
    <w:p w14:paraId="68F40E89" w14:textId="3204416F" w:rsidR="008E7390" w:rsidRDefault="00000000">
      <w:pPr>
        <w:ind w:firstLine="480"/>
      </w:pPr>
      <w:r>
        <w:t>本文研究将使用</w:t>
      </w:r>
      <w:r>
        <w:t xml:space="preserve"> </w:t>
      </w:r>
      <w:proofErr w:type="spellStart"/>
      <w:r>
        <w:t>PyTorch</w:t>
      </w:r>
      <w:proofErr w:type="spellEnd"/>
      <w:r>
        <w:t xml:space="preserve"> </w:t>
      </w:r>
      <w:r>
        <w:t>框架微调</w:t>
      </w:r>
      <w:r>
        <w:t xml:space="preserve"> SMA </w:t>
      </w:r>
      <w:r>
        <w:t>模型。在</w:t>
      </w:r>
      <w:r>
        <w:t>Python</w:t>
      </w:r>
      <w:r>
        <w:t>环境下，利用</w:t>
      </w:r>
      <w:proofErr w:type="spellStart"/>
      <w:r>
        <w:t>Pytorch</w:t>
      </w:r>
      <w:proofErr w:type="spellEnd"/>
      <w:r>
        <w:t>库构建</w:t>
      </w:r>
      <w:r>
        <w:t>SAM</w:t>
      </w:r>
      <w:r>
        <w:t>大模型的基础框架。</w:t>
      </w:r>
    </w:p>
    <w:p w14:paraId="75DE7B47" w14:textId="11CD763A" w:rsidR="008E7390" w:rsidRDefault="00F34329">
      <w:pPr>
        <w:pStyle w:val="2"/>
      </w:pPr>
      <w:bookmarkStart w:id="50" w:name="_Toc168533471"/>
      <w:bookmarkStart w:id="51" w:name="transformer"/>
      <w:bookmarkEnd w:id="49"/>
      <w:r>
        <w:rPr>
          <w:rFonts w:hint="eastAsia"/>
        </w:rPr>
        <w:t>变换器模型</w:t>
      </w:r>
      <w:bookmarkEnd w:id="50"/>
    </w:p>
    <w:p w14:paraId="04ACE714" w14:textId="429B2582" w:rsidR="008E7390" w:rsidRDefault="00F34329" w:rsidP="006A5134">
      <w:pPr>
        <w:ind w:firstLine="480"/>
      </w:pPr>
      <w:r>
        <w:rPr>
          <w:rFonts w:hint="eastAsia"/>
        </w:rPr>
        <w:t>变换器（</w:t>
      </w:r>
      <w:r>
        <w:t>Transformer</w:t>
      </w:r>
      <w:r>
        <w:rPr>
          <w:rFonts w:hint="eastAsia"/>
        </w:rPr>
        <w:t>）</w:t>
      </w:r>
      <w:r>
        <w:t>是一种基于自注意力机制的神经网络架构，最初由</w:t>
      </w:r>
      <w:r>
        <w:t>Vaswani</w:t>
      </w:r>
      <w:r>
        <w:t>等人在</w:t>
      </w:r>
      <w:r>
        <w:t>2017</w:t>
      </w:r>
      <w:r>
        <w:t>年的论文《</w:t>
      </w:r>
      <w:r>
        <w:t>Attention Is All You Need</w:t>
      </w:r>
      <w:r>
        <w:t>》中提出。</w:t>
      </w:r>
      <w:r>
        <w:t>Transformer</w:t>
      </w:r>
      <w:r>
        <w:t>模型在自然语言处理（</w:t>
      </w:r>
      <w:r>
        <w:t>NLP</w:t>
      </w:r>
      <w:r>
        <w:t>）任务中取得了巨大成功，并被广泛应用于其他领域如计算机视觉（例如</w:t>
      </w:r>
      <w:r>
        <w:t>VIT</w:t>
      </w:r>
      <w:r>
        <w:t>，</w:t>
      </w:r>
      <w:r>
        <w:t xml:space="preserve"> vision Transformer</w:t>
      </w:r>
      <w:r>
        <w:t>）。</w:t>
      </w:r>
      <w:bookmarkStart w:id="52" w:name="transformer模型的组成"/>
      <w:r>
        <w:rPr>
          <w:rFonts w:hint="eastAsia"/>
        </w:rPr>
        <w:t>变换器</w:t>
      </w:r>
      <w:r>
        <w:t>模型的</w:t>
      </w:r>
      <w:r w:rsidR="00C020D7">
        <w:rPr>
          <w:rFonts w:hint="eastAsia"/>
        </w:rPr>
        <w:t>结构</w:t>
      </w:r>
      <w:r>
        <w:t>组成</w:t>
      </w:r>
      <w:r w:rsidR="00C020D7">
        <w:rPr>
          <w:rFonts w:hint="eastAsia"/>
        </w:rPr>
        <w:t>如下：</w:t>
      </w:r>
    </w:p>
    <w:p w14:paraId="50C18B32" w14:textId="3B50FCE4" w:rsidR="00F05A62" w:rsidRPr="00F05A62" w:rsidRDefault="00000000" w:rsidP="00F05A62">
      <w:pPr>
        <w:pStyle w:val="6"/>
      </w:pPr>
      <w:r>
        <w:rPr>
          <w:noProof/>
        </w:rPr>
        <w:drawing>
          <wp:inline distT="0" distB="0" distL="0" distR="0" wp14:anchorId="6B5E2CEC" wp14:editId="36441BF0">
            <wp:extent cx="4152900" cy="1800226"/>
            <wp:effectExtent l="0" t="0" r="0" b="9525"/>
            <wp:docPr id="42" name="Picture" descr="图 2.3 Transformer 结构图"/>
            <wp:cNvGraphicFramePr/>
            <a:graphic xmlns:a="http://schemas.openxmlformats.org/drawingml/2006/main">
              <a:graphicData uri="http://schemas.openxmlformats.org/drawingml/2006/picture">
                <pic:pic xmlns:pic="http://schemas.openxmlformats.org/drawingml/2006/picture">
                  <pic:nvPicPr>
                    <pic:cNvPr id="43" name="Picture" descr="./Transformer结构图.png"/>
                    <pic:cNvPicPr>
                      <a:picLocks noChangeAspect="1" noChangeArrowheads="1"/>
                    </pic:cNvPicPr>
                  </pic:nvPicPr>
                  <pic:blipFill>
                    <a:blip r:embed="rId30"/>
                    <a:stretch>
                      <a:fillRect/>
                    </a:stretch>
                  </pic:blipFill>
                  <pic:spPr bwMode="auto">
                    <a:xfrm>
                      <a:off x="0" y="0"/>
                      <a:ext cx="4153292" cy="1800396"/>
                    </a:xfrm>
                    <a:prstGeom prst="rect">
                      <a:avLst/>
                    </a:prstGeom>
                    <a:noFill/>
                    <a:ln w="9525">
                      <a:noFill/>
                      <a:headEnd/>
                      <a:tailEnd/>
                    </a:ln>
                  </pic:spPr>
                </pic:pic>
              </a:graphicData>
            </a:graphic>
          </wp:inline>
        </w:drawing>
      </w:r>
    </w:p>
    <w:p w14:paraId="71A63BE6" w14:textId="77777777" w:rsidR="008E7390" w:rsidRDefault="00000000" w:rsidP="00A02AC5">
      <w:pPr>
        <w:pStyle w:val="affe"/>
      </w:pPr>
      <w:r>
        <w:t>图</w:t>
      </w:r>
      <w:r>
        <w:t xml:space="preserve"> 2.3 Transformer </w:t>
      </w:r>
      <w:r>
        <w:t>结构图</w:t>
      </w:r>
    </w:p>
    <w:p w14:paraId="1154C917" w14:textId="77777777" w:rsidR="008E7390" w:rsidRDefault="00000000">
      <w:pPr>
        <w:pStyle w:val="a6"/>
        <w:ind w:firstLine="480"/>
      </w:pPr>
      <w:r>
        <w:t>如图</w:t>
      </w:r>
      <w:r>
        <w:t xml:space="preserve"> 2.3</w:t>
      </w:r>
      <w:r>
        <w:t>，</w:t>
      </w:r>
      <w:r>
        <w:t>Transformer</w:t>
      </w:r>
      <w:r>
        <w:t>模型主要由编码器（</w:t>
      </w:r>
      <w:r>
        <w:t>Encoder</w:t>
      </w:r>
      <w:r>
        <w:t>）和解码器（</w:t>
      </w:r>
      <w:r>
        <w:t>Decoder</w:t>
      </w:r>
      <w:r>
        <w:t>）两部分组成，每部分由多个相同的层（</w:t>
      </w:r>
      <w:r>
        <w:t>layers</w:t>
      </w:r>
      <w:r>
        <w:t>）堆叠而成。每个层主要包含两个子层（</w:t>
      </w:r>
      <w:r>
        <w:t>sublayers</w:t>
      </w:r>
      <w:r>
        <w:t>）：</w:t>
      </w:r>
    </w:p>
    <w:p w14:paraId="7CB3256F" w14:textId="354F7F7F" w:rsidR="008E7390" w:rsidRPr="00F34329" w:rsidRDefault="00000000" w:rsidP="006A5134">
      <w:pPr>
        <w:pStyle w:val="3"/>
      </w:pPr>
      <w:bookmarkStart w:id="53" w:name="_Toc168533472"/>
      <w:bookmarkStart w:id="54" w:name="编码器encoder"/>
      <w:r w:rsidRPr="00F34329">
        <w:t>编码器（</w:t>
      </w:r>
      <w:r w:rsidRPr="00F34329">
        <w:t>Encoder</w:t>
      </w:r>
      <w:r w:rsidRPr="00F34329">
        <w:t>）</w:t>
      </w:r>
      <w:bookmarkEnd w:id="53"/>
    </w:p>
    <w:p w14:paraId="7FB0085C" w14:textId="43A6B51A" w:rsidR="008E7390" w:rsidRPr="00F34329" w:rsidRDefault="00000000">
      <w:pPr>
        <w:ind w:firstLine="480"/>
      </w:pPr>
      <w:r w:rsidRPr="00F34329">
        <w:t>每个编码器层包含以下两个子层：自注意力层（</w:t>
      </w:r>
      <w:r w:rsidRPr="00F34329">
        <w:t>Self-Attention Layer</w:t>
      </w:r>
      <w:r w:rsidRPr="00F34329">
        <w:t>）：计算输入序列中每个位置的注意力分数，捕捉输入序列中的全局依赖关系。前馈神经网络（</w:t>
      </w:r>
      <w:r w:rsidRPr="00F34329">
        <w:t>Feed-Forward Neural Network</w:t>
      </w:r>
      <w:r w:rsidRPr="00F34329">
        <w:t>，</w:t>
      </w:r>
      <w:r w:rsidRPr="00F34329">
        <w:t xml:space="preserve"> FFN</w:t>
      </w:r>
      <w:r w:rsidRPr="00F34329">
        <w:t>）：对每个位置的输入进行独立的非线性变换。</w:t>
      </w:r>
    </w:p>
    <w:p w14:paraId="1F3DA723" w14:textId="77777777" w:rsidR="008E7390" w:rsidRPr="00F34329" w:rsidRDefault="00000000">
      <w:pPr>
        <w:pStyle w:val="a6"/>
        <w:ind w:firstLine="480"/>
      </w:pPr>
      <w:r w:rsidRPr="00F34329">
        <w:t>每个编码器层的输出会通过残差连接（</w:t>
      </w:r>
      <w:r w:rsidRPr="00F34329">
        <w:t>residual connection</w:t>
      </w:r>
      <w:r w:rsidRPr="00F34329">
        <w:t>）和层归一化（</w:t>
      </w:r>
      <w:r w:rsidRPr="00F34329">
        <w:t xml:space="preserve">layer </w:t>
      </w:r>
      <w:r w:rsidRPr="00F34329">
        <w:lastRenderedPageBreak/>
        <w:t>normalization</w:t>
      </w:r>
      <w:r w:rsidRPr="00F34329">
        <w:t>）后，传递给下一层。</w:t>
      </w:r>
    </w:p>
    <w:p w14:paraId="1B41AAFB" w14:textId="35B9416F" w:rsidR="008E7390" w:rsidRPr="00F34329" w:rsidRDefault="00000000" w:rsidP="006A5134">
      <w:pPr>
        <w:pStyle w:val="3"/>
      </w:pPr>
      <w:bookmarkStart w:id="55" w:name="_Toc168533473"/>
      <w:bookmarkStart w:id="56" w:name="解码器decoder"/>
      <w:bookmarkEnd w:id="54"/>
      <w:r w:rsidRPr="00F34329">
        <w:t>解码器（</w:t>
      </w:r>
      <w:r w:rsidRPr="00F34329">
        <w:t>Decoder</w:t>
      </w:r>
      <w:r w:rsidRPr="00F34329">
        <w:t>）</w:t>
      </w:r>
      <w:bookmarkEnd w:id="55"/>
    </w:p>
    <w:p w14:paraId="41491AAD" w14:textId="079FA8A5" w:rsidR="008E7390" w:rsidRPr="00F34329" w:rsidRDefault="00000000">
      <w:pPr>
        <w:ind w:firstLine="480"/>
      </w:pPr>
      <w:r w:rsidRPr="00F34329">
        <w:t>每个解码器层包含三个子层：自注意力层（</w:t>
      </w:r>
      <w:r w:rsidRPr="00F34329">
        <w:t>Self-Attention Layer</w:t>
      </w:r>
      <w:r w:rsidRPr="00F34329">
        <w:t>）：与编码器相同，但只对解码器输入的前缀部分计算注意力分数。</w:t>
      </w:r>
      <w:r w:rsidRPr="00F34329">
        <w:t xml:space="preserve"> - </w:t>
      </w:r>
      <w:r w:rsidRPr="00F34329">
        <w:t>编码器</w:t>
      </w:r>
      <w:r w:rsidRPr="00F34329">
        <w:t>-</w:t>
      </w:r>
      <w:r w:rsidRPr="00F34329">
        <w:t>解码器注意力层（</w:t>
      </w:r>
      <w:r w:rsidRPr="00F34329">
        <w:t>Encoder-Decoder Attention Layer</w:t>
      </w:r>
      <w:r w:rsidRPr="00F34329">
        <w:t>）：将解码器的输入与编码器的输出结合，计算注意力分数，捕捉输入与输出之间的依赖关系。前馈神经网络（</w:t>
      </w:r>
      <w:r w:rsidRPr="00F34329">
        <w:t>Feed-Forward Neural Network</w:t>
      </w:r>
      <w:r w:rsidRPr="00F34329">
        <w:t>，</w:t>
      </w:r>
      <w:r w:rsidRPr="00F34329">
        <w:t xml:space="preserve"> FFN</w:t>
      </w:r>
      <w:r w:rsidRPr="00F34329">
        <w:t>）：与编码器相同，对每个位置的输入进行独立的非线性变换。</w:t>
      </w:r>
    </w:p>
    <w:p w14:paraId="2C91413B" w14:textId="77777777" w:rsidR="008E7390" w:rsidRPr="00F34329" w:rsidRDefault="00000000">
      <w:pPr>
        <w:pStyle w:val="a6"/>
        <w:ind w:firstLine="480"/>
      </w:pPr>
      <w:r w:rsidRPr="00F34329">
        <w:t>同样，每个解码器层的输出也会通过残差连接和层归一化后，传递给下一层。</w:t>
      </w:r>
    </w:p>
    <w:p w14:paraId="5B803ADD" w14:textId="13827C50" w:rsidR="008E7390" w:rsidRDefault="00057428">
      <w:pPr>
        <w:pStyle w:val="2"/>
      </w:pPr>
      <w:bookmarkStart w:id="57" w:name="_Toc168533474"/>
      <w:bookmarkStart w:id="58" w:name="vision-transformervit"/>
      <w:bookmarkEnd w:id="51"/>
      <w:bookmarkEnd w:id="52"/>
      <w:bookmarkEnd w:id="56"/>
      <w:r>
        <w:rPr>
          <w:rFonts w:hint="eastAsia"/>
        </w:rPr>
        <w:t>视觉变换器模型</w:t>
      </w:r>
      <w:bookmarkEnd w:id="57"/>
    </w:p>
    <w:p w14:paraId="615F2698" w14:textId="6B396F03" w:rsidR="008E7390" w:rsidRDefault="00057428">
      <w:pPr>
        <w:ind w:firstLine="480"/>
      </w:pPr>
      <w:r>
        <w:rPr>
          <w:rFonts w:hint="eastAsia"/>
        </w:rPr>
        <w:t>视觉变换器</w:t>
      </w:r>
      <w:r>
        <w:t>（</w:t>
      </w:r>
      <w:r>
        <w:t>Vision Transformer</w:t>
      </w:r>
      <w:r>
        <w:t>，</w:t>
      </w:r>
      <w:r>
        <w:t>VIT</w:t>
      </w:r>
      <w:r>
        <w:t>）模型是</w:t>
      </w:r>
      <w:r>
        <w:t xml:space="preserve"> Transformer </w:t>
      </w:r>
      <w:r>
        <w:t>模型在</w:t>
      </w:r>
      <w:r>
        <w:t xml:space="preserve"> CV </w:t>
      </w:r>
      <w:r>
        <w:t>领域的应用，用于把图像映射到特征空间，具体结构如图</w:t>
      </w:r>
      <w:r>
        <w:t xml:space="preserve"> 2.4</w:t>
      </w:r>
      <w:r>
        <w:t>所示。将图片输入图像编码器后，首先使用卷积分块缩小尺寸，之后借助</w:t>
      </w:r>
      <w:r>
        <w:t xml:space="preserve"> Flatten </w:t>
      </w:r>
      <w:r>
        <w:t>函数将分块的图像转换成向量，并与位置信息（</w:t>
      </w:r>
      <w:r>
        <w:t>position embedding</w:t>
      </w:r>
      <w:r>
        <w:t>）相加，相加结果经过</w:t>
      </w:r>
      <w:r>
        <w:t xml:space="preserve"> Transformer Encoder </w:t>
      </w:r>
      <w:r>
        <w:t>处理生成特征图，最后再通过两层卷积对特征图进行降维，得到图像嵌入（</w:t>
      </w:r>
      <w:r>
        <w:t>Image Bedding</w:t>
      </w:r>
      <w:r>
        <w:t>）。位置信息是初始为</w:t>
      </w:r>
      <w:r>
        <w:t xml:space="preserve"> 0 </w:t>
      </w:r>
      <w:r>
        <w:t>的参数矩阵，用于后续位置更新。</w:t>
      </w:r>
      <w:r>
        <w:t xml:space="preserve">SAM </w:t>
      </w:r>
      <w:r>
        <w:t>模型图像编码器使用了掩码自编码器（</w:t>
      </w:r>
      <w:r>
        <w:t>masked autoencoders</w:t>
      </w:r>
      <w:r>
        <w:t>，</w:t>
      </w:r>
      <w:r>
        <w:t>MAE</w:t>
      </w:r>
      <w:r>
        <w:t>）方法预训练的</w:t>
      </w:r>
      <w:r>
        <w:t xml:space="preserve"> VIT</w:t>
      </w:r>
      <w:r>
        <w:t>（</w:t>
      </w:r>
      <w:r>
        <w:t>Vision Transformer</w:t>
      </w:r>
      <w:r>
        <w:t>）模型。</w:t>
      </w:r>
      <w:r>
        <w:t xml:space="preserve">MAE </w:t>
      </w:r>
      <w:r>
        <w:t>是一种自监督学习方法，能够将输入的图片分块，并随机进行遮盖，之后借助编码器和解码器重构这些被遮盖的像素。</w:t>
      </w:r>
    </w:p>
    <w:p w14:paraId="1A588E28" w14:textId="77777777" w:rsidR="008E7390" w:rsidRDefault="00000000" w:rsidP="00F05A62">
      <w:pPr>
        <w:pStyle w:val="6"/>
      </w:pPr>
      <w:r>
        <w:rPr>
          <w:noProof/>
        </w:rPr>
        <w:drawing>
          <wp:inline distT="0" distB="0" distL="0" distR="0" wp14:anchorId="4E8A7A20" wp14:editId="2C40B3AE">
            <wp:extent cx="3600450" cy="1543050"/>
            <wp:effectExtent l="0" t="0" r="0" b="0"/>
            <wp:docPr id="49" name="Picture" descr="图 2.4 VIT 结构图"/>
            <wp:cNvGraphicFramePr/>
            <a:graphic xmlns:a="http://schemas.openxmlformats.org/drawingml/2006/main">
              <a:graphicData uri="http://schemas.openxmlformats.org/drawingml/2006/picture">
                <pic:pic xmlns:pic="http://schemas.openxmlformats.org/drawingml/2006/picture">
                  <pic:nvPicPr>
                    <pic:cNvPr id="50" name="Picture" descr="VIT结构图.png"/>
                    <pic:cNvPicPr>
                      <a:picLocks noChangeAspect="1" noChangeArrowheads="1"/>
                    </pic:cNvPicPr>
                  </pic:nvPicPr>
                  <pic:blipFill>
                    <a:blip r:embed="rId31"/>
                    <a:stretch>
                      <a:fillRect/>
                    </a:stretch>
                  </pic:blipFill>
                  <pic:spPr bwMode="auto">
                    <a:xfrm>
                      <a:off x="0" y="0"/>
                      <a:ext cx="3600450" cy="1543050"/>
                    </a:xfrm>
                    <a:prstGeom prst="rect">
                      <a:avLst/>
                    </a:prstGeom>
                    <a:noFill/>
                    <a:ln w="9525">
                      <a:noFill/>
                      <a:headEnd/>
                      <a:tailEnd/>
                    </a:ln>
                  </pic:spPr>
                </pic:pic>
              </a:graphicData>
            </a:graphic>
          </wp:inline>
        </w:drawing>
      </w:r>
    </w:p>
    <w:p w14:paraId="52524E73" w14:textId="77777777" w:rsidR="008E7390" w:rsidRDefault="00000000" w:rsidP="00A02AC5">
      <w:pPr>
        <w:pStyle w:val="affe"/>
      </w:pPr>
      <w:r>
        <w:t>图</w:t>
      </w:r>
      <w:r>
        <w:t xml:space="preserve"> 2.4 VIT </w:t>
      </w:r>
      <w:r>
        <w:t>结构图</w:t>
      </w:r>
    </w:p>
    <w:p w14:paraId="3A987B47" w14:textId="2409FA9F" w:rsidR="008E7390" w:rsidRDefault="00000000">
      <w:pPr>
        <w:pStyle w:val="3"/>
      </w:pPr>
      <w:bookmarkStart w:id="59" w:name="_Toc168533475"/>
      <w:bookmarkStart w:id="60" w:name="自注意力机制self-attention-mechanism"/>
      <w:r>
        <w:t>自注意力机制</w:t>
      </w:r>
      <w:bookmarkEnd w:id="59"/>
    </w:p>
    <w:p w14:paraId="06BE230C" w14:textId="2DE059B0" w:rsidR="008E7390" w:rsidRDefault="00000000">
      <w:pPr>
        <w:ind w:firstLine="480"/>
      </w:pPr>
      <w:r>
        <w:t>自注意力机制</w:t>
      </w:r>
      <w:r w:rsidR="00057428">
        <w:t>（</w:t>
      </w:r>
      <w:r w:rsidR="00057428">
        <w:t>Self-Attention Mechanism</w:t>
      </w:r>
      <w:r w:rsidR="00057428">
        <w:t>）</w:t>
      </w:r>
      <w:r>
        <w:t>是</w:t>
      </w:r>
      <w:r>
        <w:t>Transformer</w:t>
      </w:r>
      <w:r>
        <w:t>的核心组件，它允许模型在计算每个位置的表示时，考虑整个序列中的其他位置。其工作原理如下：</w:t>
      </w:r>
    </w:p>
    <w:p w14:paraId="5BC24010" w14:textId="3B132936" w:rsidR="008E7390" w:rsidRDefault="00000000" w:rsidP="002521F8">
      <w:pPr>
        <w:numPr>
          <w:ilvl w:val="0"/>
          <w:numId w:val="16"/>
        </w:numPr>
        <w:ind w:firstLine="480"/>
      </w:pPr>
      <w:r w:rsidRPr="00666945">
        <w:lastRenderedPageBreak/>
        <w:t>输入变换：</w:t>
      </w:r>
      <w:r>
        <w:t>将输入序列（例如词嵌入）变换为查询（</w:t>
      </w:r>
      <w:r>
        <w:t>query</w:t>
      </w:r>
      <w:r>
        <w:t>）、键（</w:t>
      </w:r>
      <w:r>
        <w:t>key</w:t>
      </w:r>
      <w:r>
        <w:t>）和值（</w:t>
      </w:r>
      <w:r>
        <w:t>value</w:t>
      </w:r>
      <w:r>
        <w:t>）向量：</w:t>
      </w:r>
    </w:p>
    <w:p w14:paraId="6856ADF3" w14:textId="373825EC" w:rsidR="00F05A62" w:rsidRPr="00F05A62" w:rsidRDefault="00000000" w:rsidP="009C1680">
      <w:pPr>
        <w:ind w:leftChars="-300" w:left="-720" w:firstLine="480"/>
      </w:pPr>
      <m:oMathPara>
        <m:oMath>
          <m:eqArr>
            <m:eqArrPr>
              <m:maxDist m:val="1"/>
              <m:ctrlPr>
                <w:rPr>
                  <w:rFonts w:ascii="Cambria Math" w:hAnsi="Cambria Math"/>
                  <w:i/>
                </w:rPr>
              </m:ctrlPr>
            </m:eqArrPr>
            <m:e>
              <m:r>
                <w:rPr>
                  <w:rFonts w:ascii="Cambria Math" w:hAnsi="Cambria Math"/>
                </w:rPr>
                <m:t>Q</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Q</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 xml:space="preserve">,  </m:t>
              </m:r>
              <m:r>
                <w:rPr>
                  <w:rFonts w:ascii="Cambria Math" w:hAnsi="Cambria Math"/>
                </w:rPr>
                <m:t>V</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V</m:t>
                  </m:r>
                </m:sub>
              </m:sSub>
              <m:r>
                <w:rPr>
                  <w:rFonts w:ascii="Cambria Math" w:hAnsi="Cambria Math"/>
                </w:rPr>
                <m:t>#</m:t>
              </m:r>
              <m:d>
                <m:dPr>
                  <m:ctrlPr>
                    <w:rPr>
                      <w:rFonts w:ascii="Cambria Math" w:hAnsi="Cambria Math"/>
                      <w:i/>
                    </w:rPr>
                  </m:ctrlPr>
                </m:dPr>
                <m:e>
                  <m:r>
                    <w:rPr>
                      <w:rFonts w:ascii="Cambria Math" w:hAnsi="Cambria Math"/>
                    </w:rPr>
                    <m:t>2-1</m:t>
                  </m:r>
                </m:e>
              </m:d>
            </m:e>
          </m:eqArr>
        </m:oMath>
      </m:oMathPara>
    </w:p>
    <w:p w14:paraId="6A603DB9" w14:textId="77777777" w:rsidR="008E7390" w:rsidRDefault="00000000" w:rsidP="00120E93">
      <w:pPr>
        <w:ind w:firstLineChars="0"/>
      </w:pPr>
      <w:r>
        <w:t>其中，</w:t>
      </w:r>
      <m:oMath>
        <m:sSub>
          <m:sSubPr>
            <m:ctrlPr>
              <w:rPr>
                <w:rFonts w:ascii="Cambria Math" w:hAnsi="Cambria Math"/>
              </w:rPr>
            </m:ctrlPr>
          </m:sSubPr>
          <m:e>
            <m:r>
              <w:rPr>
                <w:rFonts w:ascii="Cambria Math" w:hAnsi="Cambria Math"/>
              </w:rPr>
              <m:t>W</m:t>
            </m:r>
          </m:e>
          <m:sub>
            <m:r>
              <w:rPr>
                <w:rFonts w:ascii="Cambria Math" w:hAnsi="Cambria Math"/>
              </w:rPr>
              <m:t>Q</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K</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V</m:t>
            </m:r>
          </m:sub>
        </m:sSub>
      </m:oMath>
      <w:r>
        <w:t xml:space="preserve"> </w:t>
      </w:r>
      <w:r>
        <w:t>是学习到的权重矩阵。</w:t>
      </w:r>
    </w:p>
    <w:p w14:paraId="1672F04C" w14:textId="760C5FF6" w:rsidR="008E7390" w:rsidRDefault="00000000" w:rsidP="002521F8">
      <w:pPr>
        <w:numPr>
          <w:ilvl w:val="0"/>
          <w:numId w:val="16"/>
        </w:numPr>
        <w:ind w:firstLine="480"/>
      </w:pPr>
      <w:r w:rsidRPr="00666945">
        <w:t>计算注意力分数：</w:t>
      </w:r>
      <w:r>
        <w:t>计算查询与键的点积，并进行缩放和软最大化（</w:t>
      </w:r>
      <w:proofErr w:type="spellStart"/>
      <w:r>
        <w:t>softmax</w:t>
      </w:r>
      <w:proofErr w:type="spellEnd"/>
      <w:r>
        <w:t>），得到注意力分数：</w:t>
      </w:r>
    </w:p>
    <w:p w14:paraId="1005F8CB" w14:textId="2DE9F769" w:rsidR="00F05A62" w:rsidRPr="00F05A62" w:rsidRDefault="00000000" w:rsidP="009C1680">
      <w:pPr>
        <w:spacing w:line="240" w:lineRule="atLeast"/>
        <w:ind w:leftChars="-300" w:left="-720" w:firstLine="480"/>
      </w:pPr>
      <m:oMathPara>
        <m:oMath>
          <m:eqArr>
            <m:eqArrPr>
              <m:maxDist m:val="1"/>
              <m:ctrlPr>
                <w:rPr>
                  <w:rFonts w:ascii="Cambria Math" w:hAnsi="Cambria Math"/>
                  <w:i/>
                </w:rPr>
              </m:ctrlPr>
            </m:eqArrPr>
            <m:e>
              <m:r>
                <m:rPr>
                  <m:nor/>
                </m: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d>
                <m:dPr>
                  <m:ctrlPr>
                    <w:rPr>
                      <w:rFonts w:ascii="Cambria Math" w:hAnsi="Cambria Math"/>
                      <w:i/>
                    </w:rPr>
                  </m:ctrlPr>
                </m:dPr>
                <m:e>
                  <m:r>
                    <w:rPr>
                      <w:rFonts w:ascii="Cambria Math" w:hAnsi="Cambria Math"/>
                    </w:rPr>
                    <m:t>2-2</m:t>
                  </m:r>
                </m:e>
              </m:d>
            </m:e>
          </m:eqArr>
        </m:oMath>
      </m:oMathPara>
    </w:p>
    <w:p w14:paraId="152CA030" w14:textId="77777777" w:rsidR="008E7390" w:rsidRDefault="00000000" w:rsidP="00120E93">
      <w:pPr>
        <w:ind w:firstLineChars="0"/>
      </w:pPr>
      <w:r>
        <w:t>其中，</w:t>
      </w:r>
      <m:oMath>
        <m:sSub>
          <m:sSubPr>
            <m:ctrlPr>
              <w:rPr>
                <w:rFonts w:ascii="Cambria Math" w:hAnsi="Cambria Math"/>
              </w:rPr>
            </m:ctrlPr>
          </m:sSubPr>
          <m:e>
            <m:r>
              <w:rPr>
                <w:rFonts w:ascii="Cambria Math" w:hAnsi="Cambria Math"/>
              </w:rPr>
              <m:t>d</m:t>
            </m:r>
          </m:e>
          <m:sub>
            <m:r>
              <w:rPr>
                <w:rFonts w:ascii="Cambria Math" w:hAnsi="Cambria Math"/>
              </w:rPr>
              <m:t>k</m:t>
            </m:r>
          </m:sub>
        </m:sSub>
      </m:oMath>
      <w:r>
        <w:t xml:space="preserve"> </w:t>
      </w:r>
      <w:r>
        <w:t>是键向量的维度。</w:t>
      </w:r>
    </w:p>
    <w:p w14:paraId="5984DE7F" w14:textId="47BF817F" w:rsidR="008E7390" w:rsidRDefault="00000000" w:rsidP="002521F8">
      <w:pPr>
        <w:numPr>
          <w:ilvl w:val="0"/>
          <w:numId w:val="16"/>
        </w:numPr>
        <w:ind w:firstLine="480"/>
      </w:pPr>
      <w:r w:rsidRPr="00666945">
        <w:t>加权求和：</w:t>
      </w:r>
      <w:r>
        <w:t>使用注意力分数对值向量进行加权求和，得到每个位置的新表示。</w:t>
      </w:r>
    </w:p>
    <w:p w14:paraId="5958843A" w14:textId="2D180D44" w:rsidR="008E7390" w:rsidRDefault="00000000">
      <w:pPr>
        <w:pStyle w:val="3"/>
      </w:pPr>
      <w:bookmarkStart w:id="61" w:name="_Toc168533476"/>
      <w:bookmarkStart w:id="62" w:name="多头注意力机制multi-head-attention"/>
      <w:bookmarkEnd w:id="60"/>
      <w:r>
        <w:t>多头注意力机制</w:t>
      </w:r>
      <w:bookmarkEnd w:id="61"/>
    </w:p>
    <w:p w14:paraId="33D599F6" w14:textId="0EC1B143" w:rsidR="008E7390" w:rsidRDefault="00000000">
      <w:pPr>
        <w:ind w:firstLine="480"/>
      </w:pPr>
      <w:r>
        <w:t>为了捕捉不同子空间的信息，</w:t>
      </w:r>
      <w:r>
        <w:t>Transformer</w:t>
      </w:r>
      <w:r>
        <w:t>使用了多头注意力机制</w:t>
      </w:r>
      <w:r w:rsidR="00057428">
        <w:t>（</w:t>
      </w:r>
      <w:r w:rsidR="00057428">
        <w:t>Multi-Head Attention</w:t>
      </w:r>
      <w:r w:rsidR="00057428">
        <w:t>）</w:t>
      </w:r>
      <w:r>
        <w:t>。具体做法是将查询、键、值向量分成多个头，每个头独立计算注意力，然后将结果拼接在一起，并通过线性变换得到最终的输出：</w:t>
      </w:r>
    </w:p>
    <w:p w14:paraId="3F4DEC68" w14:textId="2DD7BBB9" w:rsidR="00F05A62" w:rsidRPr="00F05A62" w:rsidRDefault="00000000" w:rsidP="00F05A62">
      <w:pPr>
        <w:pStyle w:val="a6"/>
        <w:ind w:firstLine="480"/>
        <w:rPr>
          <w:rFonts w:eastAsiaTheme="minorEastAsia"/>
        </w:rPr>
      </w:pPr>
      <m:oMathPara>
        <m:oMath>
          <m:eqArr>
            <m:eqArrPr>
              <m:maxDist m:val="1"/>
              <m:ctrlPr>
                <w:rPr>
                  <w:rFonts w:ascii="Cambria Math" w:hAnsi="Cambria Math"/>
                  <w:i/>
                </w:rPr>
              </m:ctrlPr>
            </m:eqArrPr>
            <m:e>
              <w:proofErr w:type="spellStart"/>
              <m:r>
                <m:rPr>
                  <m:nor/>
                </m:rPr>
                <m:t>MultiHead</m:t>
              </m:r>
              <w:proofErr w:type="spellEnd"/>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Concat</m:t>
              </m:r>
              <m:d>
                <m:dPr>
                  <m:begChr m:val="（"/>
                  <m:endChr m:val="）"/>
                  <m:ctrlPr>
                    <w:rPr>
                      <w:rFonts w:ascii="Cambria Math" w:hAnsi="Cambria Math"/>
                    </w:rPr>
                  </m:ctrlPr>
                </m:dPr>
                <m:e>
                  <m:sSub>
                    <m:sSubPr>
                      <m:ctrlPr>
                        <w:rPr>
                          <w:rFonts w:ascii="Cambria Math" w:hAnsi="Cambria Math"/>
                        </w:rPr>
                      </m:ctrlPr>
                    </m:sSubPr>
                    <m:e>
                      <m:r>
                        <m:rPr>
                          <m:nor/>
                        </m:rPr>
                        <m:t>head</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nor/>
                        </m:rPr>
                        <m:t>head</m:t>
                      </m:r>
                    </m:e>
                    <m:sub>
                      <m:r>
                        <w:rPr>
                          <w:rFonts w:ascii="Cambria Math" w:hAnsi="Cambria Math"/>
                        </w:rPr>
                        <m:t>h</m:t>
                      </m:r>
                    </m:sub>
                  </m:sSub>
                </m:e>
              </m:d>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d>
                <m:dPr>
                  <m:ctrlPr>
                    <w:rPr>
                      <w:rFonts w:ascii="Cambria Math" w:hAnsi="Cambria Math"/>
                      <w:i/>
                    </w:rPr>
                  </m:ctrlPr>
                </m:dPr>
                <m:e>
                  <m:r>
                    <w:rPr>
                      <w:rFonts w:ascii="Cambria Math" w:hAnsi="Cambria Math"/>
                    </w:rPr>
                    <m:t>2-3</m:t>
                  </m:r>
                </m:e>
              </m:d>
            </m:e>
          </m:eqArr>
        </m:oMath>
      </m:oMathPara>
    </w:p>
    <w:p w14:paraId="65498958" w14:textId="436C91C8" w:rsidR="008E7390" w:rsidRDefault="00000000">
      <w:pPr>
        <w:ind w:firstLine="480"/>
      </w:pPr>
      <w:r>
        <w:t>其中，</w:t>
      </w:r>
      <m:oMath>
        <m:sSub>
          <m:sSubPr>
            <m:ctrlPr>
              <w:rPr>
                <w:rFonts w:ascii="Cambria Math" w:hAnsi="Cambria Math"/>
              </w:rPr>
            </m:ctrlPr>
          </m:sSubPr>
          <m:e>
            <m:r>
              <m:rPr>
                <m:nor/>
              </m:rPr>
              <m:t>head</m:t>
            </m:r>
          </m:e>
          <m:sub>
            <m:r>
              <w:rPr>
                <w:rFonts w:ascii="Cambria Math" w:hAnsi="Cambria Math"/>
              </w:rPr>
              <m:t>i</m:t>
            </m:r>
          </m:sub>
        </m:sSub>
        <m:r>
          <m:rPr>
            <m:sty m:val="p"/>
          </m:rPr>
          <w:rPr>
            <w:rFonts w:ascii="Cambria Math" w:hAnsi="Cambria Math"/>
          </w:rPr>
          <m:t>=</m:t>
        </m:r>
        <m:r>
          <m:rPr>
            <m:nor/>
          </m:rPr>
          <m:t>Attention</m:t>
        </m:r>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Q</m:t>
                </m:r>
              </m:e>
              <m:sub>
                <m:r>
                  <w:rPr>
                    <w:rFonts w:ascii="Cambria Math" w:hAnsi="Cambria Math"/>
                  </w:rPr>
                  <m:t>i</m:t>
                </m:r>
              </m:sub>
            </m:sSub>
          </m:sub>
        </m:sSub>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K</m:t>
                </m:r>
              </m:e>
              <m:sub>
                <m:r>
                  <w:rPr>
                    <w:rFonts w:ascii="Cambria Math" w:hAnsi="Cambria Math"/>
                  </w:rPr>
                  <m:t>i</m:t>
                </m:r>
              </m:sub>
            </m:sSub>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V</m:t>
                </m:r>
              </m:e>
              <m:sub>
                <m:r>
                  <w:rPr>
                    <w:rFonts w:ascii="Cambria Math" w:hAnsi="Cambria Math"/>
                  </w:rPr>
                  <m:t>i</m:t>
                </m:r>
              </m:sub>
            </m:sSub>
          </m:sub>
        </m:sSub>
        <m:r>
          <m:rPr>
            <m:sty m:val="p"/>
          </m:rPr>
          <w:rPr>
            <w:rFonts w:ascii="Cambria Math" w:hAnsi="Cambria Math"/>
          </w:rPr>
          <m:t>）</m:t>
        </m:r>
      </m:oMath>
      <w:r>
        <w:t>。</w:t>
      </w:r>
    </w:p>
    <w:p w14:paraId="5126D759" w14:textId="660E7C51" w:rsidR="008E7390" w:rsidRDefault="00000000">
      <w:pPr>
        <w:pStyle w:val="3"/>
      </w:pPr>
      <w:bookmarkStart w:id="63" w:name="_Toc168533477"/>
      <w:bookmarkStart w:id="64" w:name="位置编码positional-encoding"/>
      <w:bookmarkEnd w:id="62"/>
      <w:r>
        <w:t>位置编码</w:t>
      </w:r>
      <w:bookmarkEnd w:id="63"/>
    </w:p>
    <w:p w14:paraId="5A205E20" w14:textId="54C409DD" w:rsidR="008E7390" w:rsidRDefault="00000000">
      <w:pPr>
        <w:ind w:firstLine="480"/>
      </w:pPr>
      <w:r>
        <w:t>由于</w:t>
      </w:r>
      <w:r>
        <w:t>Transformer</w:t>
      </w:r>
      <w:r>
        <w:t>没有卷积或递归结构，它无法直接捕捉输入序列的位置信息。为此，</w:t>
      </w:r>
      <w:r>
        <w:t>Transformer</w:t>
      </w:r>
      <w:r>
        <w:t>在输入中添加了位置编码</w:t>
      </w:r>
      <w:r w:rsidR="00057428">
        <w:t>（</w:t>
      </w:r>
      <w:r w:rsidR="00057428">
        <w:t>Positional Encoding</w:t>
      </w:r>
      <w:r w:rsidR="00057428">
        <w:t>）</w:t>
      </w:r>
      <w:r>
        <w:t>，提供位置信息。位置编码可以是固定的，也可以是可学习的，其形式通常为：</w:t>
      </w:r>
    </w:p>
    <w:p w14:paraId="04F9AFDA" w14:textId="3DD906AA" w:rsidR="00F05A62" w:rsidRPr="00F05A62" w:rsidRDefault="00000000" w:rsidP="00F05A62">
      <w:pPr>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m:rPr>
                      <m:nor/>
                    </m:rPr>
                    <w:rPr>
                      <w:rFonts w:ascii="Cambria Math" w:hAnsi="Cambria Math"/>
                      <w:iCs/>
                    </w:rPr>
                    <m:t>PE</m:t>
                  </m:r>
                </m:e>
                <m:sub>
                  <m:d>
                    <m:dPr>
                      <m:ctrlPr>
                        <w:rPr>
                          <w:rFonts w:ascii="Cambria Math" w:hAnsi="Cambria Math"/>
                          <w:i/>
                        </w:rPr>
                      </m:ctrlPr>
                    </m:dPr>
                    <m:e>
                      <m:r>
                        <w:rPr>
                          <w:rFonts w:ascii="Cambria Math" w:hAnsi="Cambria Math"/>
                        </w:rPr>
                        <m:t>pos,2i</m:t>
                      </m:r>
                    </m:e>
                  </m:d>
                </m:sub>
              </m:sSub>
              <m:r>
                <w:rPr>
                  <w:rFonts w:ascii="Cambria Math" w:hAnsi="Cambria Math"/>
                </w:rPr>
                <m:t>=sin</m:t>
              </m:r>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m:t>
              </m:r>
              <m:sSub>
                <m:sSubPr>
                  <m:ctrlPr>
                    <w:rPr>
                      <w:rFonts w:ascii="Cambria Math" w:hAnsi="Cambria Math"/>
                      <w:i/>
                    </w:rPr>
                  </m:ctrlPr>
                </m:sSubPr>
                <m:e>
                  <m:r>
                    <m:rPr>
                      <m:nor/>
                    </m:rPr>
                    <w:rPr>
                      <w:rFonts w:ascii="Cambria Math" w:hAnsi="Cambria Math"/>
                      <w:iCs/>
                    </w:rPr>
                    <m:t>PE</m:t>
                  </m:r>
                </m:e>
                <m:sub>
                  <m:d>
                    <m:dPr>
                      <m:ctrlPr>
                        <w:rPr>
                          <w:rFonts w:ascii="Cambria Math" w:hAnsi="Cambria Math"/>
                          <w:i/>
                        </w:rPr>
                      </m:ctrlPr>
                    </m:dPr>
                    <m:e>
                      <m:r>
                        <w:rPr>
                          <w:rFonts w:ascii="Cambria Math" w:hAnsi="Cambria Math"/>
                        </w:rPr>
                        <m:t>pos,2i+1</m:t>
                      </m:r>
                    </m:e>
                  </m:d>
                </m:sub>
              </m:sSub>
              <m:r>
                <w:rPr>
                  <w:rFonts w:ascii="Cambria Math" w:hAnsi="Cambria Math"/>
                </w:rPr>
                <m:t>=cos</m:t>
              </m:r>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2EBD3A67" w14:textId="527D040C" w:rsidR="004B2143" w:rsidRDefault="00000000" w:rsidP="00104BEA">
      <w:pPr>
        <w:ind w:firstLine="480"/>
      </w:pPr>
      <w:r>
        <w:t>其中，</w:t>
      </w:r>
      <m:oMath>
        <m:r>
          <w:rPr>
            <w:rFonts w:ascii="Cambria Math" w:hAnsi="Cambria Math"/>
          </w:rPr>
          <m:t>pos</m:t>
        </m:r>
      </m:oMath>
      <w:r>
        <w:t xml:space="preserve"> </w:t>
      </w:r>
      <w:r>
        <w:t>是位置，</w:t>
      </w:r>
      <m:oMath>
        <m:r>
          <w:rPr>
            <w:rFonts w:ascii="Cambria Math" w:hAnsi="Cambria Math"/>
          </w:rPr>
          <m:t>i</m:t>
        </m:r>
      </m:oMath>
      <w:r>
        <w:t xml:space="preserve"> </w:t>
      </w:r>
      <w:r>
        <w:t>是维度索引</w:t>
      </w:r>
      <w:r w:rsidR="00104BEA">
        <w:rPr>
          <w:rFonts w:hint="eastAsia"/>
        </w:rPr>
        <w:t>，</w:t>
      </w:r>
      <w:r w:rsidR="00104BEA">
        <w:rPr>
          <w:rStyle w:val="mord"/>
        </w:rPr>
        <w:t>d</w:t>
      </w:r>
      <w:r w:rsidR="00104BEA">
        <w:t xml:space="preserve"> </w:t>
      </w:r>
      <w:r w:rsidR="00104BEA">
        <w:t>表示嵌入向量的维度。</w:t>
      </w:r>
    </w:p>
    <w:p w14:paraId="5B6539F9" w14:textId="2872A66A" w:rsidR="008E7390" w:rsidRDefault="00000000">
      <w:pPr>
        <w:ind w:firstLine="480"/>
      </w:pPr>
      <w:bookmarkStart w:id="65" w:name="总结"/>
      <w:bookmarkEnd w:id="64"/>
      <w:r>
        <w:t>Transformer</w:t>
      </w:r>
      <w:r>
        <w:t>通过自注意力机制和前馈神经网络，在自然语言处理和其他领域中实现了卓越的性能。其核心优势在于能够捕捉全局依赖关系，易于并行计算，并且具有良好的扩展性。自推出以来，</w:t>
      </w:r>
      <w:r>
        <w:t>Transformer</w:t>
      </w:r>
      <w:r>
        <w:t>模型已经衍生出许多变种和改进版本，并在许多任务中取得了显著成果</w:t>
      </w:r>
      <w:r w:rsidR="0075605F">
        <w:rPr>
          <w:rFonts w:hint="eastAsia"/>
        </w:rPr>
        <w:t>，例如，基于</w:t>
      </w:r>
      <w:r w:rsidR="0075605F">
        <w:rPr>
          <w:rFonts w:hint="eastAsia"/>
        </w:rPr>
        <w:t xml:space="preserve">Vision Transformer </w:t>
      </w:r>
      <w:r w:rsidR="0075605F">
        <w:rPr>
          <w:rFonts w:hint="eastAsia"/>
        </w:rPr>
        <w:t>的</w:t>
      </w:r>
      <w:r w:rsidR="0075605F">
        <w:rPr>
          <w:rFonts w:hint="eastAsia"/>
        </w:rPr>
        <w:t xml:space="preserve">SAM </w:t>
      </w:r>
      <w:r w:rsidR="0075605F">
        <w:rPr>
          <w:rFonts w:hint="eastAsia"/>
        </w:rPr>
        <w:t>模型。</w:t>
      </w:r>
    </w:p>
    <w:p w14:paraId="556DFC11" w14:textId="37B4479C" w:rsidR="008E7390" w:rsidRDefault="00057428">
      <w:pPr>
        <w:pStyle w:val="2"/>
      </w:pPr>
      <w:bookmarkStart w:id="66" w:name="_Toc168533478"/>
      <w:bookmarkStart w:id="67" w:name="分割大模型sam大模型"/>
      <w:bookmarkEnd w:id="58"/>
      <w:bookmarkEnd w:id="65"/>
      <w:r>
        <w:rPr>
          <w:rFonts w:hint="eastAsia"/>
        </w:rPr>
        <w:t>万物</w:t>
      </w:r>
      <w:r>
        <w:t>分割模型</w:t>
      </w:r>
      <w:bookmarkEnd w:id="66"/>
    </w:p>
    <w:p w14:paraId="776C069E" w14:textId="26D37924" w:rsidR="008E7390" w:rsidRDefault="00000000">
      <w:pPr>
        <w:ind w:firstLine="480"/>
      </w:pPr>
      <w:r>
        <w:t>本文主要研究通过对</w:t>
      </w:r>
      <w:r>
        <w:t xml:space="preserve"> SAM</w:t>
      </w:r>
      <w:r w:rsidR="00057428">
        <w:t>（</w:t>
      </w:r>
      <w:r w:rsidR="00057428">
        <w:t>Segment Anything Model</w:t>
      </w:r>
      <w:r w:rsidR="00057428">
        <w:rPr>
          <w:rFonts w:hint="eastAsia"/>
        </w:rPr>
        <w:t>，</w:t>
      </w:r>
      <w:r w:rsidR="00057428">
        <w:rPr>
          <w:rFonts w:hint="eastAsia"/>
        </w:rPr>
        <w:t>SAM</w:t>
      </w:r>
      <w:r w:rsidR="00057428">
        <w:t>）</w:t>
      </w:r>
      <w:r>
        <w:t>大模型的微调训练，以适应在医学图像处理，尤其是对腹部</w:t>
      </w:r>
      <w:r>
        <w:t xml:space="preserve"> CT </w:t>
      </w:r>
      <w:r>
        <w:t>扫描图像的肝脏肿瘤分割。</w:t>
      </w:r>
    </w:p>
    <w:p w14:paraId="0646D190" w14:textId="77777777" w:rsidR="008E7390" w:rsidRDefault="00000000">
      <w:pPr>
        <w:pStyle w:val="3"/>
      </w:pPr>
      <w:bookmarkStart w:id="68" w:name="_Toc168533479"/>
      <w:bookmarkStart w:id="69" w:name="背景"/>
      <w:r>
        <w:lastRenderedPageBreak/>
        <w:t>背景</w:t>
      </w:r>
      <w:bookmarkEnd w:id="68"/>
    </w:p>
    <w:p w14:paraId="65E24605" w14:textId="77777777" w:rsidR="008E7390"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预训练和针对特定任务的微调，实现了对不同对象类型的准确识别和分割。</w:t>
      </w:r>
    </w:p>
    <w:p w14:paraId="34A51D50" w14:textId="77777777" w:rsidR="008E7390" w:rsidRDefault="00000000">
      <w:pPr>
        <w:pStyle w:val="a6"/>
        <w:ind w:firstLine="480"/>
      </w:pPr>
      <w:r>
        <w:t>SAM</w:t>
      </w:r>
      <w:r>
        <w:t>模型的强大之处在于它借鉴了自然语言处理领域的</w:t>
      </w:r>
      <w:r>
        <w:t xml:space="preserve"> Foundation Model</w:t>
      </w:r>
      <w:r>
        <w:t>。</w:t>
      </w:r>
      <w:r>
        <w:t xml:space="preserve">Foundation Model </w:t>
      </w:r>
      <w:r>
        <w:t>在预训练阶段学习了大量的语言知识，从而能够在各种语言任务中表现出色。同样地，</w:t>
      </w:r>
      <w:r>
        <w:t>SAM</w:t>
      </w:r>
      <w:r>
        <w:t>模型在预训练阶段学习了大量的视觉知识，使其能够适应各种下游图像分割任务。</w:t>
      </w:r>
    </w:p>
    <w:p w14:paraId="3D624454" w14:textId="77777777" w:rsidR="008E7390"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7DE4222E" w14:textId="7BCD3646" w:rsidR="008E7390" w:rsidRDefault="00000000">
      <w:pPr>
        <w:pStyle w:val="a6"/>
        <w:ind w:firstLine="480"/>
      </w:pPr>
      <w:r>
        <w:t>为了实现强大的零样本学习能力，</w:t>
      </w:r>
      <w:r>
        <w:t>SAM</w:t>
      </w:r>
      <w:r>
        <w:t>模型在预训练阶段使用了大规模的数据集进行训练。通过在大量图像数据上的学习，模型能够提取出通用的视觉特征，从而在面对新的、未见过的图像时，能够快速地进行有效地分割。这种零样本学习能力使得</w:t>
      </w:r>
      <w:r>
        <w:t>SAM</w:t>
      </w:r>
      <w:r>
        <w:t>模型在处理新场景、新任务时具有很大的优势，例如将其微调，用于肝脏肿瘤分割软件的开发</w:t>
      </w:r>
      <w:r>
        <w:fldChar w:fldCharType="begin"/>
      </w:r>
      <w:r w:rsidR="005D762C">
        <w:instrText xml:space="preserve"> ADDIN ZOTERO_ITEM CSL_CITATION {"citationID":"00000021","properties":{"formattedCitation":"\\super [19]\\nosupersub{}","plainCitation":"[19]","noteIndex":0},"citationItems":[{"id":471,"uris":["http://zotero.org/users/9557124/items/ESQQIDGI",["http://zotero.org/users/9557124/items/ESQQIDGI"]],"itemData":{"id":471,"type":"article","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w:instrText>
      </w:r>
      <w:r w:rsidR="005D762C">
        <w:rPr>
          <w:rFonts w:hint="eastAsia"/>
        </w:rPr>
        <w:instrText xml:space="preserve"> at: https://github.com/WuJunde/Medical-SAM-Adapter.","DOI":"10.48550/arXiv.2304.12620","language":"en","note":"titleTranslation: </w:instrText>
      </w:r>
      <w:r w:rsidR="005D762C">
        <w:rPr>
          <w:rFonts w:hint="eastAsia"/>
        </w:rPr>
        <w:instrText>医学</w:instrText>
      </w:r>
      <w:r w:rsidR="005D762C">
        <w:rPr>
          <w:rFonts w:hint="eastAsia"/>
        </w:rPr>
        <w:instrText xml:space="preserve"> SAM </w:instrText>
      </w:r>
      <w:r w:rsidR="005D762C">
        <w:rPr>
          <w:rFonts w:hint="eastAsia"/>
        </w:rPr>
        <w:instrText>适配器：为医学图像分段调整任何分段模型</w:instrText>
      </w:r>
      <w:r w:rsidR="005D762C">
        <w:rPr>
          <w:rFonts w:hint="eastAsia"/>
        </w:rPr>
        <w:instrText>","number":"arXiv:2304.12620","publisher":"arXiv","source":"Zotero","title":"Medical SAM Adapter: A</w:instrText>
      </w:r>
      <w:r w:rsidR="005D762C">
        <w:instrText xml:space="preserve">dapting Segment Anything Model for Medical Image Segmentation","URL":"http://arxiv.org/abs/2304.12620","author":[{"family":"Wu","given":"Junde"},{"family":"Fu","given":"Rao"},{"family":"Zhang","given":"Yu"},{"family":"Fang","given":"Huihui"},{"family":"Liu","given":"Yuanpei"},{"family":"Xu","given":"Yanwu"},{"family":"Jin","given":"Yueming"}],"issued":{"date-parts":[["2023",12,28]]},"citation-key":"wuMedicalSAMAdapter2023"},"prefix":"","suffix":""}],"schema":"https://github.com/citation-style-language/schema/raw/master/csl-citation.json"} </w:instrText>
      </w:r>
      <w:r>
        <w:fldChar w:fldCharType="separate"/>
      </w:r>
      <w:r w:rsidR="00B172EF" w:rsidRPr="00B172EF">
        <w:rPr>
          <w:kern w:val="0"/>
          <w:szCs w:val="24"/>
          <w:vertAlign w:val="superscript"/>
        </w:rPr>
        <w:t>[19]</w:t>
      </w:r>
      <w:r>
        <w:fldChar w:fldCharType="end"/>
      </w:r>
      <w:r>
        <w:t>。</w:t>
      </w:r>
    </w:p>
    <w:p w14:paraId="34002C7B" w14:textId="77777777" w:rsidR="008E7390" w:rsidRDefault="00000000">
      <w:pPr>
        <w:pStyle w:val="a6"/>
        <w:ind w:firstLine="480"/>
      </w:pPr>
      <w:r>
        <w:t>在网络数据集上预训练的大语言模型具有强大的</w:t>
      </w:r>
      <w:r>
        <w:t xml:space="preserve"> zero-shot</w:t>
      </w:r>
      <w:r>
        <w:t>（零样本）和</w:t>
      </w:r>
      <w:r>
        <w:t xml:space="preserve"> few-shot</w:t>
      </w:r>
      <w:r>
        <w:t>（少样本）的泛化能力，这些</w:t>
      </w:r>
      <w:r>
        <w:t>“</w:t>
      </w:r>
      <w:r>
        <w:t>基础模型</w:t>
      </w:r>
      <w:r>
        <w:t>”</w:t>
      </w:r>
      <w:r>
        <w:t>可以推广到超出训练过程中的任务和数据分布，这种能力通过</w:t>
      </w:r>
      <w:r>
        <w:t>“prompt engineering”</w:t>
      </w:r>
      <w:r>
        <w:t>实现，具体就是输入提示语得到有效的文本输出，使用网络上的大量文本资料库进行缩放和训练后，可以看出这种零样本和少样本的训练的模型比专一性质功能模型效果还要好。数据集越大，效果越明显。</w:t>
      </w:r>
    </w:p>
    <w:p w14:paraId="6367D35E" w14:textId="4033C118" w:rsidR="008E7390" w:rsidRDefault="00000000" w:rsidP="004C1332">
      <w:pPr>
        <w:pStyle w:val="a6"/>
        <w:ind w:firstLine="480"/>
      </w:pPr>
      <w:r>
        <w:t>视觉任务方面也对这种基础模型进行了探索，比如</w:t>
      </w:r>
      <w:r>
        <w:t>CLIP</w:t>
      </w:r>
      <w:r>
        <w:t>和</w:t>
      </w:r>
      <w:r>
        <w:t>ALIGN</w:t>
      </w:r>
      <w:r>
        <w:t>利用对比学习，将文本和图像编码进行了对齐，通过提示语生成</w:t>
      </w:r>
      <w:r>
        <w:t>image encoder</w:t>
      </w:r>
      <w:r>
        <w:t>，就可以扩展到下游任务，比如生成图像</w:t>
      </w:r>
      <w:r>
        <w:fldChar w:fldCharType="begin"/>
      </w:r>
      <w:r w:rsidR="00BF4CDE">
        <w:instrText xml:space="preserve"> ADDIN ZOTERO_ITEM CSL_CITATION {"citationID":"00000022","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BF4CDE">
        <w:rPr>
          <w:rFonts w:hint="eastAsia"/>
        </w:rPr>
        <w:instrText xml:space="preserve">ace":"Paris, France","event-title":"2023 IEEE/CVF International Conference on Computer Vision (ICCV)","ISBN":"9798350307184","language":"en","note":"titleTranslation: </w:instrText>
      </w:r>
      <w:r w:rsidR="00BF4CDE">
        <w:rPr>
          <w:rFonts w:hint="eastAsia"/>
        </w:rPr>
        <w:instrText>任何分段</w:instrText>
      </w:r>
      <w:r w:rsidR="00BF4CDE">
        <w:rPr>
          <w:rFonts w:hint="eastAsia"/>
        </w:rPr>
        <w:instrText>","page":"3992-4003","publisher":"IEEE","publisher-place":"Paris, France","source":"</w:instrText>
      </w:r>
      <w:r w:rsidR="00BF4CDE">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B172EF" w:rsidRPr="00B172EF">
        <w:rPr>
          <w:kern w:val="0"/>
          <w:szCs w:val="24"/>
          <w:vertAlign w:val="superscript"/>
        </w:rPr>
        <w:t>[20]</w:t>
      </w:r>
      <w:r>
        <w:fldChar w:fldCharType="end"/>
      </w:r>
      <w:r>
        <w:t>。</w:t>
      </w:r>
      <w:r>
        <w:t>SAM</w:t>
      </w:r>
      <w:r>
        <w:t>通常在自然图像上表现优异，但是在特定领域如医疗影响，遥感图像等，由于训练数据集缺乏这些数据，</w:t>
      </w:r>
      <w:r>
        <w:t xml:space="preserve">SAM </w:t>
      </w:r>
      <w:r>
        <w:t>的效果并不是理想。因此，在特定数据集上微调</w:t>
      </w:r>
      <w:r>
        <w:t xml:space="preserve"> SAM </w:t>
      </w:r>
      <w:r>
        <w:t>是十分有必要的。</w:t>
      </w:r>
    </w:p>
    <w:p w14:paraId="21249E2F" w14:textId="77777777" w:rsidR="008E7390" w:rsidRDefault="00000000">
      <w:pPr>
        <w:pStyle w:val="3"/>
      </w:pPr>
      <w:bookmarkStart w:id="70" w:name="_Toc168533480"/>
      <w:bookmarkStart w:id="71" w:name="sam-模型结构"/>
      <w:bookmarkEnd w:id="69"/>
      <w:r>
        <w:t xml:space="preserve">SAM </w:t>
      </w:r>
      <w:r>
        <w:t>模型结构</w:t>
      </w:r>
      <w:bookmarkEnd w:id="70"/>
    </w:p>
    <w:p w14:paraId="14D52D2B" w14:textId="098BF708" w:rsidR="008E7390" w:rsidRDefault="00000000">
      <w:pPr>
        <w:ind w:firstLine="480"/>
      </w:pPr>
      <w:r>
        <w:t>如图</w:t>
      </w:r>
      <w:r>
        <w:t xml:space="preserve"> 2.5 </w:t>
      </w:r>
      <w:r>
        <w:t>所示</w:t>
      </w:r>
      <w:r>
        <w:t>SAM</w:t>
      </w:r>
      <w:r>
        <w:t>模型结构主要包括以下几个部分</w:t>
      </w:r>
      <w:r>
        <w:fldChar w:fldCharType="begin"/>
      </w:r>
      <w:r w:rsidR="00BF4CDE">
        <w:instrText xml:space="preserve"> ADDIN ZOTERO_ITEM CSL_CITATION {"citationID":"00000023","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BF4CDE">
        <w:rPr>
          <w:rFonts w:hint="eastAsia"/>
        </w:rPr>
        <w:instrText xml:space="preserve">ace":"Paris, France","event-title":"2023 IEEE/CVF International Conference on Computer Vision (ICCV)","ISBN":"9798350307184","language":"en","note":"titleTranslation: </w:instrText>
      </w:r>
      <w:r w:rsidR="00BF4CDE">
        <w:rPr>
          <w:rFonts w:hint="eastAsia"/>
        </w:rPr>
        <w:instrText>任何分段</w:instrText>
      </w:r>
      <w:r w:rsidR="00BF4CDE">
        <w:rPr>
          <w:rFonts w:hint="eastAsia"/>
        </w:rPr>
        <w:instrText>","page":"3992-4003","publisher":"IEEE","publisher-place":"Paris, France","source":"</w:instrText>
      </w:r>
      <w:r w:rsidR="00BF4CDE">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B172EF" w:rsidRPr="00B172EF">
        <w:rPr>
          <w:szCs w:val="24"/>
          <w:vertAlign w:val="superscript"/>
        </w:rPr>
        <w:t>[20]</w:t>
      </w:r>
      <w:r>
        <w:fldChar w:fldCharType="end"/>
      </w:r>
      <w:r>
        <w:t>：</w:t>
      </w:r>
    </w:p>
    <w:p w14:paraId="7A6421AB" w14:textId="13A3A25E" w:rsidR="008E7390" w:rsidRDefault="00000000" w:rsidP="00BF3C87">
      <w:pPr>
        <w:numPr>
          <w:ilvl w:val="0"/>
          <w:numId w:val="20"/>
        </w:numPr>
        <w:ind w:firstLine="480"/>
      </w:pPr>
      <w:r>
        <w:t>图像编码器（</w:t>
      </w:r>
      <w:r>
        <w:t>Image Encoder</w:t>
      </w:r>
      <w:r>
        <w:t>）：接收输入图像并提取图像特征</w:t>
      </w:r>
      <w:r w:rsidR="00BF3C87">
        <w:rPr>
          <w:rFonts w:hint="eastAsia"/>
        </w:rPr>
        <w:t>，</w:t>
      </w:r>
      <w:r>
        <w:t>通常使用预训练的视觉模型，如</w:t>
      </w:r>
      <w:r>
        <w:t xml:space="preserve"> VIT</w:t>
      </w:r>
      <w:r>
        <w:t>（</w:t>
      </w:r>
      <w:r>
        <w:t>vision Transformer</w:t>
      </w:r>
      <w:r>
        <w:t>）。</w:t>
      </w:r>
    </w:p>
    <w:p w14:paraId="05EF3B99" w14:textId="7933B868" w:rsidR="008E7390" w:rsidRDefault="00000000" w:rsidP="00BF3C87">
      <w:pPr>
        <w:numPr>
          <w:ilvl w:val="0"/>
          <w:numId w:val="22"/>
        </w:numPr>
        <w:ind w:left="0" w:firstLine="480"/>
      </w:pPr>
      <w:r>
        <w:lastRenderedPageBreak/>
        <w:t>提示编码器（</w:t>
      </w:r>
      <w:r>
        <w:t>Prompt Encoder</w:t>
      </w:r>
      <w:r>
        <w:t>）：处理用户提供的提示信息（如点、框、文本等）</w:t>
      </w:r>
      <w:r w:rsidR="00BF3C87">
        <w:rPr>
          <w:rFonts w:hint="eastAsia"/>
        </w:rPr>
        <w:t>，</w:t>
      </w:r>
      <w:r>
        <w:t>提取提示信息的特征表示。</w:t>
      </w:r>
    </w:p>
    <w:p w14:paraId="74FEBF22" w14:textId="12FF2842" w:rsidR="008E7390" w:rsidRDefault="00000000" w:rsidP="00BF3C87">
      <w:pPr>
        <w:numPr>
          <w:ilvl w:val="0"/>
          <w:numId w:val="24"/>
        </w:numPr>
        <w:ind w:left="0" w:firstLine="480"/>
      </w:pPr>
      <w:r>
        <w:t>掩码解码器（</w:t>
      </w:r>
      <w:r>
        <w:t>Mask Decoder</w:t>
      </w:r>
      <w:r>
        <w:t>）：将图像特征和提示特征进行融合</w:t>
      </w:r>
      <w:r w:rsidR="00BF3C87">
        <w:rPr>
          <w:rFonts w:hint="eastAsia"/>
        </w:rPr>
        <w:t>，</w:t>
      </w:r>
      <w:r>
        <w:t>生成分割掩码。</w:t>
      </w:r>
    </w:p>
    <w:p w14:paraId="0B50B9B0" w14:textId="1EE66140" w:rsidR="008E7390" w:rsidRDefault="00000000" w:rsidP="00BF3C87">
      <w:pPr>
        <w:numPr>
          <w:ilvl w:val="0"/>
          <w:numId w:val="26"/>
        </w:numPr>
        <w:ind w:left="0" w:firstLine="480"/>
      </w:pPr>
      <w:r>
        <w:t>特征融合与加权（</w:t>
      </w:r>
      <w:r>
        <w:t>Feature Fusion and Weighting</w:t>
      </w:r>
      <w:r>
        <w:t>）：通过逐元素相乘（</w:t>
      </w:r>
      <w:r>
        <w:t>element-wise multiplication</w:t>
      </w:r>
      <w:r>
        <w:t>）对图像特征进行加权</w:t>
      </w:r>
      <w:r w:rsidR="00BF3C87">
        <w:rPr>
          <w:rFonts w:hint="eastAsia"/>
        </w:rPr>
        <w:t>，</w:t>
      </w:r>
      <w:r>
        <w:t>利用提示特征对图像特征进行调整，提升分割精度。</w:t>
      </w:r>
    </w:p>
    <w:p w14:paraId="494762F6" w14:textId="161B0ED3" w:rsidR="008E7390" w:rsidRDefault="00000000" w:rsidP="00BF3C87">
      <w:pPr>
        <w:numPr>
          <w:ilvl w:val="0"/>
          <w:numId w:val="28"/>
        </w:numPr>
        <w:ind w:left="0" w:firstLine="480"/>
      </w:pPr>
      <w:r>
        <w:t>最终输出：生成图像的分割掩码。</w:t>
      </w:r>
    </w:p>
    <w:p w14:paraId="52AC52C7" w14:textId="77777777" w:rsidR="008E7390" w:rsidRDefault="00000000" w:rsidP="00F05A62">
      <w:pPr>
        <w:pStyle w:val="6"/>
      </w:pPr>
      <w:r>
        <w:rPr>
          <w:noProof/>
        </w:rPr>
        <w:drawing>
          <wp:inline distT="0" distB="0" distL="0" distR="0" wp14:anchorId="7F329AF9" wp14:editId="440958F3">
            <wp:extent cx="5969000" cy="1316364"/>
            <wp:effectExtent l="0" t="0" r="0" b="0"/>
            <wp:docPr id="58" name="Picture" descr="图 2.5 SAM 模型的结构"/>
            <wp:cNvGraphicFramePr/>
            <a:graphic xmlns:a="http://schemas.openxmlformats.org/drawingml/2006/main">
              <a:graphicData uri="http://schemas.openxmlformats.org/drawingml/2006/picture">
                <pic:pic xmlns:pic="http://schemas.openxmlformats.org/drawingml/2006/picture">
                  <pic:nvPicPr>
                    <pic:cNvPr id="59" name="Picture" descr="SAM结构图.png"/>
                    <pic:cNvPicPr>
                      <a:picLocks noChangeAspect="1" noChangeArrowheads="1"/>
                    </pic:cNvPicPr>
                  </pic:nvPicPr>
                  <pic:blipFill>
                    <a:blip r:embed="rId32"/>
                    <a:stretch>
                      <a:fillRect/>
                    </a:stretch>
                  </pic:blipFill>
                  <pic:spPr bwMode="auto">
                    <a:xfrm>
                      <a:off x="0" y="0"/>
                      <a:ext cx="5970478" cy="1316690"/>
                    </a:xfrm>
                    <a:prstGeom prst="rect">
                      <a:avLst/>
                    </a:prstGeom>
                    <a:noFill/>
                    <a:ln w="9525">
                      <a:noFill/>
                      <a:headEnd/>
                      <a:tailEnd/>
                    </a:ln>
                  </pic:spPr>
                </pic:pic>
              </a:graphicData>
            </a:graphic>
          </wp:inline>
        </w:drawing>
      </w:r>
    </w:p>
    <w:p w14:paraId="37F08D36" w14:textId="77777777" w:rsidR="008E7390" w:rsidRDefault="00000000" w:rsidP="00A02AC5">
      <w:pPr>
        <w:pStyle w:val="affe"/>
      </w:pPr>
      <w:r>
        <w:t>图</w:t>
      </w:r>
      <w:r>
        <w:t xml:space="preserve"> 2.5 SAM </w:t>
      </w:r>
      <w:r>
        <w:t>模型的结构</w:t>
      </w:r>
    </w:p>
    <w:p w14:paraId="22662031" w14:textId="77777777" w:rsidR="008E7390" w:rsidRDefault="00000000" w:rsidP="00057428">
      <w:pPr>
        <w:pStyle w:val="3"/>
      </w:pPr>
      <w:bookmarkStart w:id="72" w:name="_Toc168533481"/>
      <w:bookmarkStart w:id="73" w:name="sam-模型运行步骤"/>
      <w:r>
        <w:t xml:space="preserve">SAM </w:t>
      </w:r>
      <w:r>
        <w:t>模型运行步骤</w:t>
      </w:r>
      <w:bookmarkEnd w:id="72"/>
    </w:p>
    <w:p w14:paraId="42EDCDE5" w14:textId="77777777" w:rsidR="008E7390" w:rsidRDefault="00000000" w:rsidP="00B72946">
      <w:pPr>
        <w:ind w:firstLine="480"/>
      </w:pPr>
      <w:r>
        <w:t>输入图像（</w:t>
      </w:r>
      <w:r>
        <w:t>Image</w:t>
      </w:r>
      <w:r>
        <w:t>）：模型接收一幅输入图像。</w:t>
      </w:r>
    </w:p>
    <w:p w14:paraId="380098B8" w14:textId="77777777" w:rsidR="008E7390" w:rsidRDefault="00000000" w:rsidP="00B72946">
      <w:pPr>
        <w:ind w:firstLine="480"/>
      </w:pPr>
      <w:r>
        <w:t>图像编码器（</w:t>
      </w:r>
      <w:r>
        <w:t>Image Encoder</w:t>
      </w:r>
      <w:r>
        <w:t>）：输入图像经过图像编码器（通常是</w:t>
      </w:r>
      <w:r>
        <w:t>VIT</w:t>
      </w:r>
      <w:r>
        <w:t>），提取出高维度的图像特征。</w:t>
      </w:r>
    </w:p>
    <w:p w14:paraId="09EF8C1C" w14:textId="77777777" w:rsidR="008E7390" w:rsidRDefault="00000000" w:rsidP="00B72946">
      <w:pPr>
        <w:ind w:firstLine="480"/>
      </w:pPr>
      <w:r>
        <w:t>提示编码器（</w:t>
      </w:r>
      <w:r>
        <w:t>Prompt Encoder</w:t>
      </w:r>
      <w:r>
        <w:t>）：用户提供的提示信息（如标记点、框等）经过提示编码器，提取出提示特征。</w:t>
      </w:r>
    </w:p>
    <w:p w14:paraId="45DEC9AA" w14:textId="77777777" w:rsidR="008E7390" w:rsidRDefault="00000000" w:rsidP="00B72946">
      <w:pPr>
        <w:ind w:firstLine="480"/>
      </w:pPr>
      <w:r>
        <w:t>特征融合与加权（</w:t>
      </w:r>
      <w:r>
        <w:t>Feature Fusion and Weighting</w:t>
      </w:r>
      <w:r>
        <w:t>）：图像特征和提示特征进行融合。具体操作是通过逐元素相乘（</w:t>
      </w:r>
      <w:r>
        <w:t>element-wise multiplication</w:t>
      </w:r>
      <w:r>
        <w:t>），使提示特征对图像特征进行加权。</w:t>
      </w:r>
    </w:p>
    <w:p w14:paraId="0EEB6124" w14:textId="77777777" w:rsidR="008E7390" w:rsidRDefault="00000000" w:rsidP="00B72946">
      <w:pPr>
        <w:ind w:firstLine="480"/>
      </w:pPr>
      <w:r>
        <w:t>掩码解码器（</w:t>
      </w:r>
      <w:r>
        <w:t>Mask Decoder</w:t>
      </w:r>
      <w:r>
        <w:t>）：融合后的特征通过掩码解码器，生成图像的分割掩码。</w:t>
      </w:r>
    </w:p>
    <w:p w14:paraId="76FA6882" w14:textId="77777777" w:rsidR="008E7390" w:rsidRDefault="00000000" w:rsidP="00B72946">
      <w:pPr>
        <w:ind w:firstLine="480"/>
      </w:pPr>
      <w:r>
        <w:t>最终输出（</w:t>
      </w:r>
      <w:r>
        <w:t>Final Output</w:t>
      </w:r>
      <w:r>
        <w:t>）：输出最终的分割掩码，表示图像中的分割区域。</w:t>
      </w:r>
    </w:p>
    <w:p w14:paraId="7F883989" w14:textId="77777777" w:rsidR="008E7390" w:rsidRDefault="00000000" w:rsidP="00B72946">
      <w:pPr>
        <w:ind w:firstLine="480"/>
      </w:pPr>
      <w:bookmarkStart w:id="74" w:name="图像编码器image-encoder"/>
      <w:bookmarkEnd w:id="73"/>
      <w:r>
        <w:t>图像编码器（</w:t>
      </w:r>
      <w:r>
        <w:t>Image Encoder</w:t>
      </w:r>
      <w:r>
        <w:t>）</w:t>
      </w:r>
    </w:p>
    <w:p w14:paraId="281435C8" w14:textId="77777777" w:rsidR="008E7390" w:rsidRDefault="00000000">
      <w:pPr>
        <w:ind w:firstLine="480"/>
      </w:pPr>
      <w:r>
        <w:t>利用</w:t>
      </w:r>
      <w:r>
        <w:t xml:space="preserve"> meta </w:t>
      </w:r>
      <w:r>
        <w:t>预训练的</w:t>
      </w:r>
      <w:r>
        <w:t xml:space="preserve"> VIT</w:t>
      </w:r>
      <w:r>
        <w:t>，最低限度适应高分辨率的输入，该编码器在提示编码器（</w:t>
      </w:r>
      <w:r>
        <w:t>prompt encoder</w:t>
      </w:r>
      <w:r>
        <w:t>）之前，对每张图像只运行一次。</w:t>
      </w:r>
    </w:p>
    <w:p w14:paraId="2A5FFA9F" w14:textId="77777777" w:rsidR="008E7390" w:rsidRDefault="00000000">
      <w:pPr>
        <w:pStyle w:val="a6"/>
        <w:ind w:firstLine="480"/>
      </w:pPr>
      <w:r>
        <w:t>输入（</w:t>
      </w:r>
      <w:r>
        <w:t>c</w:t>
      </w:r>
      <w:r>
        <w:t>，</w:t>
      </w:r>
      <w:r>
        <w:t>h</w:t>
      </w:r>
      <w:r>
        <w:t>，</w:t>
      </w:r>
      <w:r>
        <w:t>w</w:t>
      </w:r>
      <w:r>
        <w:t>）的图像，对图像进行缩放，按照长边缩放成</w:t>
      </w:r>
      <w:r>
        <w:t>1024</w:t>
      </w:r>
      <w:r>
        <w:t>，短边不够就</w:t>
      </w:r>
      <w:r>
        <w:t>pad</w:t>
      </w:r>
      <w:r>
        <w:t>，得到（</w:t>
      </w:r>
      <w:r>
        <w:t>c</w:t>
      </w:r>
      <w:r>
        <w:t>，</w:t>
      </w:r>
      <w:r>
        <w:t>1024</w:t>
      </w:r>
      <w:r>
        <w:t>，</w:t>
      </w:r>
      <w:r>
        <w:t>1024</w:t>
      </w:r>
      <w:r>
        <w:t>）的图像，经过图像编码器（</w:t>
      </w:r>
      <w:r>
        <w:t>image encoder</w:t>
      </w:r>
      <w:r>
        <w:t>）处理，得到对图像</w:t>
      </w:r>
      <w:r>
        <w:t>16</w:t>
      </w:r>
      <w:r>
        <w:t>倍下采样的特征（</w:t>
      </w:r>
      <w:r>
        <w:t>feature</w:t>
      </w:r>
      <w:r>
        <w:t>），大小为（</w:t>
      </w:r>
      <w:r>
        <w:t>256</w:t>
      </w:r>
      <w:r>
        <w:t>，</w:t>
      </w:r>
      <w:r>
        <w:t>64</w:t>
      </w:r>
      <w:r>
        <w:t>，</w:t>
      </w:r>
      <w:r>
        <w:t>64</w:t>
      </w:r>
      <w:r>
        <w:t>）。</w:t>
      </w:r>
    </w:p>
    <w:p w14:paraId="3F1E6BBF" w14:textId="77777777" w:rsidR="008E7390" w:rsidRDefault="00000000" w:rsidP="002521F8">
      <w:pPr>
        <w:ind w:firstLine="480"/>
      </w:pPr>
      <w:bookmarkStart w:id="75" w:name="提示编码器prompt-encoder"/>
      <w:bookmarkEnd w:id="74"/>
      <w:r>
        <w:t>提示编码器（</w:t>
      </w:r>
      <w:r>
        <w:t>Prompt Encoder</w:t>
      </w:r>
      <w:r>
        <w:t>）</w:t>
      </w:r>
    </w:p>
    <w:p w14:paraId="0D184AE4" w14:textId="77777777" w:rsidR="008E7390" w:rsidRDefault="00000000">
      <w:pPr>
        <w:ind w:firstLine="480"/>
      </w:pPr>
      <w:r>
        <w:t>提示编码器分成</w:t>
      </w:r>
      <w:r>
        <w:t>2</w:t>
      </w:r>
      <w:r>
        <w:t>类：稀疏的（点，</w:t>
      </w:r>
      <w:r>
        <w:t>box</w:t>
      </w:r>
      <w:r>
        <w:t>，文本），稠密的（</w:t>
      </w:r>
      <w:r>
        <w:t>mask</w:t>
      </w:r>
      <w:r>
        <w:t>）。</w:t>
      </w:r>
    </w:p>
    <w:p w14:paraId="77FDD1C2" w14:textId="568482AE" w:rsidR="008E7390" w:rsidRDefault="00000000" w:rsidP="00B72946">
      <w:pPr>
        <w:ind w:firstLine="480"/>
      </w:pPr>
      <w:r>
        <w:lastRenderedPageBreak/>
        <w:t>点（</w:t>
      </w:r>
      <w:r>
        <w:t>point</w:t>
      </w:r>
      <w:r>
        <w:t>）</w:t>
      </w:r>
      <w:r w:rsidR="002521F8">
        <w:rPr>
          <w:rFonts w:hint="eastAsia"/>
        </w:rPr>
        <w:t>：</w:t>
      </w:r>
      <w:r>
        <w:t>映射到</w:t>
      </w:r>
      <w:r>
        <w:t>256</w:t>
      </w:r>
      <w:r>
        <w:t>维的向量，包含代表点位置的位置编码（</w:t>
      </w:r>
      <w:r>
        <w:t>positional encoding</w:t>
      </w:r>
      <w:r>
        <w:t>），加</w:t>
      </w:r>
      <w:r>
        <w:t xml:space="preserve"> 2 </w:t>
      </w:r>
      <w:r>
        <w:t>个代表该点是前景</w:t>
      </w:r>
      <w:r>
        <w:t>/</w:t>
      </w:r>
      <w:r>
        <w:t>背景的可学习的嵌入（</w:t>
      </w:r>
      <w:r>
        <w:t>embedding</w:t>
      </w:r>
      <w:r>
        <w:t>）。</w:t>
      </w:r>
    </w:p>
    <w:p w14:paraId="5F6503E0" w14:textId="7EF7B44E" w:rsidR="008E7390" w:rsidRDefault="00000000" w:rsidP="00B72946">
      <w:pPr>
        <w:ind w:firstLine="480"/>
      </w:pPr>
      <w:r>
        <w:t>框（</w:t>
      </w:r>
      <w:r>
        <w:t>box</w:t>
      </w:r>
      <w:r>
        <w:t>）</w:t>
      </w:r>
      <w:r w:rsidR="002521F8">
        <w:rPr>
          <w:rFonts w:hint="eastAsia"/>
        </w:rPr>
        <w:t>：</w:t>
      </w:r>
      <w:r>
        <w:t>用一个嵌入对表示（</w:t>
      </w:r>
      <w:r>
        <w:t>1</w:t>
      </w:r>
      <w:r>
        <w:t>）可学习的嵌入代表左上角（</w:t>
      </w:r>
      <w:r>
        <w:t>2</w:t>
      </w:r>
      <w:r>
        <w:t>）可学习的嵌入代表右下角</w:t>
      </w:r>
    </w:p>
    <w:p w14:paraId="415280B7" w14:textId="77777777" w:rsidR="008E7390" w:rsidRDefault="00000000" w:rsidP="00B72946">
      <w:pPr>
        <w:ind w:firstLine="480"/>
      </w:pPr>
      <w:r>
        <w:t>文本：通过</w:t>
      </w:r>
      <w:r>
        <w:t>CLIP</w:t>
      </w:r>
      <w:r>
        <w:t>模型进行文本编码。</w:t>
      </w:r>
    </w:p>
    <w:p w14:paraId="1520CC3E" w14:textId="7A013F38" w:rsidR="008E7390" w:rsidRDefault="00000000" w:rsidP="00B72946">
      <w:pPr>
        <w:ind w:firstLine="480"/>
      </w:pPr>
      <w:r>
        <w:t>掩码（</w:t>
      </w:r>
      <w:r>
        <w:t>mask</w:t>
      </w:r>
      <w:r>
        <w:t>）</w:t>
      </w:r>
      <w:r w:rsidR="002521F8">
        <w:rPr>
          <w:rFonts w:hint="eastAsia"/>
        </w:rPr>
        <w:t>：</w:t>
      </w:r>
      <w:r>
        <w:t>用输入图像</w:t>
      </w:r>
      <w:r>
        <w:t xml:space="preserve"> </w:t>
      </w:r>
      <m:oMath>
        <m:r>
          <w:rPr>
            <w:rFonts w:ascii="Cambria Math" w:hAnsi="Cambria Math"/>
          </w:rPr>
          <m:t>1</m:t>
        </m:r>
        <m:r>
          <m:rPr>
            <m:sty m:val="p"/>
          </m:rPr>
          <w:rPr>
            <w:rFonts w:ascii="Cambria Math" w:hAnsi="Cambria Math"/>
          </w:rPr>
          <m:t>/</m:t>
        </m:r>
        <m:r>
          <w:rPr>
            <w:rFonts w:ascii="Cambria Math" w:hAnsi="Cambria Math"/>
          </w:rPr>
          <m:t>4</m:t>
        </m:r>
      </m:oMath>
      <w:r>
        <w:t xml:space="preserve"> </w:t>
      </w:r>
      <w:r>
        <w:t>分辨率的掩码，然后用</w:t>
      </w:r>
      <w:r>
        <w:t xml:space="preserve"> </w:t>
      </w:r>
      <w:r>
        <w:t>（</w:t>
      </w:r>
      <w:r>
        <w:t>2</w:t>
      </w:r>
      <w:r>
        <w:t>，</w:t>
      </w:r>
      <w:r>
        <w:t>2</w:t>
      </w:r>
      <w:r>
        <w:t>）</w:t>
      </w:r>
      <w:r>
        <w:t xml:space="preserve"> </w:t>
      </w:r>
      <w:r>
        <w:t>卷积核步长为</w:t>
      </w:r>
      <w:r>
        <w:t xml:space="preserve"> 2</w:t>
      </w:r>
      <w:r>
        <w:t>，输出通道数为</w:t>
      </w:r>
      <w:r>
        <w:t>4</w:t>
      </w:r>
      <w:r>
        <w:t>和</w:t>
      </w:r>
      <w:r>
        <w:t>16</w:t>
      </w:r>
      <w:r>
        <w:t>，再用</w:t>
      </w:r>
      <w:r>
        <w:t xml:space="preserve"> </w:t>
      </w:r>
      <w:r>
        <w:t>（</w:t>
      </w:r>
      <w:r>
        <w:t>1</w:t>
      </w:r>
      <w:r>
        <w:t>，</w:t>
      </w:r>
      <w:r>
        <w:t>1</w:t>
      </w:r>
      <w:r>
        <w:t>）</w:t>
      </w:r>
      <w:r>
        <w:t xml:space="preserve"> </w:t>
      </w:r>
      <w:r>
        <w:t>卷积核将通道数量升到</w:t>
      </w:r>
      <w:r>
        <w:t>256</w:t>
      </w:r>
      <w:r>
        <w:t>。掩码和图像嵌入（</w:t>
      </w:r>
      <w:proofErr w:type="spellStart"/>
      <w:r>
        <w:t>iamge</w:t>
      </w:r>
      <w:proofErr w:type="spellEnd"/>
      <w:r>
        <w:t xml:space="preserve"> embedding</w:t>
      </w:r>
      <w:r>
        <w:t>）通过逐元素相乘（</w:t>
      </w:r>
      <w:r>
        <w:t>element-wise</w:t>
      </w:r>
      <w:r>
        <w:t>），也就是说用掩码的特征对图像的特征进行加权使特定区域被放大或抑制。</w:t>
      </w:r>
    </w:p>
    <w:p w14:paraId="26481F3F" w14:textId="77777777" w:rsidR="008E7390" w:rsidRDefault="00000000">
      <w:pPr>
        <w:pStyle w:val="2"/>
      </w:pPr>
      <w:bookmarkStart w:id="76" w:name="_Toc168533482"/>
      <w:bookmarkStart w:id="77" w:name="本章小结-1"/>
      <w:bookmarkEnd w:id="67"/>
      <w:bookmarkEnd w:id="71"/>
      <w:bookmarkEnd w:id="75"/>
      <w:r>
        <w:t>本章小结</w:t>
      </w:r>
      <w:bookmarkEnd w:id="76"/>
    </w:p>
    <w:p w14:paraId="37E37A9F" w14:textId="77777777" w:rsidR="008E7390" w:rsidRDefault="00000000">
      <w:pPr>
        <w:ind w:firstLine="480"/>
      </w:pPr>
      <w:r>
        <w:t>本章探讨讲述了计算机断层图像扫描扫描（</w:t>
      </w:r>
      <w:r>
        <w:t>Computed Tomography</w:t>
      </w:r>
      <w:r>
        <w:t>，</w:t>
      </w:r>
      <w:r>
        <w:t xml:space="preserve"> CT</w:t>
      </w:r>
      <w:r>
        <w:t>）、深度学习的基本原理、</w:t>
      </w:r>
      <w:proofErr w:type="spellStart"/>
      <w:r>
        <w:t>PyTorch</w:t>
      </w:r>
      <w:proofErr w:type="spellEnd"/>
      <w:r>
        <w:t xml:space="preserve"> </w:t>
      </w:r>
      <w:r>
        <w:t>框架的特点，以及</w:t>
      </w:r>
      <w:r>
        <w:t xml:space="preserve"> Transformer </w:t>
      </w:r>
      <w:r>
        <w:t>和</w:t>
      </w:r>
      <w:r>
        <w:t xml:space="preserve"> SAM</w:t>
      </w:r>
      <w:r>
        <w:t>（</w:t>
      </w:r>
      <w:r>
        <w:t>Segment Anything Model</w:t>
      </w:r>
      <w:r>
        <w:t>）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w:t>
      </w:r>
      <w:proofErr w:type="spellStart"/>
      <w:r>
        <w:t>PyTorch</w:t>
      </w:r>
      <w:proofErr w:type="spellEnd"/>
      <w:r>
        <w:t xml:space="preserve"> </w:t>
      </w:r>
      <w:r>
        <w:t>是一个开源的机器学习库，以动态计算图和易用的</w:t>
      </w:r>
      <w:r>
        <w:t xml:space="preserve"> API </w:t>
      </w:r>
      <w:r>
        <w:t>著称，广泛应用于计算机视觉和自然语言处理领域。</w:t>
      </w:r>
      <w:r>
        <w:t xml:space="preserve">Transformer </w:t>
      </w:r>
      <w:r>
        <w:t>是一种基于自注意力机制的神经网络架构，通过编码器和解码器捕捉输入序列的全局依赖关系，易于并行计算且具有良好的扩展性。</w:t>
      </w:r>
      <w:r>
        <w:t xml:space="preserve">SAM </w:t>
      </w:r>
      <w:r>
        <w:t>模型由</w:t>
      </w:r>
      <w:r>
        <w:t xml:space="preserve"> Meta </w:t>
      </w:r>
      <w:r>
        <w:t>的</w:t>
      </w:r>
      <w:r>
        <w:t xml:space="preserve"> FAIR </w:t>
      </w:r>
      <w:r>
        <w:t>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p w14:paraId="42170BBF"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78" w:name="实验研究"/>
      <w:bookmarkEnd w:id="42"/>
      <w:bookmarkEnd w:id="77"/>
    </w:p>
    <w:p w14:paraId="2CE3EB39" w14:textId="62452E85" w:rsidR="008E7390" w:rsidRDefault="009E37DC">
      <w:pPr>
        <w:pStyle w:val="1"/>
      </w:pPr>
      <w:bookmarkStart w:id="79" w:name="_Toc168533483"/>
      <w:r>
        <w:rPr>
          <w:rFonts w:hint="eastAsia"/>
        </w:rPr>
        <w:lastRenderedPageBreak/>
        <w:t>分割</w:t>
      </w:r>
      <w:r w:rsidR="00057428">
        <w:rPr>
          <w:rFonts w:hint="eastAsia"/>
        </w:rPr>
        <w:t>方法实现</w:t>
      </w:r>
      <w:bookmarkEnd w:id="79"/>
    </w:p>
    <w:p w14:paraId="3EC3ABCB" w14:textId="77777777" w:rsidR="008E7390" w:rsidRDefault="00000000">
      <w:pPr>
        <w:pStyle w:val="2"/>
      </w:pPr>
      <w:bookmarkStart w:id="80" w:name="_Toc168533484"/>
      <w:bookmarkStart w:id="81" w:name="准备数据集"/>
      <w:r>
        <w:t>准备数据集</w:t>
      </w:r>
      <w:bookmarkEnd w:id="80"/>
    </w:p>
    <w:p w14:paraId="73A26C86" w14:textId="03019524" w:rsidR="008E7390" w:rsidRDefault="00000000">
      <w:pPr>
        <w:ind w:firstLine="480"/>
      </w:pPr>
      <w:r>
        <w:t>研究使用</w:t>
      </w:r>
      <w:r>
        <w:t xml:space="preserve"> 3Dircadb1 </w:t>
      </w:r>
      <w:r>
        <w:t>数据集进行训练、验证和测试。数据集共包括</w:t>
      </w:r>
      <w:r>
        <w:t xml:space="preserve"> 20 </w:t>
      </w:r>
      <w:r>
        <w:t>个病例的</w:t>
      </w:r>
      <w:r>
        <w:t xml:space="preserve"> CT </w:t>
      </w:r>
      <w:r>
        <w:t>图像，每个图像都附有肝脏肿瘤的</w:t>
      </w:r>
      <w:r w:rsidR="00DB6E1C">
        <w:rPr>
          <w:rFonts w:hint="eastAsia"/>
        </w:rPr>
        <w:t>标注</w:t>
      </w:r>
      <w:r>
        <w:t>（如表</w:t>
      </w:r>
      <w:r>
        <w:t>1</w:t>
      </w:r>
      <w:r>
        <w:t>），便于对数据集的训练与测试。对数据集进行随机分组，</w:t>
      </w:r>
      <w:r>
        <w:t xml:space="preserve">80% </w:t>
      </w:r>
      <w:r>
        <w:t>作为训练集，</w:t>
      </w:r>
      <w:r>
        <w:t xml:space="preserve">10% </w:t>
      </w:r>
      <w:r>
        <w:t>作为验证集，</w:t>
      </w:r>
      <w:r>
        <w:t xml:space="preserve">10% </w:t>
      </w:r>
      <w:r>
        <w:t>作为测试集。在腹部</w:t>
      </w:r>
      <w:r>
        <w:t xml:space="preserve"> CT </w:t>
      </w:r>
      <w:r>
        <w:t>图像中，肝脏和相邻的组织器官呈现紧贴的状态，并且它们之间的边界不清晰以及对比度较低，所以</w:t>
      </w:r>
      <w:r>
        <w:t xml:space="preserve"> CT </w:t>
      </w:r>
      <w:r>
        <w:t>图像在输入到模型之前需要对其进行一些处理，减少无关噪声的干扰，增强图像的对比度。除上述处理操作外，数据集还进行了旋转、平移以及缩放，以此提升模型的泛化能力和鲁棒性，避免过拟合情况的发生。</w:t>
      </w:r>
    </w:p>
    <w:p w14:paraId="52216873" w14:textId="77777777" w:rsidR="00F05A62" w:rsidRDefault="00F05A62">
      <w:pPr>
        <w:ind w:firstLine="480"/>
      </w:pPr>
    </w:p>
    <w:p w14:paraId="392A5275" w14:textId="77777777" w:rsidR="008E7390" w:rsidRDefault="00000000" w:rsidP="00A02AC5">
      <w:pPr>
        <w:pStyle w:val="affc"/>
      </w:pPr>
      <w:r>
        <w:t>表 3.1 数据集内容</w:t>
      </w:r>
    </w:p>
    <w:tbl>
      <w:tblPr>
        <w:tblStyle w:val="affa"/>
        <w:tblW w:w="5000" w:type="pct"/>
        <w:tblLayout w:type="fixed"/>
        <w:tblLook w:val="0020" w:firstRow="1" w:lastRow="0" w:firstColumn="0" w:lastColumn="0" w:noHBand="0" w:noVBand="0"/>
      </w:tblPr>
      <w:tblGrid>
        <w:gridCol w:w="2258"/>
        <w:gridCol w:w="6613"/>
        <w:gridCol w:w="483"/>
      </w:tblGrid>
      <w:tr w:rsidR="008E7390" w:rsidRPr="00F05A62" w14:paraId="1ADCEFF5" w14:textId="77777777" w:rsidTr="00F05A62">
        <w:trPr>
          <w:cnfStyle w:val="100000000000" w:firstRow="1" w:lastRow="0" w:firstColumn="0" w:lastColumn="0" w:oddVBand="0" w:evenVBand="0" w:oddHBand="0" w:evenHBand="0" w:firstRowFirstColumn="0" w:firstRowLastColumn="0" w:lastRowFirstColumn="0" w:lastRowLastColumn="0"/>
        </w:trPr>
        <w:tc>
          <w:tcPr>
            <w:tcW w:w="1911" w:type="dxa"/>
          </w:tcPr>
          <w:p w14:paraId="27AA1D0F"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文件名</w:t>
            </w:r>
          </w:p>
        </w:tc>
        <w:tc>
          <w:tcPr>
            <w:tcW w:w="5598" w:type="dxa"/>
          </w:tcPr>
          <w:p w14:paraId="44299806"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文件内容</w:t>
            </w:r>
          </w:p>
        </w:tc>
        <w:tc>
          <w:tcPr>
            <w:tcW w:w="409" w:type="dxa"/>
          </w:tcPr>
          <w:p w14:paraId="0AB9F447" w14:textId="77777777" w:rsidR="008E7390" w:rsidRPr="00F05A62" w:rsidRDefault="008E7390">
            <w:pPr>
              <w:ind w:firstLine="440"/>
              <w:rPr>
                <w:rFonts w:ascii="宋体" w:eastAsia="宋体" w:hAnsi="宋体"/>
                <w:sz w:val="22"/>
              </w:rPr>
            </w:pPr>
          </w:p>
        </w:tc>
      </w:tr>
      <w:tr w:rsidR="008E7390" w:rsidRPr="00F05A62" w14:paraId="12172C51" w14:textId="77777777" w:rsidTr="00F05A62">
        <w:tc>
          <w:tcPr>
            <w:tcW w:w="1911" w:type="dxa"/>
          </w:tcPr>
          <w:p w14:paraId="28EE4B45"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PATIENT_DICOM</w:t>
            </w:r>
          </w:p>
        </w:tc>
        <w:tc>
          <w:tcPr>
            <w:tcW w:w="5598" w:type="dxa"/>
          </w:tcPr>
          <w:p w14:paraId="58CA518F"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DICOM 格式的匿名患者图像</w:t>
            </w:r>
          </w:p>
        </w:tc>
        <w:tc>
          <w:tcPr>
            <w:tcW w:w="409" w:type="dxa"/>
          </w:tcPr>
          <w:p w14:paraId="64A7BD54" w14:textId="77777777" w:rsidR="008E7390" w:rsidRPr="00F05A62" w:rsidRDefault="008E7390">
            <w:pPr>
              <w:ind w:firstLine="440"/>
              <w:rPr>
                <w:rFonts w:ascii="宋体" w:eastAsia="宋体" w:hAnsi="宋体"/>
                <w:sz w:val="22"/>
              </w:rPr>
            </w:pPr>
          </w:p>
        </w:tc>
      </w:tr>
      <w:tr w:rsidR="008E7390" w:rsidRPr="00F05A62" w14:paraId="1E387759" w14:textId="77777777" w:rsidTr="00F05A62">
        <w:tc>
          <w:tcPr>
            <w:tcW w:w="1911" w:type="dxa"/>
          </w:tcPr>
          <w:p w14:paraId="1E0BC903"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LABELLED_DICOM</w:t>
            </w:r>
          </w:p>
        </w:tc>
        <w:tc>
          <w:tcPr>
            <w:tcW w:w="5598" w:type="dxa"/>
          </w:tcPr>
          <w:p w14:paraId="452B4AA9"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DICOM 格式分割的各个感兴趣区域对应的标签图像</w:t>
            </w:r>
          </w:p>
        </w:tc>
        <w:tc>
          <w:tcPr>
            <w:tcW w:w="409" w:type="dxa"/>
          </w:tcPr>
          <w:p w14:paraId="28DC15AE" w14:textId="77777777" w:rsidR="008E7390" w:rsidRPr="00F05A62" w:rsidRDefault="008E7390">
            <w:pPr>
              <w:ind w:firstLine="440"/>
              <w:rPr>
                <w:rFonts w:ascii="宋体" w:eastAsia="宋体" w:hAnsi="宋体"/>
                <w:sz w:val="22"/>
              </w:rPr>
            </w:pPr>
          </w:p>
        </w:tc>
      </w:tr>
      <w:tr w:rsidR="008E7390" w:rsidRPr="00F05A62" w14:paraId="356E593F" w14:textId="77777777" w:rsidTr="00F05A62">
        <w:tc>
          <w:tcPr>
            <w:tcW w:w="1911" w:type="dxa"/>
          </w:tcPr>
          <w:p w14:paraId="77476194"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MASKS_DICOM</w:t>
            </w:r>
          </w:p>
        </w:tc>
        <w:tc>
          <w:tcPr>
            <w:tcW w:w="5598" w:type="dxa"/>
          </w:tcPr>
          <w:p w14:paraId="08775937" w14:textId="77777777" w:rsidR="008E7390" w:rsidRPr="00F05A62" w:rsidRDefault="00000000" w:rsidP="00F05A62">
            <w:pPr>
              <w:ind w:firstLineChars="0" w:firstLine="0"/>
              <w:jc w:val="left"/>
              <w:rPr>
                <w:rFonts w:ascii="宋体" w:eastAsia="宋体" w:hAnsi="宋体"/>
                <w:sz w:val="22"/>
              </w:rPr>
            </w:pPr>
            <w:r w:rsidRPr="00F05A62">
              <w:rPr>
                <w:rFonts w:ascii="宋体" w:eastAsia="宋体" w:hAnsi="宋体"/>
                <w:sz w:val="22"/>
              </w:rPr>
              <w:t>包含每个 mask 的 DICOM 图像的各个感兴趣区域的名称对应的一组新子文件夹</w:t>
            </w:r>
          </w:p>
        </w:tc>
        <w:tc>
          <w:tcPr>
            <w:tcW w:w="409" w:type="dxa"/>
          </w:tcPr>
          <w:p w14:paraId="65A63C90" w14:textId="77777777" w:rsidR="008E7390" w:rsidRPr="00F05A62" w:rsidRDefault="008E7390">
            <w:pPr>
              <w:ind w:firstLine="440"/>
              <w:rPr>
                <w:rFonts w:ascii="宋体" w:eastAsia="宋体" w:hAnsi="宋体"/>
                <w:sz w:val="22"/>
              </w:rPr>
            </w:pPr>
          </w:p>
        </w:tc>
      </w:tr>
    </w:tbl>
    <w:p w14:paraId="294712AD" w14:textId="77777777" w:rsidR="00F05A62" w:rsidRDefault="00F05A62">
      <w:pPr>
        <w:pStyle w:val="a6"/>
        <w:ind w:firstLine="482"/>
        <w:rPr>
          <w:b/>
          <w:bCs/>
        </w:rPr>
      </w:pPr>
    </w:p>
    <w:p w14:paraId="6562A62B" w14:textId="66B0D778" w:rsidR="008E7390" w:rsidRPr="00120E93" w:rsidRDefault="00000000">
      <w:pPr>
        <w:pStyle w:val="a6"/>
        <w:ind w:firstLine="480"/>
      </w:pPr>
      <w:r w:rsidRPr="00120E93">
        <w:t>读取数据：从原始的</w:t>
      </w:r>
      <w:r w:rsidRPr="00120E93">
        <w:t xml:space="preserve"> DICOM </w:t>
      </w:r>
      <w:r w:rsidRPr="00120E93">
        <w:t>格式文件中读取数据，并转换成数组格式以便于处理。</w:t>
      </w:r>
    </w:p>
    <w:p w14:paraId="148DA920" w14:textId="77777777" w:rsidR="008E7390" w:rsidRPr="00120E93" w:rsidRDefault="00000000" w:rsidP="00B72946">
      <w:pPr>
        <w:pStyle w:val="3"/>
      </w:pPr>
      <w:bookmarkStart w:id="82" w:name="_Toc168533485"/>
      <w:r w:rsidRPr="00120E93">
        <w:t>数据预处理</w:t>
      </w:r>
      <w:bookmarkEnd w:id="82"/>
    </w:p>
    <w:p w14:paraId="199DDA83" w14:textId="77777777" w:rsidR="008E7390" w:rsidRPr="00057428" w:rsidRDefault="00000000" w:rsidP="00B72946">
      <w:pPr>
        <w:ind w:firstLine="480"/>
      </w:pPr>
      <w:r w:rsidRPr="00057428">
        <w:t xml:space="preserve">CT </w:t>
      </w:r>
      <w:r w:rsidRPr="00057428">
        <w:t>值转换：将</w:t>
      </w:r>
      <w:r w:rsidRPr="00057428">
        <w:t>CT</w:t>
      </w:r>
      <w:r w:rsidRPr="00057428">
        <w:t>图像的原始值转换为</w:t>
      </w:r>
      <w:r w:rsidRPr="00057428">
        <w:t xml:space="preserve"> Hounsfield Units </w:t>
      </w:r>
      <w:r w:rsidRPr="00057428">
        <w:t>（</w:t>
      </w:r>
      <w:r w:rsidRPr="00057428">
        <w:t>HU</w:t>
      </w:r>
      <w:r w:rsidRPr="00057428">
        <w:t>），以标准化不同设备和协议下的图像数据。</w:t>
      </w:r>
    </w:p>
    <w:p w14:paraId="57D49BAB" w14:textId="77777777" w:rsidR="008E7390" w:rsidRPr="00057428" w:rsidRDefault="00000000" w:rsidP="00B72946">
      <w:pPr>
        <w:ind w:firstLine="480"/>
      </w:pPr>
      <w:r w:rsidRPr="00057428">
        <w:t>窗口化：应用窗口化技术以增强图像中特定组织或结构的可视化。</w:t>
      </w:r>
    </w:p>
    <w:p w14:paraId="1264E549" w14:textId="77777777" w:rsidR="008E7390" w:rsidRPr="00057428" w:rsidRDefault="00000000" w:rsidP="00B72946">
      <w:pPr>
        <w:ind w:firstLine="480"/>
      </w:pPr>
      <w:r w:rsidRPr="00057428">
        <w:t>直方图均衡化：使用</w:t>
      </w:r>
      <w:r w:rsidRPr="00057428">
        <w:t>CLAHE</w:t>
      </w:r>
      <w:r w:rsidRPr="00057428">
        <w:t>方法改善图像的对比度，特别是对于医学图像中经常存在的低对比度区域。</w:t>
      </w:r>
    </w:p>
    <w:p w14:paraId="43BCE627" w14:textId="12CED93C" w:rsidR="008E7390" w:rsidRPr="00057428" w:rsidRDefault="00000000" w:rsidP="00B72946">
      <w:pPr>
        <w:ind w:firstLine="480"/>
      </w:pPr>
      <w:r w:rsidRPr="00057428">
        <w:t>归一化：将图像数据缩放到</w:t>
      </w:r>
      <w:r w:rsidRPr="00057428">
        <w:t xml:space="preserve"> [0</w:t>
      </w:r>
      <w:r w:rsidR="002521F8" w:rsidRPr="00057428">
        <w:rPr>
          <w:rFonts w:hint="eastAsia"/>
        </w:rPr>
        <w:t>,</w:t>
      </w:r>
      <w:r w:rsidRPr="00057428">
        <w:t xml:space="preserve">1] </w:t>
      </w:r>
      <w:r w:rsidRPr="00057428">
        <w:t>区间，以便于网络处理。</w:t>
      </w:r>
    </w:p>
    <w:p w14:paraId="40D64EB1" w14:textId="77777777" w:rsidR="008E7390" w:rsidRPr="00057428" w:rsidRDefault="00000000" w:rsidP="00B72946">
      <w:pPr>
        <w:ind w:firstLine="480"/>
      </w:pPr>
      <w:r w:rsidRPr="00057428">
        <w:t>目标区域提取：只保留包含肝脏的腹部切片，排除其他不相关的图像。</w:t>
      </w:r>
    </w:p>
    <w:p w14:paraId="7895C50C" w14:textId="77777777" w:rsidR="008E7390" w:rsidRPr="00057428" w:rsidRDefault="00000000" w:rsidP="00B72946">
      <w:pPr>
        <w:pStyle w:val="3"/>
      </w:pPr>
      <w:bookmarkStart w:id="83" w:name="_Toc168533486"/>
      <w:r w:rsidRPr="00057428">
        <w:t>数据增强</w:t>
      </w:r>
      <w:bookmarkEnd w:id="83"/>
    </w:p>
    <w:p w14:paraId="24B55B04" w14:textId="77777777" w:rsidR="008E7390" w:rsidRPr="00057428" w:rsidRDefault="00000000" w:rsidP="00B72946">
      <w:pPr>
        <w:ind w:firstLine="480"/>
      </w:pPr>
      <w:r w:rsidRPr="00057428">
        <w:t>定义增强参数：设置旋转、平移、剪切和缩放等增强操作的参数。</w:t>
      </w:r>
    </w:p>
    <w:p w14:paraId="5C717374" w14:textId="77777777" w:rsidR="008E7390" w:rsidRPr="00057428" w:rsidRDefault="00000000" w:rsidP="00B72946">
      <w:pPr>
        <w:ind w:firstLine="480"/>
      </w:pPr>
      <w:r w:rsidRPr="00057428">
        <w:lastRenderedPageBreak/>
        <w:t>应用数据增强：对图像和掩码（</w:t>
      </w:r>
      <w:r w:rsidRPr="00057428">
        <w:t>mask</w:t>
      </w:r>
      <w:r w:rsidRPr="00057428">
        <w:t>）应用相同的变换，以增加数据集的多样性并提高模型的泛化能力。</w:t>
      </w:r>
    </w:p>
    <w:p w14:paraId="07672287" w14:textId="77777777" w:rsidR="008E7390" w:rsidRPr="00057428" w:rsidRDefault="00000000" w:rsidP="00B72946">
      <w:pPr>
        <w:pStyle w:val="3"/>
      </w:pPr>
      <w:bookmarkStart w:id="84" w:name="_Toc168533487"/>
      <w:r w:rsidRPr="00057428">
        <w:t>数据存储</w:t>
      </w:r>
      <w:bookmarkEnd w:id="84"/>
    </w:p>
    <w:p w14:paraId="1AA45269" w14:textId="77777777" w:rsidR="008E7390" w:rsidRPr="00057428" w:rsidRDefault="00000000" w:rsidP="00B72946">
      <w:pPr>
        <w:ind w:firstLine="480"/>
      </w:pPr>
      <w:r w:rsidRPr="00057428">
        <w:t xml:space="preserve">HDF5 </w:t>
      </w:r>
      <w:r w:rsidRPr="00057428">
        <w:t>格式：将处理后的数据存储为</w:t>
      </w:r>
      <w:r w:rsidRPr="00057428">
        <w:t xml:space="preserve"> HDF5 </w:t>
      </w:r>
      <w:r w:rsidRPr="00057428">
        <w:t>格式，以减少</w:t>
      </w:r>
      <w:r w:rsidRPr="00057428">
        <w:t xml:space="preserve"> I/O </w:t>
      </w:r>
      <w:r w:rsidRPr="00057428">
        <w:t>操作并方便数据共享。</w:t>
      </w:r>
    </w:p>
    <w:p w14:paraId="2CFA56EB" w14:textId="77777777" w:rsidR="008E7390" w:rsidRPr="00057428" w:rsidRDefault="00000000" w:rsidP="00B72946">
      <w:pPr>
        <w:ind w:firstLine="480"/>
      </w:pPr>
      <w:r w:rsidRPr="00057428">
        <w:t>自定义类：使用</w:t>
      </w:r>
      <w:r w:rsidRPr="00057428">
        <w:t xml:space="preserve"> HDF5DatasetWriter </w:t>
      </w:r>
      <w:r w:rsidRPr="00057428">
        <w:t>和</w:t>
      </w:r>
      <w:r w:rsidRPr="00057428">
        <w:t xml:space="preserve"> HDF5DatasetGenerator </w:t>
      </w:r>
      <w:r w:rsidRPr="00057428">
        <w:t>类来管理数据的读写操作。</w:t>
      </w:r>
    </w:p>
    <w:p w14:paraId="1AE547DF" w14:textId="77777777" w:rsidR="008E7390" w:rsidRDefault="00000000" w:rsidP="003A1D24">
      <w:pPr>
        <w:pStyle w:val="2"/>
      </w:pPr>
      <w:bookmarkStart w:id="85" w:name="_Toc168533488"/>
      <w:bookmarkStart w:id="86" w:name="模型架构调整"/>
      <w:r>
        <w:t>模型架构调整</w:t>
      </w:r>
      <w:bookmarkEnd w:id="85"/>
    </w:p>
    <w:p w14:paraId="6902E8F6" w14:textId="1D9A23D2" w:rsidR="008E7390" w:rsidRDefault="00000000">
      <w:pPr>
        <w:ind w:firstLine="480"/>
      </w:pPr>
      <w:r>
        <w:t>加载</w:t>
      </w:r>
      <w:r>
        <w:t xml:space="preserve"> </w:t>
      </w:r>
      <w:r w:rsidR="00057428">
        <w:rPr>
          <w:rFonts w:hint="eastAsia"/>
        </w:rPr>
        <w:t>META</w:t>
      </w:r>
      <w:r>
        <w:t xml:space="preserve"> </w:t>
      </w:r>
      <w:r>
        <w:t>预训练的</w:t>
      </w:r>
      <w:r>
        <w:t xml:space="preserve"> SAM </w:t>
      </w:r>
      <w:r>
        <w:t>模型作为基础模型。加载预训练模型的权重，并设置为微调模式。为了保留预训练模型中已经学习到的有用特征，通常会冻结模型的输入层，只微调模型的顶部层。这可以通过设置模型中某些层的参数不可训练为</w:t>
      </w:r>
      <w:r>
        <w:t>“True”</w:t>
      </w:r>
      <w:r>
        <w:t>来实现。冻结输入层可以防止在训练过程中更新这些层的权重，从而保留原始模型的特征表示。只微调顶部层有助于模型适应新任务的特定需求，同时减少训练时间和计算资源。</w:t>
      </w:r>
    </w:p>
    <w:p w14:paraId="2FB012FD" w14:textId="57FD036E" w:rsidR="008E7390" w:rsidRDefault="00000000">
      <w:pPr>
        <w:pStyle w:val="a6"/>
        <w:ind w:firstLine="480"/>
      </w:pPr>
      <w:r>
        <w:t>自定义</w:t>
      </w:r>
      <w:r>
        <w:t>Prompt Encoder</w:t>
      </w:r>
      <w:r w:rsidR="002521F8">
        <w:rPr>
          <w:rFonts w:hint="eastAsia"/>
        </w:rPr>
        <w:t>：</w:t>
      </w:r>
      <w:r>
        <w:t xml:space="preserve"> </w:t>
      </w:r>
      <w:r>
        <w:t>为了更好地适应肝脏</w:t>
      </w:r>
      <w:r>
        <w:t>CT</w:t>
      </w:r>
      <w:r>
        <w:t>图像特征，设计或调整</w:t>
      </w:r>
      <w:r>
        <w:t>Prompt Encoder</w:t>
      </w:r>
      <w:r>
        <w:t>部分，增加对解剖结构敏感的特征提取层。</w:t>
      </w:r>
    </w:p>
    <w:p w14:paraId="10D543C9" w14:textId="0C7A99C4" w:rsidR="008E7390" w:rsidRDefault="00000000">
      <w:pPr>
        <w:pStyle w:val="a6"/>
        <w:ind w:firstLine="480"/>
      </w:pPr>
      <w:r>
        <w:t>Mask Decoder</w:t>
      </w:r>
      <w:r>
        <w:t>微调</w:t>
      </w:r>
      <w:r w:rsidR="002521F8">
        <w:rPr>
          <w:rFonts w:hint="eastAsia"/>
        </w:rPr>
        <w:t>：</w:t>
      </w:r>
      <w:r>
        <w:t>在</w:t>
      </w:r>
      <w:r>
        <w:t>Mask Decoder</w:t>
      </w:r>
      <w:r>
        <w:t>部分，保持原有</w:t>
      </w:r>
      <w:r>
        <w:t>Transformer</w:t>
      </w:r>
      <w:r>
        <w:t>架构的基础上，微调最后几层的权重，使其对肝脏和肿瘤边缘更加敏感。</w:t>
      </w:r>
    </w:p>
    <w:p w14:paraId="6096419F" w14:textId="464B600C" w:rsidR="008E7390" w:rsidRDefault="00000000">
      <w:pPr>
        <w:pStyle w:val="a6"/>
        <w:ind w:firstLine="480"/>
      </w:pPr>
      <w:r>
        <w:t>多尺度特征融合</w:t>
      </w:r>
      <w:r w:rsidR="002521F8">
        <w:rPr>
          <w:rFonts w:hint="eastAsia"/>
        </w:rPr>
        <w:t>：</w:t>
      </w:r>
      <w:r>
        <w:t>引入多尺度特征融合策略，如</w:t>
      </w:r>
      <w:r>
        <w:t>U-Net</w:t>
      </w:r>
      <w:r>
        <w:t>结构中的跳跃连接，结合不同层级的特征来提高分割精度。</w:t>
      </w:r>
    </w:p>
    <w:p w14:paraId="7F605529" w14:textId="77777777" w:rsidR="008E7390" w:rsidRDefault="00000000" w:rsidP="003A1D24">
      <w:pPr>
        <w:pStyle w:val="3"/>
      </w:pPr>
      <w:bookmarkStart w:id="87" w:name="_Toc168533489"/>
      <w:bookmarkStart w:id="88" w:name="训练策略"/>
      <w:r>
        <w:t>训练策略</w:t>
      </w:r>
      <w:bookmarkEnd w:id="87"/>
    </w:p>
    <w:p w14:paraId="2DB01562" w14:textId="090B90B2" w:rsidR="008E7390" w:rsidRDefault="00000000">
      <w:pPr>
        <w:ind w:firstLine="480"/>
      </w:pPr>
      <w:r>
        <w:t>迁移学习</w:t>
      </w:r>
      <w:r w:rsidR="002521F8">
        <w:rPr>
          <w:rFonts w:hint="eastAsia"/>
        </w:rPr>
        <w:t>：</w:t>
      </w:r>
      <w:r>
        <w:t>从预训练的</w:t>
      </w:r>
      <w:r>
        <w:t>SAM</w:t>
      </w:r>
      <w:r>
        <w:t>模型开始，冻结部分或全部编码器层，仅微调解码器层和可能新增的自定义层。</w:t>
      </w:r>
    </w:p>
    <w:p w14:paraId="57312472" w14:textId="77777777" w:rsidR="008E7390" w:rsidRDefault="00000000">
      <w:pPr>
        <w:pStyle w:val="a6"/>
        <w:ind w:firstLine="480"/>
      </w:pPr>
      <w:r>
        <w:t>学习率调度：使用余弦退火学习率调度（</w:t>
      </w:r>
      <w:r>
        <w:t>Cosine Annealing</w:t>
      </w:r>
      <w:r>
        <w:t>），初始学习率设为</w:t>
      </w:r>
      <m:oMath>
        <m:sSup>
          <m:sSupPr>
            <m:ctrlPr>
              <w:rPr>
                <w:rFonts w:ascii="Cambria Math" w:hAnsi="Cambria Math"/>
              </w:rPr>
            </m:ctrlPr>
          </m:sSupPr>
          <m:e>
            <m:r>
              <w:rPr>
                <w:rFonts w:ascii="Cambria Math" w:hAnsi="Cambria Math"/>
              </w:rPr>
              <m:t>1</m:t>
            </m:r>
          </m:e>
          <m:sup>
            <m:r>
              <m:rPr>
                <m:sty m:val="p"/>
              </m:rPr>
              <w:rPr>
                <w:rFonts w:ascii="Cambria Math" w:hAnsi="Cambria Math"/>
              </w:rPr>
              <m:t>-</m:t>
            </m:r>
            <m:r>
              <w:rPr>
                <w:rFonts w:ascii="Cambria Math" w:hAnsi="Cambria Math"/>
              </w:rPr>
              <m:t>4</m:t>
            </m:r>
          </m:sup>
        </m:sSup>
      </m:oMath>
      <w:r>
        <w:t>，随着训练进行逐渐降低。</w:t>
      </w:r>
    </w:p>
    <w:p w14:paraId="01123559" w14:textId="24667544" w:rsidR="008E7390" w:rsidRDefault="00000000" w:rsidP="007204A8">
      <w:pPr>
        <w:ind w:firstLine="480"/>
      </w:pPr>
      <w:r>
        <w:t>学习率在训练过程中按照余弦函数变化，使得学习率在训练初期较高，逐渐减小到最小值，然后再次升高。</w:t>
      </w:r>
      <w:r w:rsidR="007204A8">
        <w:rPr>
          <w:rFonts w:hint="eastAsia"/>
        </w:rPr>
        <w:t>公式为</w:t>
      </w:r>
      <w:r>
        <w:t>：</w:t>
      </w:r>
    </w:p>
    <w:p w14:paraId="30426A19" w14:textId="1E15AE01" w:rsidR="009C1680" w:rsidRPr="009C1680" w:rsidRDefault="00000000" w:rsidP="009C1680">
      <w:pPr>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Cs/>
                    </w:rPr>
                  </m:ctrlPr>
                </m:sSubPr>
                <m:e>
                  <w:proofErr w:type="spellStart"/>
                  <m:r>
                    <m:rPr>
                      <m:nor/>
                    </m:rPr>
                    <w:rPr>
                      <w:rFonts w:ascii="Cambria Math" w:hAnsi="Cambria Math"/>
                      <w:iCs/>
                    </w:rPr>
                    <m:t>lr</m:t>
                  </m:r>
                  <w:proofErr w:type="spellEnd"/>
                </m:e>
                <m:sub>
                  <m:r>
                    <m:rPr>
                      <m:sty m:val="p"/>
                    </m:rPr>
                    <w:rPr>
                      <w:rFonts w:ascii="Cambria Math" w:hAnsi="Cambria Math"/>
                    </w:rPr>
                    <m:t>t</m:t>
                  </m:r>
                </m:sub>
              </m:sSub>
              <m:r>
                <w:rPr>
                  <w:rFonts w:ascii="Cambria Math" w:hAnsi="Cambria Math"/>
                </w:rPr>
                <m:t>=</m:t>
              </m:r>
              <m:sSub>
                <m:sSubPr>
                  <m:ctrlPr>
                    <w:rPr>
                      <w:rFonts w:ascii="Cambria Math" w:hAnsi="Cambria Math"/>
                      <w:iCs/>
                    </w:rPr>
                  </m:ctrlPr>
                </m:sSubPr>
                <m:e>
                  <m:r>
                    <m:rPr>
                      <m:nor/>
                    </m:rPr>
                    <w:rPr>
                      <w:rFonts w:ascii="Cambria Math" w:hAnsi="Cambria Math"/>
                      <w:iCs/>
                    </w:rPr>
                    <m:t>lr</m:t>
                  </m:r>
                </m:e>
                <m:sub>
                  <m:r>
                    <m:rPr>
                      <m:sty m:val="p"/>
                    </m:rP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Cs/>
                        </w:rPr>
                      </m:ctrlPr>
                    </m:sSubPr>
                    <m:e>
                      <m:r>
                        <m:rPr>
                          <m:nor/>
                        </m:rPr>
                        <w:rPr>
                          <w:rFonts w:ascii="Cambria Math" w:hAnsi="Cambria Math"/>
                          <w:iCs/>
                        </w:rPr>
                        <m:t>lr</m:t>
                      </m:r>
                    </m:e>
                    <m:sub>
                      <m:r>
                        <m:rPr>
                          <m:sty m:val="p"/>
                        </m:rPr>
                        <w:rPr>
                          <w:rFonts w:ascii="Cambria Math" w:hAnsi="Cambria Math"/>
                        </w:rPr>
                        <m:t>0</m:t>
                      </m:r>
                    </m:sub>
                  </m:sSub>
                  <m:r>
                    <w:rPr>
                      <w:rFonts w:ascii="Cambria Math" w:hAnsi="Cambria Math"/>
                    </w:rPr>
                    <m:t>-</m:t>
                  </m:r>
                  <m:sSub>
                    <m:sSubPr>
                      <m:ctrlPr>
                        <w:rPr>
                          <w:rFonts w:ascii="Cambria Math" w:hAnsi="Cambria Math"/>
                          <w:iCs/>
                        </w:rPr>
                      </m:ctrlPr>
                    </m:sSubPr>
                    <m:e>
                      <m:r>
                        <m:rPr>
                          <m:nor/>
                        </m:rPr>
                        <w:rPr>
                          <w:rFonts w:ascii="Cambria Math" w:hAnsi="Cambria Math"/>
                          <w:iCs/>
                        </w:rPr>
                        <m:t>lr</m:t>
                      </m:r>
                    </m:e>
                    <m:sub>
                      <m:r>
                        <m:rPr>
                          <m:sty m:val="p"/>
                        </m:rPr>
                        <w:rPr>
                          <w:rFonts w:ascii="Cambria Math" w:hAnsi="Cambria Math"/>
                        </w:rPr>
                        <m:t>min</m:t>
                      </m:r>
                    </m:sub>
                  </m:sSub>
                </m:e>
              </m:d>
              <m:d>
                <m:dPr>
                  <m:begChr m:val="（"/>
                  <m:endChr m:val="）"/>
                  <m:ctrlPr>
                    <w:rPr>
                      <w:rFonts w:ascii="Cambria Math" w:hAnsi="Cambria Math"/>
                      <w:i/>
                    </w:rPr>
                  </m:ctrlPr>
                </m:dPr>
                <m:e>
                  <m:r>
                    <w:rPr>
                      <w:rFonts w:ascii="Cambria Math" w:hAnsi="Cambria Math"/>
                    </w:rPr>
                    <m:t>1+</m:t>
                  </m:r>
                  <m:r>
                    <m:rPr>
                      <m:sty m:val="p"/>
                    </m:rPr>
                    <w:rPr>
                      <w:rFonts w:ascii="Cambria Math" w:hAnsi="Cambria Math"/>
                    </w:rPr>
                    <m:t>cos</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m:rPr>
                                  <m:nor/>
                                </m:rPr>
                                <w:rPr>
                                  <w:rFonts w:ascii="Cambria Math" w:hAnsi="Cambria Math"/>
                                  <w:i/>
                                </w:rPr>
                                <m:t>cur</m:t>
                              </m:r>
                            </m:sub>
                          </m:sSub>
                        </m:num>
                        <m:den>
                          <m:sSub>
                            <m:sSubPr>
                              <m:ctrlPr>
                                <w:rPr>
                                  <w:rFonts w:ascii="Cambria Math" w:hAnsi="Cambria Math"/>
                                  <w:i/>
                                </w:rPr>
                              </m:ctrlPr>
                            </m:sSubPr>
                            <m:e>
                              <m:r>
                                <w:rPr>
                                  <w:rFonts w:ascii="Cambria Math" w:hAnsi="Cambria Math"/>
                                </w:rPr>
                                <m:t>T</m:t>
                              </m:r>
                            </m:e>
                            <m:sub>
                              <m:r>
                                <m:rPr>
                                  <m:nor/>
                                </m:rPr>
                                <w:rPr>
                                  <w:rFonts w:ascii="Cambria Math" w:hAnsi="Cambria Math"/>
                                  <w:i/>
                                </w:rPr>
                                <m:t>max</m:t>
                              </m:r>
                            </m:sub>
                          </m:sSub>
                        </m:den>
                      </m:f>
                      <m:r>
                        <m:rPr>
                          <m:sty m:val="p"/>
                        </m:rPr>
                        <w:rPr>
                          <w:rFonts w:ascii="Cambria Math" w:hAnsi="Cambria Math"/>
                        </w:rPr>
                        <m:t>π</m:t>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23E81E6F" w14:textId="492765F9" w:rsidR="008E7390" w:rsidRDefault="00000000" w:rsidP="009C1680">
      <w:pPr>
        <w:ind w:firstLineChars="0"/>
      </w:pPr>
      <w:r>
        <w:t>其中，</w:t>
      </w:r>
      <m:oMath>
        <m:sSub>
          <m:sSubPr>
            <m:ctrlPr>
              <w:rPr>
                <w:rFonts w:ascii="Cambria Math" w:hAnsi="Cambria Math"/>
                <w:iCs/>
              </w:rPr>
            </m:ctrlPr>
          </m:sSubPr>
          <m:e>
            <m:r>
              <m:rPr>
                <m:sty m:val="p"/>
              </m:rPr>
              <w:rPr>
                <w:rFonts w:ascii="Cambria Math" w:hAnsi="Cambria Math"/>
              </w:rPr>
              <m:t>lr</m:t>
            </m:r>
          </m:e>
          <m:sub>
            <m:r>
              <m:rPr>
                <m:sty m:val="p"/>
              </m:rPr>
              <w:rPr>
                <w:rFonts w:ascii="Cambria Math" w:hAnsi="Cambria Math"/>
              </w:rPr>
              <m:t>t</m:t>
            </m:r>
          </m:sub>
        </m:sSub>
      </m:oMath>
      <w:r w:rsidR="002521F8">
        <w:rPr>
          <w:rFonts w:hint="eastAsia"/>
        </w:rPr>
        <w:t xml:space="preserve"> </w:t>
      </w:r>
      <w:r>
        <w:t>为第</w:t>
      </w:r>
      <w:r w:rsidR="002521F8">
        <w:rPr>
          <w:rFonts w:hint="eastAsia"/>
        </w:rPr>
        <w:t xml:space="preserve"> </w:t>
      </w:r>
      <m:oMath>
        <m:r>
          <w:rPr>
            <w:rFonts w:ascii="Cambria Math" w:hAnsi="Cambria Math"/>
          </w:rPr>
          <m:t>t</m:t>
        </m:r>
      </m:oMath>
      <w:r w:rsidR="002521F8">
        <w:rPr>
          <w:rFonts w:hint="eastAsia"/>
        </w:rPr>
        <w:t xml:space="preserve"> </w:t>
      </w:r>
      <w:r>
        <w:t>个训练周期（</w:t>
      </w:r>
      <w:r>
        <w:t>epoch</w:t>
      </w:r>
      <w:r>
        <w:t>）的学习率，</w:t>
      </w:r>
      <m:oMath>
        <m:sSub>
          <m:sSubPr>
            <m:ctrlPr>
              <w:rPr>
                <w:rFonts w:ascii="Cambria Math" w:hAnsi="Cambria Math"/>
                <w:iCs/>
              </w:rPr>
            </m:ctrlPr>
          </m:sSubPr>
          <m:e>
            <w:proofErr w:type="spellStart"/>
            <m:r>
              <m:rPr>
                <m:nor/>
              </m:rPr>
              <w:rPr>
                <w:iCs/>
              </w:rPr>
              <m:t>lr</m:t>
            </m:r>
            <w:proofErr w:type="spellEnd"/>
          </m:e>
          <m:sub>
            <m:r>
              <m:rPr>
                <m:sty m:val="p"/>
              </m:rPr>
              <w:rPr>
                <w:rFonts w:ascii="Cambria Math" w:hAnsi="Cambria Math"/>
              </w:rPr>
              <m:t>0</m:t>
            </m:r>
          </m:sub>
        </m:sSub>
      </m:oMath>
      <w:r w:rsidR="002521F8">
        <w:rPr>
          <w:rFonts w:hint="eastAsia"/>
        </w:rPr>
        <w:t xml:space="preserve"> </w:t>
      </w:r>
      <w:r>
        <w:t>为初始学习率，</w:t>
      </w:r>
      <m:oMath>
        <m:sSub>
          <m:sSubPr>
            <m:ctrlPr>
              <w:rPr>
                <w:rFonts w:ascii="Cambria Math" w:hAnsi="Cambria Math"/>
              </w:rPr>
            </m:ctrlPr>
          </m:sSubPr>
          <m:e>
            <w:proofErr w:type="spellStart"/>
            <m:r>
              <m:rPr>
                <m:nor/>
              </m:rPr>
              <m:t>lr</m:t>
            </m:r>
            <w:proofErr w:type="spellEnd"/>
          </m:e>
          <m:sub>
            <m:r>
              <m:rPr>
                <m:sty m:val="p"/>
              </m:rPr>
              <w:rPr>
                <w:rFonts w:ascii="Cambria Math" w:hAnsi="Cambria Math"/>
              </w:rPr>
              <m:t>min</m:t>
            </m:r>
          </m:sub>
        </m:sSub>
      </m:oMath>
      <w:r w:rsidR="002521F8">
        <w:rPr>
          <w:rFonts w:hint="eastAsia"/>
        </w:rPr>
        <w:t xml:space="preserve"> </w:t>
      </w:r>
      <w:r>
        <w:t>为最小学习率，</w:t>
      </w:r>
      <m:oMath>
        <m:sSub>
          <m:sSubPr>
            <m:ctrlPr>
              <w:rPr>
                <w:rFonts w:ascii="Cambria Math" w:hAnsi="Cambria Math"/>
              </w:rPr>
            </m:ctrlPr>
          </m:sSubPr>
          <m:e>
            <m:r>
              <w:rPr>
                <w:rFonts w:ascii="Cambria Math" w:hAnsi="Cambria Math"/>
              </w:rPr>
              <m:t>T</m:t>
            </m:r>
          </m:e>
          <m:sub>
            <m:r>
              <m:rPr>
                <m:nor/>
              </m:rPr>
              <m:t>cur</m:t>
            </m:r>
          </m:sub>
        </m:sSub>
      </m:oMath>
      <w:r>
        <w:t>为当前训练周期（</w:t>
      </w:r>
      <w:r>
        <w:t>epoch</w:t>
      </w:r>
      <w:r>
        <w:t>），</w:t>
      </w:r>
      <m:oMath>
        <m:sSub>
          <m:sSubPr>
            <m:ctrlPr>
              <w:rPr>
                <w:rFonts w:ascii="Cambria Math" w:hAnsi="Cambria Math"/>
              </w:rPr>
            </m:ctrlPr>
          </m:sSubPr>
          <m:e>
            <m:r>
              <w:rPr>
                <w:rFonts w:ascii="Cambria Math" w:hAnsi="Cambria Math"/>
              </w:rPr>
              <m:t>T</m:t>
            </m:r>
          </m:e>
          <m:sub>
            <m:r>
              <m:rPr>
                <m:nor/>
              </m:rPr>
              <m:t>max</m:t>
            </m:r>
          </m:sub>
        </m:sSub>
      </m:oMath>
      <w:r>
        <w:t>为总的训练周期（</w:t>
      </w:r>
      <w:r>
        <w:t>epoch</w:t>
      </w:r>
      <w:r>
        <w:t>）数。</w:t>
      </w:r>
    </w:p>
    <w:p w14:paraId="1AE45E9B" w14:textId="06429EBF" w:rsidR="008E7390" w:rsidRDefault="00000000">
      <w:pPr>
        <w:ind w:firstLine="480"/>
      </w:pPr>
      <w:r>
        <w:lastRenderedPageBreak/>
        <w:t>混合精度训练</w:t>
      </w:r>
      <w:r w:rsidR="002521F8">
        <w:rPr>
          <w:rFonts w:hint="eastAsia"/>
        </w:rPr>
        <w:t>：</w:t>
      </w:r>
      <w:r>
        <w:t>利用混合精度训练加速训练过程并节省</w:t>
      </w:r>
      <w:r>
        <w:t xml:space="preserve"> GPU </w:t>
      </w:r>
      <w:r>
        <w:t>内存，例如使用</w:t>
      </w:r>
      <w:r>
        <w:t xml:space="preserve"> NVIDIA </w:t>
      </w:r>
      <w:r>
        <w:t>的</w:t>
      </w:r>
      <w:r>
        <w:t xml:space="preserve"> Apex </w:t>
      </w:r>
      <w:r>
        <w:t>库。</w:t>
      </w:r>
    </w:p>
    <w:p w14:paraId="460E2D13" w14:textId="7C76B9EB" w:rsidR="008E7390" w:rsidRDefault="00000000">
      <w:pPr>
        <w:pStyle w:val="a6"/>
        <w:ind w:firstLine="480"/>
      </w:pPr>
      <w:r>
        <w:t>数据增强</w:t>
      </w:r>
      <w:r w:rsidR="002521F8">
        <w:rPr>
          <w:rFonts w:hint="eastAsia"/>
        </w:rPr>
        <w:t>：</w:t>
      </w:r>
      <w:r>
        <w:t>实施旋转、翻转、缩放、剪切、亮度变化等数据增强操作，并利用</w:t>
      </w:r>
      <w:r>
        <w:t xml:space="preserve"> Rand Augment </w:t>
      </w:r>
      <w:r>
        <w:t>等自动化增强策略增加多样性。</w:t>
      </w:r>
    </w:p>
    <w:p w14:paraId="28E3FC0C" w14:textId="77777777" w:rsidR="008E7390" w:rsidRDefault="00000000">
      <w:pPr>
        <w:pStyle w:val="a6"/>
        <w:ind w:firstLine="480"/>
      </w:pPr>
      <w:r>
        <w:t>使用训练数据集进行迭代训练。在训练过程中，需要监控模型的性能指标，如图</w:t>
      </w:r>
      <w:r>
        <w:t xml:space="preserve"> 3.2 </w:t>
      </w:r>
      <w:r>
        <w:t>中模型训练输出训练损失和验证损失。为了确保模型的泛化能力，可以在每个训练周期结束后使用验证集进行评估。通过细致地微调，提升模型对肝脏肿瘤图像特点的学习能力和分割准确性。</w:t>
      </w:r>
    </w:p>
    <w:p w14:paraId="4D4914C0" w14:textId="77777777" w:rsidR="008E7390" w:rsidRDefault="00000000" w:rsidP="00F05A62">
      <w:pPr>
        <w:pStyle w:val="6"/>
      </w:pPr>
      <w:r>
        <w:rPr>
          <w:noProof/>
        </w:rPr>
        <w:drawing>
          <wp:inline distT="0" distB="0" distL="0" distR="0" wp14:anchorId="12BD561C" wp14:editId="1D5BB96A">
            <wp:extent cx="5971224" cy="1125220"/>
            <wp:effectExtent l="0" t="0" r="0" b="0"/>
            <wp:docPr id="68" name="Picture" descr="图 3.2 模型训练性能监控"/>
            <wp:cNvGraphicFramePr/>
            <a:graphic xmlns:a="http://schemas.openxmlformats.org/drawingml/2006/main">
              <a:graphicData uri="http://schemas.openxmlformats.org/drawingml/2006/picture">
                <pic:pic xmlns:pic="http://schemas.openxmlformats.org/drawingml/2006/picture">
                  <pic:nvPicPr>
                    <pic:cNvPr id="69" name="Picture" descr="模型训练输出.png"/>
                    <pic:cNvPicPr>
                      <a:picLocks noChangeAspect="1" noChangeArrowheads="1"/>
                    </pic:cNvPicPr>
                  </pic:nvPicPr>
                  <pic:blipFill>
                    <a:blip r:embed="rId33"/>
                    <a:stretch>
                      <a:fillRect/>
                    </a:stretch>
                  </pic:blipFill>
                  <pic:spPr bwMode="auto">
                    <a:xfrm>
                      <a:off x="0" y="0"/>
                      <a:ext cx="5977236" cy="1126353"/>
                    </a:xfrm>
                    <a:prstGeom prst="rect">
                      <a:avLst/>
                    </a:prstGeom>
                    <a:noFill/>
                    <a:ln w="9525">
                      <a:noFill/>
                      <a:headEnd/>
                      <a:tailEnd/>
                    </a:ln>
                  </pic:spPr>
                </pic:pic>
              </a:graphicData>
            </a:graphic>
          </wp:inline>
        </w:drawing>
      </w:r>
    </w:p>
    <w:p w14:paraId="07ADF307" w14:textId="77777777" w:rsidR="008E7390" w:rsidRDefault="00000000" w:rsidP="00A02AC5">
      <w:pPr>
        <w:pStyle w:val="affe"/>
      </w:pPr>
      <w:r>
        <w:t>图</w:t>
      </w:r>
      <w:r>
        <w:t xml:space="preserve"> 3.2 </w:t>
      </w:r>
      <w:r>
        <w:t>模型训练性能监控</w:t>
      </w:r>
    </w:p>
    <w:p w14:paraId="37510EE3" w14:textId="77777777" w:rsidR="008E7390" w:rsidRDefault="00000000" w:rsidP="003A1D24">
      <w:pPr>
        <w:pStyle w:val="3"/>
      </w:pPr>
      <w:bookmarkStart w:id="89" w:name="_Toc168533490"/>
      <w:bookmarkStart w:id="90" w:name="损失函数设计"/>
      <w:bookmarkEnd w:id="88"/>
      <w:r>
        <w:t>损失函数设计</w:t>
      </w:r>
      <w:bookmarkEnd w:id="89"/>
    </w:p>
    <w:p w14:paraId="3BB4EEE9" w14:textId="2E401219" w:rsidR="008E7390" w:rsidRDefault="00000000">
      <w:pPr>
        <w:ind w:firstLine="480"/>
      </w:pPr>
      <w:r>
        <w:t>Dice Loss + BCE Loss</w:t>
      </w:r>
      <w:r w:rsidR="002521F8">
        <w:rPr>
          <w:rFonts w:hint="eastAsia"/>
        </w:rPr>
        <w:t>：</w:t>
      </w:r>
      <w:r>
        <w:t>使用结合了</w:t>
      </w:r>
      <w:r>
        <w:t>Dice Loss</w:t>
      </w:r>
      <w:r>
        <w:t>和二元交叉熵损失（</w:t>
      </w:r>
      <w:r>
        <w:t>BCE</w:t>
      </w:r>
      <w:r>
        <w:t>）的复合损失函数，</w:t>
      </w:r>
      <w:r>
        <w:t>Dice Loss</w:t>
      </w:r>
      <w:r>
        <w:t>关注区域的重叠程度，</w:t>
      </w:r>
      <w:r>
        <w:t>BCE</w:t>
      </w:r>
      <w:r>
        <w:t>则强调分类的准确性。</w:t>
      </w:r>
    </w:p>
    <w:p w14:paraId="273E2F52" w14:textId="296675FA" w:rsidR="008E7390" w:rsidRDefault="00000000">
      <w:pPr>
        <w:pStyle w:val="a6"/>
        <w:ind w:firstLine="480"/>
      </w:pPr>
      <w:r>
        <w:t>加权损失</w:t>
      </w:r>
      <w:r w:rsidR="002521F8">
        <w:rPr>
          <w:rFonts w:hint="eastAsia"/>
        </w:rPr>
        <w:t>：</w:t>
      </w:r>
      <w:r>
        <w:t>对肿瘤区域施加更高的权重，因为肿瘤区域相对于正常肝脏组织更为关键，且数量较少，这样可以平衡类别不均衡问题。</w:t>
      </w:r>
    </w:p>
    <w:p w14:paraId="058C9808" w14:textId="77777777" w:rsidR="008E7390" w:rsidRDefault="00000000" w:rsidP="003A1D24">
      <w:pPr>
        <w:pStyle w:val="3"/>
      </w:pPr>
      <w:bookmarkStart w:id="91" w:name="_Toc168533491"/>
      <w:bookmarkStart w:id="92" w:name="模型优化与后处理"/>
      <w:bookmarkEnd w:id="90"/>
      <w:r>
        <w:t>模型优化与后处理</w:t>
      </w:r>
      <w:bookmarkEnd w:id="91"/>
    </w:p>
    <w:p w14:paraId="7DB1189C" w14:textId="7462289F" w:rsidR="008E7390" w:rsidRDefault="00000000">
      <w:pPr>
        <w:ind w:firstLine="480"/>
      </w:pPr>
      <w:r>
        <w:t>模型融合</w:t>
      </w:r>
      <w:r w:rsidR="002521F8">
        <w:rPr>
          <w:rFonts w:hint="eastAsia"/>
        </w:rPr>
        <w:t>：</w:t>
      </w:r>
      <w:r>
        <w:t>如果资源允许，则可以训练多个模型，并采用模型融合策略提高最终分割的准确性。</w:t>
      </w:r>
    </w:p>
    <w:p w14:paraId="0E0A113C" w14:textId="2FCD2FF2" w:rsidR="008E7390" w:rsidRDefault="00000000">
      <w:pPr>
        <w:pStyle w:val="a6"/>
        <w:ind w:firstLine="480"/>
      </w:pPr>
      <w:r>
        <w:t>后处理算法</w:t>
      </w:r>
      <w:r w:rsidR="002521F8">
        <w:rPr>
          <w:rFonts w:hint="eastAsia"/>
        </w:rPr>
        <w:t>：</w:t>
      </w:r>
      <w:r>
        <w:t>应用形态学操作（如开运算、闭运算）平滑分割边界，去除小孤立区域，或使用条件随机场（</w:t>
      </w:r>
      <w:r>
        <w:t>CRF</w:t>
      </w:r>
      <w:r>
        <w:t>）后处理提高边界界定质量。</w:t>
      </w:r>
    </w:p>
    <w:p w14:paraId="1E4D2D30" w14:textId="77777777" w:rsidR="008E7390" w:rsidRDefault="00000000">
      <w:pPr>
        <w:pStyle w:val="2"/>
      </w:pPr>
      <w:bookmarkStart w:id="93" w:name="_Toc168533492"/>
      <w:bookmarkStart w:id="94" w:name="本章小结-2"/>
      <w:bookmarkEnd w:id="81"/>
      <w:bookmarkEnd w:id="86"/>
      <w:bookmarkEnd w:id="92"/>
      <w:r>
        <w:t>本章小结</w:t>
      </w:r>
      <w:bookmarkEnd w:id="93"/>
    </w:p>
    <w:p w14:paraId="11CB3E24" w14:textId="77777777" w:rsidR="008E7390" w:rsidRDefault="00000000">
      <w:pPr>
        <w:ind w:firstLine="480"/>
      </w:pPr>
      <w:r>
        <w:t>探讨了使用</w:t>
      </w:r>
      <w:r>
        <w:t>SAM</w:t>
      </w:r>
      <w:r>
        <w:t>大模型进行肝脏肿瘤分割的整个训练和微调过程，以及软件开发的关键步骤。首先，通过安装和配置必要的环境和库，为</w:t>
      </w:r>
      <w:r>
        <w:t>SAM</w:t>
      </w:r>
      <w:r>
        <w:t>模型的部署和训练奠定了基础。接着，创建了详细的配置文件，指定了模型训练的关键参数，包括冻结的网络层、学习率、优化器配置和训练周期等。</w:t>
      </w:r>
    </w:p>
    <w:p w14:paraId="3D1BAB4B" w14:textId="77777777" w:rsidR="008E7390" w:rsidRDefault="00000000">
      <w:pPr>
        <w:pStyle w:val="a6"/>
        <w:ind w:firstLine="480"/>
      </w:pPr>
      <w:r>
        <w:lastRenderedPageBreak/>
        <w:t>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14:paraId="69872945" w14:textId="10F71416" w:rsidR="008E7390" w:rsidRDefault="00000000">
      <w:pPr>
        <w:pStyle w:val="a6"/>
        <w:ind w:firstLine="480"/>
      </w:pPr>
      <w:r>
        <w:t>模型的性能通过多个标准评估指标进行了量化，包括准确度、</w:t>
      </w:r>
      <w:r>
        <w:t xml:space="preserve">Dice </w:t>
      </w:r>
      <w:r>
        <w:t>系数，这些指标帮助我们客观评价了模型在实际肝脏肿瘤分割任务中的效能。</w:t>
      </w:r>
    </w:p>
    <w:p w14:paraId="092A6DBD"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95" w:name="结果分析与性能比较"/>
      <w:bookmarkEnd w:id="78"/>
      <w:bookmarkEnd w:id="94"/>
    </w:p>
    <w:p w14:paraId="014731C8" w14:textId="42796C74" w:rsidR="008E7390" w:rsidRDefault="00244DC6" w:rsidP="00A42266">
      <w:pPr>
        <w:pStyle w:val="1"/>
      </w:pPr>
      <w:bookmarkStart w:id="96" w:name="_Toc168533493"/>
      <w:r>
        <w:lastRenderedPageBreak/>
        <w:t>结果分析</w:t>
      </w:r>
      <w:bookmarkEnd w:id="96"/>
    </w:p>
    <w:p w14:paraId="234D86D9" w14:textId="21DF67BD" w:rsidR="008E7390" w:rsidRDefault="00000000" w:rsidP="00A42266">
      <w:pPr>
        <w:ind w:firstLine="480"/>
      </w:pPr>
      <w:r>
        <w:t>为了全面评估基于</w:t>
      </w:r>
      <w:r>
        <w:t xml:space="preserve"> SAM </w:t>
      </w:r>
      <w:r>
        <w:t>大模型的肝脏肿瘤分割</w:t>
      </w:r>
      <w:r w:rsidR="001E7B8B">
        <w:rPr>
          <w:rFonts w:hint="eastAsia"/>
        </w:rPr>
        <w:t>方法</w:t>
      </w:r>
      <w:r>
        <w:t>的性能，</w:t>
      </w:r>
      <w:r w:rsidR="001E7B8B">
        <w:rPr>
          <w:rFonts w:hint="eastAsia"/>
        </w:rPr>
        <w:t>进行定性与定量评估分析，同时</w:t>
      </w:r>
      <w:r>
        <w:t>选取主流的分割模型作为比较对象</w:t>
      </w:r>
      <w:r w:rsidR="001E7B8B">
        <w:rPr>
          <w:rFonts w:hint="eastAsia"/>
        </w:rPr>
        <w:t>，如</w:t>
      </w:r>
      <w:r w:rsidR="001E7B8B">
        <w:t>在医学图像分割领域内已有大量成功应用</w:t>
      </w:r>
      <w:r w:rsidR="001E7B8B">
        <w:rPr>
          <w:rFonts w:hint="eastAsia"/>
        </w:rPr>
        <w:t>的</w:t>
      </w:r>
      <w:r w:rsidR="001E7B8B">
        <w:rPr>
          <w:rFonts w:hint="eastAsia"/>
        </w:rPr>
        <w:t xml:space="preserve"> </w:t>
      </w:r>
      <w:r>
        <w:t>U</w:t>
      </w:r>
      <w:r w:rsidR="001E7B8B">
        <w:rPr>
          <w:rFonts w:hint="eastAsia"/>
        </w:rPr>
        <w:t>-</w:t>
      </w:r>
      <w:r>
        <w:t>Net</w:t>
      </w:r>
      <w:r>
        <w:t>，与之比较，可以更好的评估模型能力。</w:t>
      </w:r>
    </w:p>
    <w:p w14:paraId="1ECA8010" w14:textId="55A08EB2" w:rsidR="008E7390" w:rsidRDefault="00A42266" w:rsidP="00A42266">
      <w:pPr>
        <w:pStyle w:val="2"/>
      </w:pPr>
      <w:bookmarkStart w:id="97" w:name="_Toc168533494"/>
      <w:bookmarkStart w:id="98" w:name="评价指标"/>
      <w:r>
        <w:rPr>
          <w:rFonts w:hint="eastAsia"/>
        </w:rPr>
        <w:t>设计</w:t>
      </w:r>
      <w:r>
        <w:t>评价指标</w:t>
      </w:r>
      <w:bookmarkEnd w:id="97"/>
    </w:p>
    <w:p w14:paraId="72EAD1BD" w14:textId="4FC07D4C" w:rsidR="00A42266" w:rsidRPr="006D7A31" w:rsidRDefault="006D7A31" w:rsidP="006D7A31">
      <w:pPr>
        <w:spacing w:before="100" w:beforeAutospacing="1" w:after="100" w:afterAutospacing="1" w:line="240" w:lineRule="auto"/>
        <w:ind w:firstLineChars="0" w:firstLine="480"/>
        <w:jc w:val="left"/>
        <w:rPr>
          <w:rFonts w:ascii="宋体" w:eastAsia="宋体" w:hAnsi="宋体" w:cs="宋体"/>
          <w:szCs w:val="24"/>
        </w:rPr>
      </w:pPr>
      <w:r w:rsidRPr="006D7A31">
        <w:rPr>
          <w:rFonts w:ascii="宋体" w:eastAsia="宋体" w:hAnsi="宋体" w:cs="宋体"/>
          <w:szCs w:val="24"/>
        </w:rPr>
        <w:t>在微调模型的训练过程中，评价指标是评估模型性能和指导模型优化的重要手段。选择合适的评价指标能够帮助理解模型的表现，并进行有效的调整和优化。</w:t>
      </w:r>
      <w:r>
        <w:t>评价指标在模型微调训练过程中具有重要意义，它们不仅帮助衡量模型性能，还指导模型的优化和调整。选择合适的评价指标，结合任务需求和数据特点，可以更好地评估和提升模型的表现。</w:t>
      </w:r>
      <w:r w:rsidR="00A42266">
        <w:t>通过实际的实验数据，本研究采用了以下性能评价指标：</w:t>
      </w:r>
    </w:p>
    <w:p w14:paraId="599FBA8E" w14:textId="77777777" w:rsidR="008E7390" w:rsidRDefault="00000000" w:rsidP="00A42266">
      <w:pPr>
        <w:pStyle w:val="3"/>
      </w:pPr>
      <w:bookmarkStart w:id="99" w:name="_Toc168533495"/>
      <w:bookmarkStart w:id="100" w:name="dice-系数"/>
      <w:r>
        <w:t xml:space="preserve">Dice </w:t>
      </w:r>
      <w:r>
        <w:t>系数</w:t>
      </w:r>
      <w:bookmarkEnd w:id="99"/>
    </w:p>
    <w:p w14:paraId="5FC4C422" w14:textId="77777777" w:rsidR="008E7390" w:rsidRPr="00A42266" w:rsidRDefault="00000000">
      <w:pPr>
        <w:ind w:firstLine="480"/>
      </w:pPr>
      <w:r w:rsidRPr="00A42266">
        <w:t>定义：</w:t>
      </w:r>
      <w:r w:rsidRPr="00A42266">
        <w:t xml:space="preserve">Dice </w:t>
      </w:r>
      <w:r w:rsidRPr="00A42266">
        <w:t>系数（也称为</w:t>
      </w:r>
      <w:r w:rsidRPr="00A42266">
        <w:t xml:space="preserve"> Dice </w:t>
      </w:r>
      <w:r w:rsidRPr="00A42266">
        <w:t>相似系数）是一种用于衡量两个样本集合相似度的统计指标，尤其适用于评估图像分割的精度。</w:t>
      </w:r>
    </w:p>
    <w:p w14:paraId="1AA5316F" w14:textId="77777777" w:rsidR="008E7390" w:rsidRPr="00A42266" w:rsidRDefault="00000000">
      <w:pPr>
        <w:pStyle w:val="a6"/>
        <w:ind w:firstLine="480"/>
      </w:pPr>
      <w:r w:rsidRPr="00A42266">
        <w:t>计算方法：</w:t>
      </w:r>
    </w:p>
    <w:p w14:paraId="1AA2BAD1" w14:textId="7BA26C99" w:rsidR="009C1680" w:rsidRPr="009C1680" w:rsidRDefault="00000000" w:rsidP="009C1680">
      <w:pPr>
        <w:spacing w:line="240" w:lineRule="atLeast"/>
        <w:ind w:firstLine="480"/>
        <w:rPr>
          <w:rFonts w:ascii="Cambria Math" w:hAnsi="Cambria Math"/>
          <w:i/>
        </w:rPr>
      </w:pPr>
      <m:oMathPara>
        <m:oMath>
          <m:eqArr>
            <m:eqArrPr>
              <m:maxDist m:val="1"/>
              <m:ctrlPr>
                <w:rPr>
                  <w:rFonts w:ascii="Cambria Math" w:hAnsi="Cambria Math"/>
                  <w:i/>
                </w:rPr>
              </m:ctrlPr>
            </m:eqArrPr>
            <m:e>
              <m:r>
                <m:rPr>
                  <m:nor/>
                </m:rPr>
                <w:rPr>
                  <w:rFonts w:ascii="Cambria Math" w:hAnsi="Cambria Math"/>
                  <w:iCs/>
                </w:rPr>
                <m:t>Dice</m:t>
              </m:r>
              <m:r>
                <w:rPr>
                  <w:rFonts w:ascii="Cambria Math" w:hAnsi="Cambria Math"/>
                </w:rPr>
                <m:t>=</m:t>
              </m:r>
              <m:f>
                <m:fPr>
                  <m:ctrlPr>
                    <w:rPr>
                      <w:rFonts w:ascii="Cambria Math" w:hAnsi="Cambria Math"/>
                      <w:i/>
                    </w:rPr>
                  </m:ctrlPr>
                </m:fPr>
                <m:num>
                  <m:r>
                    <w:rPr>
                      <w:rFonts w:ascii="Cambria Math" w:hAnsi="Cambria Math"/>
                    </w:rPr>
                    <m:t>2TP</m:t>
                  </m:r>
                </m:num>
                <m:den>
                  <m:r>
                    <w:rPr>
                      <w:rFonts w:ascii="Cambria Math" w:hAnsi="Cambria Math"/>
                    </w:rPr>
                    <m:t>2TP+FP+FN</m:t>
                  </m:r>
                </m:den>
              </m:f>
              <m:r>
                <w:rPr>
                  <w:rFonts w:ascii="Cambria Math" w:hAnsi="Cambria Math"/>
                </w:rPr>
                <m:t>=</m:t>
              </m:r>
              <m:f>
                <m:fPr>
                  <m:ctrlPr>
                    <w:rPr>
                      <w:rFonts w:ascii="Cambria Math" w:hAnsi="Cambria Math"/>
                      <w:i/>
                    </w:rPr>
                  </m:ctrlPr>
                </m:fPr>
                <m:num>
                  <m:r>
                    <w:rPr>
                      <w:rFonts w:ascii="Cambria Math" w:hAnsi="Cambria Math"/>
                    </w:rPr>
                    <m:t>2</m:t>
                  </m:r>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den>
              </m:f>
              <m:r>
                <w:rPr>
                  <w:rFonts w:ascii="Cambria Math" w:hAnsi="Cambria Math"/>
                </w:rPr>
                <m:t>#</m:t>
              </m:r>
              <m:d>
                <m:dPr>
                  <m:ctrlPr>
                    <w:rPr>
                      <w:rFonts w:ascii="Cambria Math" w:hAnsi="Cambria Math"/>
                      <w:i/>
                    </w:rPr>
                  </m:ctrlPr>
                </m:dPr>
                <m:e>
                  <m:r>
                    <w:rPr>
                      <w:rFonts w:ascii="Cambria Math" w:hAnsi="Cambria Math"/>
                    </w:rPr>
                    <m:t>4-1</m:t>
                  </m:r>
                </m:e>
              </m:d>
            </m:e>
          </m:eqArr>
        </m:oMath>
      </m:oMathPara>
    </w:p>
    <w:p w14:paraId="0498C712" w14:textId="4BFDA470" w:rsidR="008E7390" w:rsidRDefault="003E149D" w:rsidP="00B72946">
      <w:pPr>
        <w:ind w:firstLine="480"/>
      </w:pPr>
      <w:r w:rsidRPr="003E149D">
        <w:t>其中</w:t>
      </w:r>
      <m:oMath>
        <m:r>
          <w:rPr>
            <w:rFonts w:ascii="Cambria Math" w:hAnsi="Cambria Math"/>
          </w:rPr>
          <m:t>TP</m:t>
        </m:r>
      </m:oMath>
      <w:r>
        <w:t xml:space="preserve"> </w:t>
      </w:r>
      <w:r>
        <w:t>（</w:t>
      </w:r>
      <w:r>
        <w:t>True Positive</w:t>
      </w:r>
      <w:r>
        <w:t>）：真正例数，即正确预测为正类的像素数。</w:t>
      </w:r>
      <m:oMath>
        <m:r>
          <w:rPr>
            <w:rFonts w:ascii="Cambria Math" w:hAnsi="Cambria Math"/>
          </w:rPr>
          <m:t>TN</m:t>
        </m:r>
      </m:oMath>
      <w:r>
        <w:t>（</w:t>
      </w:r>
      <w:r>
        <w:t>True Negative</w:t>
      </w:r>
      <w:r>
        <w:t>）：真负例数，即正确预测为负类的像素数。</w:t>
      </w:r>
      <m:oMath>
        <m:r>
          <w:rPr>
            <w:rFonts w:ascii="Cambria Math" w:hAnsi="Cambria Math"/>
          </w:rPr>
          <m:t>FP</m:t>
        </m:r>
      </m:oMath>
      <w:r>
        <w:t>（</w:t>
      </w:r>
      <w:r>
        <w:t>False Positive</w:t>
      </w:r>
      <w:r>
        <w:t>）：假正例数，即错误预测为正类的像素数。</w:t>
      </w:r>
      <m:oMath>
        <m:r>
          <w:rPr>
            <w:rFonts w:ascii="Cambria Math" w:hAnsi="Cambria Math"/>
          </w:rPr>
          <m:t>FN</m:t>
        </m:r>
      </m:oMath>
      <w:r>
        <w:t>（</w:t>
      </w:r>
      <w:r>
        <w:t>False Negative</w:t>
      </w:r>
      <w:r>
        <w:t>）：假负例数，即错误预测为负类的像素数。</w:t>
      </w:r>
      <m:oMath>
        <m:r>
          <w:rPr>
            <w:rFonts w:ascii="Cambria Math" w:hAnsi="Cambria Math"/>
          </w:rPr>
          <m:t>A</m:t>
        </m:r>
      </m:oMath>
      <w:r>
        <w:t xml:space="preserve"> </w:t>
      </w:r>
      <w:r>
        <w:t>为预测的二值掩码。</w:t>
      </w:r>
      <m:oMath>
        <m:r>
          <w:rPr>
            <w:rFonts w:ascii="Cambria Math" w:hAnsi="Cambria Math"/>
          </w:rPr>
          <m:t>B</m:t>
        </m:r>
      </m:oMath>
      <w:r>
        <w:t xml:space="preserve"> </w:t>
      </w:r>
      <w:r>
        <w:t>为真实的二值掩码。</w:t>
      </w:r>
      <m:oMath>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t xml:space="preserve"> </w:t>
      </w:r>
      <w:r>
        <w:t>为预测与真实掩码的交集像素数。</w:t>
      </w:r>
    </w:p>
    <w:p w14:paraId="165E5283" w14:textId="7DF23197" w:rsidR="008E7390" w:rsidRPr="00A42266" w:rsidRDefault="00000000" w:rsidP="006D7A31">
      <w:pPr>
        <w:ind w:firstLine="480"/>
      </w:pPr>
      <w:r w:rsidRPr="00A42266">
        <w:t xml:space="preserve">Dice </w:t>
      </w:r>
      <w:r w:rsidRPr="00A42266">
        <w:t>系数在处理类别不平衡的数据集时表现优异。它在较小的目标（如肿瘤）分割中，能够更好地反映模型的实际性能。</w:t>
      </w:r>
      <w:r w:rsidR="006D7A31">
        <w:rPr>
          <w:rFonts w:hint="eastAsia"/>
        </w:rPr>
        <w:t>但</w:t>
      </w:r>
      <w:r w:rsidRPr="00A42266">
        <w:t>相对复杂，计算需要同时考虑预测结果与真实标签，尤其在处理多类别分割任务时，需要分别计算每个类别的</w:t>
      </w:r>
      <w:r w:rsidRPr="00A42266">
        <w:t xml:space="preserve"> Dice </w:t>
      </w:r>
      <w:r w:rsidRPr="00A42266">
        <w:t>系数，再求平均值。</w:t>
      </w:r>
    </w:p>
    <w:p w14:paraId="3B901B78" w14:textId="19186F37" w:rsidR="008E7390" w:rsidRDefault="00000000">
      <w:pPr>
        <w:pStyle w:val="3"/>
      </w:pPr>
      <w:bookmarkStart w:id="101" w:name="_Toc168533496"/>
      <w:bookmarkStart w:id="102" w:name="二值交叉熵损失bce-loss"/>
      <w:bookmarkEnd w:id="100"/>
      <w:r>
        <w:t>二值交叉熵损失</w:t>
      </w:r>
      <w:bookmarkEnd w:id="101"/>
    </w:p>
    <w:p w14:paraId="5667A378" w14:textId="77777777" w:rsidR="008E7390" w:rsidRDefault="00000000">
      <w:pPr>
        <w:ind w:firstLine="480"/>
      </w:pPr>
      <w:bookmarkStart w:id="103" w:name="定义"/>
      <w:r>
        <w:t>二值交叉熵损失（</w:t>
      </w:r>
      <w:r>
        <w:t>Binary Cross-Entropy Loss</w:t>
      </w:r>
      <w:r>
        <w:t>）用于二分类任务，衡量模型预测值与真实值之间的差异。</w:t>
      </w:r>
    </w:p>
    <w:p w14:paraId="01F520DE" w14:textId="77777777" w:rsidR="008E7390" w:rsidRDefault="00000000">
      <w:pPr>
        <w:ind w:firstLine="480"/>
      </w:pPr>
      <w:bookmarkStart w:id="104" w:name="公式"/>
      <w:bookmarkEnd w:id="103"/>
      <w:r>
        <w:t>对于每个像素的二值交叉熵损失定义如下：</w:t>
      </w:r>
    </w:p>
    <w:p w14:paraId="3DBFF128" w14:textId="07934E12" w:rsidR="009C1680" w:rsidRPr="009C1680" w:rsidRDefault="00000000" w:rsidP="009C1680">
      <w:pPr>
        <w:pStyle w:val="a6"/>
        <w:ind w:firstLine="480"/>
        <w:rPr>
          <w:rFonts w:eastAsiaTheme="minorEastAsia"/>
        </w:rPr>
      </w:pPr>
      <m:oMathPara>
        <m:oMath>
          <m:eqArr>
            <m:eqArrPr>
              <m:maxDist m:val="1"/>
              <m:ctrlPr>
                <w:rPr>
                  <w:rFonts w:ascii="Cambria Math" w:hAnsi="Cambria Math"/>
                  <w:i/>
                </w:rPr>
              </m:ctrlPr>
            </m:eqArrPr>
            <m:e>
              <m:r>
                <m:rPr>
                  <m:nor/>
                </m:rPr>
                <m:t>BCE</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g</m:t>
                  </m:r>
                </m:e>
              </m:d>
              <m:r>
                <m:rPr>
                  <m:sty m:val="p"/>
                </m:rPr>
                <w:rPr>
                  <w:rFonts w:ascii="Cambria Math" w:hAnsi="Cambria Math"/>
                </w:rPr>
                <m:t>=-</m:t>
              </m:r>
              <m:d>
                <m:dPr>
                  <m:ctrlPr>
                    <w:rPr>
                      <w:rFonts w:ascii="Cambria Math" w:hAnsi="Cambria Math"/>
                    </w:rPr>
                  </m:ctrlPr>
                </m:dPr>
                <m:e>
                  <m:r>
                    <w:rPr>
                      <w:rFonts w:ascii="Cambria Math" w:hAnsi="Cambria Math"/>
                    </w:rPr>
                    <m:t>g</m:t>
                  </m:r>
                  <m:r>
                    <m:rPr>
                      <m:sty m:val="p"/>
                    </m:rPr>
                    <w:rPr>
                      <w:rFonts w:ascii="Cambria Math" w:hAnsi="Cambria Math"/>
                    </w:rPr>
                    <m:t>log</m:t>
                  </m:r>
                  <m:d>
                    <m:dPr>
                      <m:ctrlPr>
                        <w:rPr>
                          <w:rFonts w:ascii="Cambria Math" w:hAnsi="Cambria Math"/>
                        </w:rPr>
                      </m:ctrlPr>
                    </m:dPr>
                    <m:e>
                      <m:r>
                        <w:rPr>
                          <w:rFonts w:ascii="Cambria Math" w:hAnsi="Cambria Math"/>
                        </w:rPr>
                        <m:t>p</m:t>
                      </m:r>
                    </m:e>
                  </m:d>
                  <m:r>
                    <m:rPr>
                      <m:sty m:val="p"/>
                    </m:rP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g</m:t>
                      </m:r>
                    </m:e>
                  </m:d>
                  <m:r>
                    <m:rPr>
                      <m:sty m:val="p"/>
                    </m:rPr>
                    <w:rPr>
                      <w:rFonts w:ascii="Cambria Math" w:hAnsi="Cambria Math"/>
                    </w:rPr>
                    <m:t>log</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p</m:t>
                      </m:r>
                    </m:e>
                  </m:d>
                </m:e>
              </m:d>
              <m:r>
                <w:rPr>
                  <w:rFonts w:ascii="Cambria Math" w:hAnsi="Cambria Math"/>
                </w:rPr>
                <m:t>#</m:t>
              </m:r>
              <m:d>
                <m:dPr>
                  <m:ctrlPr>
                    <w:rPr>
                      <w:rFonts w:ascii="Cambria Math" w:hAnsi="Cambria Math"/>
                      <w:i/>
                    </w:rPr>
                  </m:ctrlPr>
                </m:dPr>
                <m:e>
                  <m:r>
                    <w:rPr>
                      <w:rFonts w:ascii="Cambria Math" w:hAnsi="Cambria Math"/>
                    </w:rPr>
                    <m:t>4-2</m:t>
                  </m:r>
                </m:e>
              </m:d>
            </m:e>
          </m:eqArr>
        </m:oMath>
      </m:oMathPara>
    </w:p>
    <w:p w14:paraId="3214D97F" w14:textId="77777777" w:rsidR="008E7390" w:rsidRDefault="00000000">
      <w:pPr>
        <w:ind w:firstLine="480"/>
      </w:pPr>
      <w:r>
        <w:lastRenderedPageBreak/>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64E8A37E" w14:textId="77777777" w:rsidR="008E7390" w:rsidRDefault="00000000">
      <w:pPr>
        <w:pStyle w:val="a6"/>
        <w:ind w:firstLine="480"/>
      </w:pPr>
      <w:r>
        <w:t>整个图像的</w:t>
      </w:r>
      <w:r>
        <w:t xml:space="preserve"> BCE Loss </w:t>
      </w:r>
      <w:r>
        <w:t>同样需要通过对所有像素的</w:t>
      </w:r>
      <w:r>
        <w:t xml:space="preserve"> BCE </w:t>
      </w:r>
      <w:r>
        <w:t>损失求平均得到：</w:t>
      </w:r>
    </w:p>
    <w:p w14:paraId="326E9C5C" w14:textId="58715507" w:rsidR="009C1680" w:rsidRPr="009C1680" w:rsidRDefault="00000000">
      <w:pPr>
        <w:pStyle w:val="a6"/>
        <w:ind w:firstLine="480"/>
      </w:pPr>
      <m:oMathPara>
        <m:oMathParaPr>
          <m:jc m:val="center"/>
        </m:oMathParaPr>
        <m:oMath>
          <m:eqArr>
            <m:eqArrPr>
              <m:maxDist m:val="1"/>
              <m:ctrlPr>
                <w:rPr>
                  <w:rFonts w:ascii="Cambria Math" w:hAnsi="Cambria Math"/>
                  <w:i/>
                </w:rPr>
              </m:ctrlPr>
            </m:eqArrPr>
            <m:e>
              <m:r>
                <m:rPr>
                  <m:nor/>
                </m:rPr>
                <m:t>BCE Loss</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m:rPr>
                      <m:nor/>
                    </m:rPr>
                    <m:t>BCE</m:t>
                  </m:r>
                </m:e>
              </m:nary>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4-3</m:t>
                  </m:r>
                </m:e>
              </m:d>
            </m:e>
          </m:eqArr>
        </m:oMath>
      </m:oMathPara>
    </w:p>
    <w:p w14:paraId="46A53D97" w14:textId="77777777" w:rsidR="008E7390" w:rsidRDefault="00000000">
      <w:pPr>
        <w:ind w:firstLine="480"/>
      </w:pPr>
      <w:r>
        <w:t>其中，</w:t>
      </w:r>
      <m:oMath>
        <m:r>
          <w:rPr>
            <w:rFonts w:ascii="Cambria Math" w:hAnsi="Cambria Math"/>
          </w:rPr>
          <m:t>N</m:t>
        </m:r>
      </m:oMath>
      <w:r>
        <w:t xml:space="preserve"> </w:t>
      </w:r>
      <w:r>
        <w:t>是图像中的总像素数。</w:t>
      </w:r>
    </w:p>
    <w:p w14:paraId="4C38A9C3" w14:textId="77777777" w:rsidR="008E7390" w:rsidRDefault="00000000">
      <w:pPr>
        <w:pStyle w:val="a6"/>
        <w:ind w:firstLine="480"/>
      </w:pPr>
      <w:r>
        <w:t xml:space="preserve">BCE Loss </w:t>
      </w:r>
      <w:r>
        <w:t>适用于二分类问题，常用于分割任务中的每个像素分类（如前景和背景的分类）。</w:t>
      </w:r>
    </w:p>
    <w:p w14:paraId="34D58ADD" w14:textId="4ECDABCF" w:rsidR="008E7390" w:rsidRDefault="00000000">
      <w:pPr>
        <w:pStyle w:val="3"/>
      </w:pPr>
      <w:bookmarkStart w:id="105" w:name="_Toc168533497"/>
      <w:bookmarkStart w:id="106" w:name="交并比iou"/>
      <w:bookmarkEnd w:id="102"/>
      <w:bookmarkEnd w:id="104"/>
      <w:r>
        <w:t>交并比</w:t>
      </w:r>
      <w:bookmarkEnd w:id="105"/>
    </w:p>
    <w:p w14:paraId="6206DE80" w14:textId="77777777" w:rsidR="008E7390" w:rsidRDefault="00000000">
      <w:pPr>
        <w:ind w:firstLine="480"/>
      </w:pPr>
      <w:bookmarkStart w:id="107" w:name="定义-1"/>
      <w:r>
        <w:t>交并比（</w:t>
      </w:r>
      <w:r>
        <w:t>Intersection Over Union, IOU</w:t>
      </w:r>
      <w:r>
        <w:t>）也称为</w:t>
      </w:r>
      <w:r>
        <w:t xml:space="preserve"> Jaccard Index</w:t>
      </w:r>
      <w:r>
        <w:t>，是一种常用的评估指标，用于衡量预测分割与真实分割之间的重叠程度。用于衡量预测分割结果与真实标注之间的一致性。</w:t>
      </w:r>
      <w:r>
        <w:t>IOU</w:t>
      </w:r>
      <w:r>
        <w:t>的计算公式表示如下：</w:t>
      </w:r>
    </w:p>
    <w:p w14:paraId="4A30DB0E" w14:textId="4F5082D3" w:rsidR="009C1680" w:rsidRPr="009C1680" w:rsidRDefault="00000000" w:rsidP="00721D91">
      <w:pPr>
        <w:pStyle w:val="a6"/>
        <w:spacing w:line="240" w:lineRule="atLeast"/>
        <w:ind w:firstLine="480"/>
        <w:rPr>
          <w:rFonts w:eastAsiaTheme="minorEastAsia"/>
        </w:rPr>
      </w:pPr>
      <m:oMathPara>
        <m:oMathParaPr>
          <m:jc m:val="center"/>
        </m:oMathParaPr>
        <m:oMath>
          <m:eqArr>
            <m:eqArrPr>
              <m:maxDist m:val="1"/>
              <m:ctrlPr>
                <w:rPr>
                  <w:rFonts w:ascii="Cambria Math" w:hAnsi="Cambria Math"/>
                  <w:i/>
                </w:rPr>
              </m:ctrlPr>
            </m:eqArrPr>
            <m:e>
              <w:proofErr w:type="spellStart"/>
              <m:r>
                <m:rPr>
                  <m:nor/>
                </m:rPr>
                <m:t>IoU</m:t>
              </m:r>
              <w:proofErr w:type="spellEnd"/>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g</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den>
              </m:f>
              <m:r>
                <w:rPr>
                  <w:rFonts w:ascii="Cambria Math" w:hAnsi="Cambria Math"/>
                </w:rPr>
                <m:t>#</m:t>
              </m:r>
              <m:d>
                <m:dPr>
                  <m:ctrlPr>
                    <w:rPr>
                      <w:rFonts w:ascii="Cambria Math" w:hAnsi="Cambria Math"/>
                      <w:i/>
                    </w:rPr>
                  </m:ctrlPr>
                </m:dPr>
                <m:e>
                  <m:r>
                    <w:rPr>
                      <w:rFonts w:ascii="Cambria Math" w:hAnsi="Cambria Math"/>
                    </w:rPr>
                    <m:t>4-4</m:t>
                  </m:r>
                </m:e>
              </m:d>
            </m:e>
          </m:eqArr>
        </m:oMath>
      </m:oMathPara>
    </w:p>
    <w:p w14:paraId="635C4416" w14:textId="77777777" w:rsidR="008E7390"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65ACDB07" w14:textId="205DF254" w:rsidR="008E7390" w:rsidRPr="006D7A31" w:rsidRDefault="00000000">
      <w:pPr>
        <w:pStyle w:val="a6"/>
        <w:ind w:firstLine="480"/>
      </w:pPr>
      <w:r w:rsidRPr="006D7A31">
        <w:t xml:space="preserve">IOU </w:t>
      </w:r>
      <w:r w:rsidRPr="006D7A31">
        <w:t>通常用作评估指标，而不是损失函数。它用于衡量分割结果与真实标签的重叠程度，广泛应用于各种分割任务的性能评估。</w:t>
      </w:r>
      <w:r w:rsidRPr="006D7A31">
        <w:t xml:space="preserve"> </w:t>
      </w:r>
      <w:r w:rsidRPr="006D7A31">
        <w:t>在实际应用中，</w:t>
      </w:r>
      <w:proofErr w:type="spellStart"/>
      <w:r w:rsidRPr="006D7A31">
        <w:t>IoU</w:t>
      </w:r>
      <w:proofErr w:type="spellEnd"/>
      <w:r w:rsidR="006D7A31">
        <w:rPr>
          <w:rFonts w:hint="eastAsia"/>
        </w:rPr>
        <w:t xml:space="preserve"> </w:t>
      </w:r>
      <w:r w:rsidRPr="006D7A31">
        <w:t>通常用于：评估分割质量</w:t>
      </w:r>
      <w:r w:rsidR="006D7A31">
        <w:rPr>
          <w:rFonts w:hint="eastAsia"/>
        </w:rPr>
        <w:t>、</w:t>
      </w:r>
      <w:r w:rsidRPr="006D7A31">
        <w:t>确定阈值</w:t>
      </w:r>
      <w:r w:rsidR="006D7A31">
        <w:rPr>
          <w:rFonts w:hint="eastAsia"/>
        </w:rPr>
        <w:t>、</w:t>
      </w:r>
      <w:r w:rsidRPr="006D7A31">
        <w:t>比较不同算法</w:t>
      </w:r>
      <w:r w:rsidR="006D7A31">
        <w:rPr>
          <w:rFonts w:hint="eastAsia"/>
        </w:rPr>
        <w:t>等。</w:t>
      </w:r>
    </w:p>
    <w:p w14:paraId="55B77C82" w14:textId="0C8E18D2" w:rsidR="008E7390" w:rsidRDefault="00000000" w:rsidP="00E13CB9">
      <w:pPr>
        <w:pStyle w:val="a6"/>
        <w:ind w:firstLine="480"/>
      </w:pPr>
      <w:r>
        <w:t>交并比是一个直观且广泛接受的指标，它能够很好地反映分割结果的准确性和完整性。</w:t>
      </w:r>
    </w:p>
    <w:p w14:paraId="5AAF745D" w14:textId="77777777" w:rsidR="008E7390" w:rsidRDefault="00000000">
      <w:pPr>
        <w:pStyle w:val="2"/>
      </w:pPr>
      <w:bookmarkStart w:id="108" w:name="_Toc168533498"/>
      <w:bookmarkStart w:id="109" w:name="评估模型性能"/>
      <w:bookmarkEnd w:id="98"/>
      <w:bookmarkEnd w:id="106"/>
      <w:bookmarkEnd w:id="107"/>
      <w:r>
        <w:t>评估模型性能</w:t>
      </w:r>
      <w:bookmarkEnd w:id="108"/>
    </w:p>
    <w:p w14:paraId="2FF44354" w14:textId="026FD6B3" w:rsidR="00F949A2" w:rsidRDefault="00F949A2" w:rsidP="00F949A2">
      <w:pPr>
        <w:ind w:firstLine="480"/>
      </w:pPr>
      <w:r>
        <w:t>本研究通过对</w:t>
      </w:r>
      <w:r w:rsidR="009C5DF4">
        <w:rPr>
          <w:rFonts w:hint="eastAsia"/>
        </w:rPr>
        <w:t xml:space="preserve"> SAM </w:t>
      </w:r>
      <w:r w:rsidR="009C5DF4">
        <w:rPr>
          <w:rFonts w:hint="eastAsia"/>
        </w:rPr>
        <w:t>模型</w:t>
      </w:r>
      <w:r>
        <w:t>在数据集上的微调，实现了对腹部</w:t>
      </w:r>
      <w:r>
        <w:t xml:space="preserve"> CT </w:t>
      </w:r>
      <w:r>
        <w:t>扫描图像的肝脏肿瘤的自动分割。以下是实验结果的深入分析及其在实际应用中的改进方向。</w:t>
      </w:r>
    </w:p>
    <w:p w14:paraId="180FE802" w14:textId="1E52EB79" w:rsidR="008E7390" w:rsidRPr="006D7A31" w:rsidRDefault="00000000">
      <w:pPr>
        <w:ind w:firstLine="480"/>
      </w:pPr>
      <w:r w:rsidRPr="006D7A31">
        <w:t>通过微调训练，</w:t>
      </w:r>
      <w:r w:rsidRPr="006D7A31">
        <w:t xml:space="preserve">SAM </w:t>
      </w:r>
      <w:r w:rsidRPr="006D7A31">
        <w:t>模型能够正确对腹部</w:t>
      </w:r>
      <w:r w:rsidRPr="006D7A31">
        <w:t xml:space="preserve"> CT </w:t>
      </w:r>
      <w:r w:rsidRPr="006D7A31">
        <w:t>扫描图像中的肝脏肿瘤进行分割。如图</w:t>
      </w:r>
      <w:r w:rsidRPr="006D7A31">
        <w:t xml:space="preserve"> 4.1 </w:t>
      </w:r>
      <w:r w:rsidRPr="006D7A31">
        <w:t>所示，肉眼几乎不可辨别分割真值与</w:t>
      </w:r>
      <w:r w:rsidRPr="006D7A31">
        <w:t xml:space="preserve"> SAM </w:t>
      </w:r>
      <w:r w:rsidRPr="006D7A31">
        <w:t>模型分割结果之间的区别，而图</w:t>
      </w:r>
      <w:r w:rsidRPr="006D7A31">
        <w:t xml:space="preserve"> 4.2 </w:t>
      </w:r>
      <w:r w:rsidRPr="006D7A31">
        <w:t>中各分割算法均可看到分割结果与分割真值标签有肉眼可见的明显差异</w:t>
      </w:r>
      <w:r w:rsidR="006D7A31">
        <w:rPr>
          <w:rFonts w:hint="eastAsia"/>
        </w:rPr>
        <w:t>，图中</w:t>
      </w:r>
      <w:r w:rsidR="006D7A31">
        <w:t>从左至右依次为</w:t>
      </w:r>
      <w:r w:rsidR="006D7A31">
        <w:rPr>
          <w:rFonts w:hint="eastAsia"/>
        </w:rPr>
        <w:t>：</w:t>
      </w:r>
      <w:r w:rsidR="006D7A31">
        <w:t>原</w:t>
      </w:r>
      <w:r w:rsidR="006D7A31">
        <w:t xml:space="preserve"> CT </w:t>
      </w:r>
      <w:r w:rsidR="006D7A31">
        <w:t>图像、</w:t>
      </w:r>
      <w:proofErr w:type="spellStart"/>
      <w:r w:rsidR="006D7A31">
        <w:t>UNet</w:t>
      </w:r>
      <w:proofErr w:type="spellEnd"/>
      <w:r w:rsidR="006D7A31">
        <w:t>、</w:t>
      </w:r>
      <w:proofErr w:type="spellStart"/>
      <w:r w:rsidR="006D7A31">
        <w:t>SegNet</w:t>
      </w:r>
      <w:proofErr w:type="spellEnd"/>
      <w:r w:rsidR="006D7A31">
        <w:t>、</w:t>
      </w:r>
      <w:r w:rsidR="006D7A31">
        <w:t>DeepLabv3</w:t>
      </w:r>
      <w:r w:rsidR="006D7A31">
        <w:t>、</w:t>
      </w:r>
      <w:r w:rsidR="006D7A31">
        <w:t>FC-</w:t>
      </w:r>
      <w:proofErr w:type="spellStart"/>
      <w:r w:rsidR="006D7A31">
        <w:t>DenseNet</w:t>
      </w:r>
      <w:proofErr w:type="spellEnd"/>
      <w:r w:rsidR="006D7A31">
        <w:t>、堆叠树形结构空洞卷积模型、分割真值标签</w:t>
      </w:r>
      <w:r w:rsidRPr="006D7A31">
        <w:fldChar w:fldCharType="begin"/>
      </w:r>
      <w:r w:rsidR="00BF4CDE" w:rsidRPr="006D7A31">
        <w:instrText xml:space="preserve"> ADDIN ZOTERO_ITEM CSL_CITATION {"citationID":"00000024","properties":{"formattedCitation":"\\super [21]\\nosupersub{}","plainCitation":"[21]","noteIndex":0},"citationItems":[{"id":633,"uris":["http://zotero.org/users/9557124/items/URJNPRXT",["http://zote</w:instrText>
      </w:r>
      <w:r w:rsidR="00BF4CDE" w:rsidRPr="006D7A31">
        <w:rPr>
          <w:rFonts w:hint="eastAsia"/>
        </w:rPr>
        <w:instrText>ro.org/users/9557124/items/URJNPRXT"]],"itemData":{"id":633,"type":"article-journal","container-title":"Acta Optica Sinica","DOI":"10.3788/AOS202141.1810002","ISSN":"0253-2239","issue":"18","journalAbbreviation":"</w:instrText>
      </w:r>
      <w:r w:rsidR="00BF4CDE" w:rsidRPr="006D7A31">
        <w:rPr>
          <w:rFonts w:hint="eastAsia"/>
        </w:rPr>
        <w:instrText>光学学报</w:instrText>
      </w:r>
      <w:r w:rsidR="00BF4CDE" w:rsidRPr="006D7A31">
        <w:rPr>
          <w:rFonts w:hint="eastAsia"/>
        </w:rPr>
        <w:instrText>","language":"zh","page":"1810002","source":"DOI.org (Crossref)","title":"</w:instrText>
      </w:r>
      <w:r w:rsidR="00BF4CDE" w:rsidRPr="006D7A31">
        <w:rPr>
          <w:rFonts w:hint="eastAsia"/>
        </w:rPr>
        <w:instrText>基于堆叠树形聚合结构空洞卷积的肝脏肿瘤分割</w:instrText>
      </w:r>
      <w:r w:rsidR="00BF4CDE" w:rsidRPr="006D7A31">
        <w:rPr>
          <w:rFonts w:hint="eastAsia"/>
        </w:rPr>
        <w:instrText>","volume":"41","author":[{"family":"Gao Fei","given":"</w:instrText>
      </w:r>
      <w:r w:rsidR="00BF4CDE" w:rsidRPr="006D7A31">
        <w:rPr>
          <w:rFonts w:hint="eastAsia"/>
        </w:rPr>
        <w:instrText>高飞</w:instrText>
      </w:r>
      <w:r w:rsidR="00BF4CDE" w:rsidRPr="006D7A31">
        <w:rPr>
          <w:rFonts w:hint="eastAsia"/>
        </w:rPr>
        <w:instrText>"},{"family":"Yan Bin","given":"</w:instrText>
      </w:r>
      <w:r w:rsidR="00BF4CDE" w:rsidRPr="006D7A31">
        <w:rPr>
          <w:rFonts w:hint="eastAsia"/>
        </w:rPr>
        <w:instrText>闫镔</w:instrText>
      </w:r>
      <w:r w:rsidR="00BF4CDE" w:rsidRPr="006D7A31">
        <w:rPr>
          <w:rFonts w:hint="eastAsia"/>
        </w:rPr>
        <w:instrText>"},{"family":"Chen Jian","given":"</w:instrText>
      </w:r>
      <w:r w:rsidR="00BF4CDE" w:rsidRPr="006D7A31">
        <w:rPr>
          <w:rFonts w:hint="eastAsia"/>
        </w:rPr>
        <w:instrText>陈健</w:instrText>
      </w:r>
      <w:r w:rsidR="00BF4CDE" w:rsidRPr="006D7A31">
        <w:rPr>
          <w:rFonts w:hint="eastAsia"/>
        </w:rPr>
        <w:instrText>"},{"family":"Qiao Kai","given":"</w:instrText>
      </w:r>
      <w:r w:rsidR="00BF4CDE" w:rsidRPr="006D7A31">
        <w:rPr>
          <w:rFonts w:hint="eastAsia"/>
        </w:rPr>
        <w:instrText>乔凯</w:instrText>
      </w:r>
      <w:r w:rsidR="00BF4CDE" w:rsidRPr="006D7A31">
        <w:rPr>
          <w:rFonts w:hint="eastAsia"/>
        </w:rPr>
        <w:instrText>"},{"family":"Ning Peigang","given":"</w:instrText>
      </w:r>
      <w:r w:rsidR="00BF4CDE" w:rsidRPr="006D7A31">
        <w:rPr>
          <w:rFonts w:hint="eastAsia"/>
        </w:rPr>
        <w:instrText>宁培钢</w:instrText>
      </w:r>
      <w:r w:rsidR="00BF4CDE" w:rsidRPr="006D7A31">
        <w:rPr>
          <w:rFonts w:hint="eastAsia"/>
        </w:rPr>
        <w:instrText>"},{"family":"Shi Dapeng","given":"</w:instrText>
      </w:r>
      <w:r w:rsidR="00BF4CDE" w:rsidRPr="006D7A31">
        <w:rPr>
          <w:rFonts w:hint="eastAsia"/>
        </w:rPr>
        <w:instrText>史大鹏</w:instrText>
      </w:r>
      <w:r w:rsidR="00BF4CDE" w:rsidRPr="006D7A31">
        <w:rPr>
          <w:rFonts w:hint="eastAsia"/>
        </w:rPr>
        <w:instrText>"}],"issued":{"date-parts":[["2021"]]},"citation-key":"gaofeiJiYuDuiDieShuXingJuHeJieGouKongDongJuanJiDeGanZangZhongLiuFenGe2021"},"prefix":"","suffix":""}],"schema":"https://github.com/citation-style-language/sch</w:instrText>
      </w:r>
      <w:r w:rsidR="00BF4CDE" w:rsidRPr="006D7A31">
        <w:instrText xml:space="preserve">ema/raw/master/csl-citation.json"} </w:instrText>
      </w:r>
      <w:r w:rsidRPr="006D7A31">
        <w:fldChar w:fldCharType="separate"/>
      </w:r>
      <w:r w:rsidR="00B172EF" w:rsidRPr="00B172EF">
        <w:rPr>
          <w:szCs w:val="24"/>
          <w:vertAlign w:val="superscript"/>
        </w:rPr>
        <w:t>[21]</w:t>
      </w:r>
      <w:r w:rsidRPr="006D7A31">
        <w:fldChar w:fldCharType="end"/>
      </w:r>
      <w:r w:rsidRPr="006D7A31">
        <w:t>。</w:t>
      </w:r>
    </w:p>
    <w:p w14:paraId="35444E7F" w14:textId="77777777" w:rsidR="008E7390" w:rsidRDefault="00000000" w:rsidP="00F05A62">
      <w:pPr>
        <w:pStyle w:val="6"/>
      </w:pPr>
      <w:r>
        <w:rPr>
          <w:noProof/>
        </w:rPr>
        <w:lastRenderedPageBreak/>
        <w:drawing>
          <wp:inline distT="0" distB="0" distL="0" distR="0" wp14:anchorId="1D86F0CC" wp14:editId="58243B76">
            <wp:extent cx="4451350" cy="1400175"/>
            <wp:effectExtent l="0" t="0" r="6350" b="9525"/>
            <wp:docPr id="87" name="Picture" descr="图 4.1 分割结果展示"/>
            <wp:cNvGraphicFramePr/>
            <a:graphic xmlns:a="http://schemas.openxmlformats.org/drawingml/2006/main">
              <a:graphicData uri="http://schemas.openxmlformats.org/drawingml/2006/picture">
                <pic:pic xmlns:pic="http://schemas.openxmlformats.org/drawingml/2006/picture">
                  <pic:nvPicPr>
                    <pic:cNvPr id="88" name="Picture" descr="分割结果演示.png"/>
                    <pic:cNvPicPr>
                      <a:picLocks noChangeAspect="1" noChangeArrowheads="1"/>
                    </pic:cNvPicPr>
                  </pic:nvPicPr>
                  <pic:blipFill>
                    <a:blip r:embed="rId34"/>
                    <a:stretch>
                      <a:fillRect/>
                    </a:stretch>
                  </pic:blipFill>
                  <pic:spPr bwMode="auto">
                    <a:xfrm>
                      <a:off x="0" y="0"/>
                      <a:ext cx="4452728" cy="1400608"/>
                    </a:xfrm>
                    <a:prstGeom prst="rect">
                      <a:avLst/>
                    </a:prstGeom>
                    <a:noFill/>
                    <a:ln w="9525">
                      <a:noFill/>
                      <a:headEnd/>
                      <a:tailEnd/>
                    </a:ln>
                  </pic:spPr>
                </pic:pic>
              </a:graphicData>
            </a:graphic>
          </wp:inline>
        </w:drawing>
      </w:r>
    </w:p>
    <w:p w14:paraId="188439B4" w14:textId="01A656DF" w:rsidR="008E7390" w:rsidRDefault="00000000" w:rsidP="00A02AC5">
      <w:pPr>
        <w:pStyle w:val="affe"/>
      </w:pPr>
      <w:r>
        <w:t>图</w:t>
      </w:r>
      <w:r>
        <w:t xml:space="preserve"> 4.1 </w:t>
      </w:r>
      <w:r>
        <w:t>分割结果展示</w:t>
      </w:r>
      <w:r w:rsidR="006D7A31">
        <w:rPr>
          <w:rFonts w:hint="eastAsia"/>
        </w:rPr>
        <w:t>图</w:t>
      </w:r>
    </w:p>
    <w:p w14:paraId="19EACCE8" w14:textId="77777777" w:rsidR="00F05A62" w:rsidRPr="00F05A62" w:rsidRDefault="00F05A62" w:rsidP="00F05A62">
      <w:pPr>
        <w:ind w:firstLine="480"/>
      </w:pPr>
    </w:p>
    <w:p w14:paraId="23A66085" w14:textId="77777777" w:rsidR="008E7390" w:rsidRDefault="00000000" w:rsidP="00F05A62">
      <w:pPr>
        <w:pStyle w:val="6"/>
      </w:pPr>
      <w:r>
        <w:rPr>
          <w:noProof/>
        </w:rPr>
        <w:drawing>
          <wp:inline distT="0" distB="0" distL="0" distR="0" wp14:anchorId="43A933C2" wp14:editId="63BC36D5">
            <wp:extent cx="5241926" cy="678234"/>
            <wp:effectExtent l="0" t="0" r="0" b="7620"/>
            <wp:docPr id="90" name="Picture" descr="图 4.2 其他模型的分割结果，从左至右依次为 原 CT 图像、UNet、SegNet、DeepLabv3、FC-DenseNet、堆叠树形结构空洞卷积模型、分割真值标签"/>
            <wp:cNvGraphicFramePr/>
            <a:graphic xmlns:a="http://schemas.openxmlformats.org/drawingml/2006/main">
              <a:graphicData uri="http://schemas.openxmlformats.org/drawingml/2006/picture">
                <pic:pic xmlns:pic="http://schemas.openxmlformats.org/drawingml/2006/picture">
                  <pic:nvPicPr>
                    <pic:cNvPr id="91" name="Picture" descr="其他模型分割结果.png"/>
                    <pic:cNvPicPr>
                      <a:picLocks noChangeAspect="1" noChangeArrowheads="1"/>
                    </pic:cNvPicPr>
                  </pic:nvPicPr>
                  <pic:blipFill>
                    <a:blip r:embed="rId35"/>
                    <a:stretch>
                      <a:fillRect/>
                    </a:stretch>
                  </pic:blipFill>
                  <pic:spPr bwMode="auto">
                    <a:xfrm>
                      <a:off x="0" y="0"/>
                      <a:ext cx="5264820" cy="681196"/>
                    </a:xfrm>
                    <a:prstGeom prst="rect">
                      <a:avLst/>
                    </a:prstGeom>
                    <a:noFill/>
                    <a:ln w="9525">
                      <a:noFill/>
                      <a:headEnd/>
                      <a:tailEnd/>
                    </a:ln>
                  </pic:spPr>
                </pic:pic>
              </a:graphicData>
            </a:graphic>
          </wp:inline>
        </w:drawing>
      </w:r>
    </w:p>
    <w:p w14:paraId="40D195A6" w14:textId="76D48CD5" w:rsidR="008E7390" w:rsidRDefault="00000000" w:rsidP="00A02AC5">
      <w:pPr>
        <w:pStyle w:val="affe"/>
      </w:pPr>
      <w:r>
        <w:t>图</w:t>
      </w:r>
      <w:r>
        <w:t xml:space="preserve"> 4.2 </w:t>
      </w:r>
      <w:r>
        <w:t>其他模型的分割结果</w:t>
      </w:r>
      <w:r w:rsidR="006D7A31">
        <w:rPr>
          <w:rFonts w:hint="eastAsia"/>
        </w:rPr>
        <w:t>图</w:t>
      </w:r>
    </w:p>
    <w:p w14:paraId="4366D826" w14:textId="5B7C9899" w:rsidR="008E7390" w:rsidRDefault="00000000">
      <w:pPr>
        <w:pStyle w:val="a6"/>
        <w:ind w:firstLine="480"/>
      </w:pPr>
      <w:r>
        <w:t>以上介绍的评估指标中，</w:t>
      </w:r>
      <w:r>
        <w:t xml:space="preserve">DICE </w:t>
      </w:r>
      <w:r>
        <w:t>系数与</w:t>
      </w:r>
      <w:r>
        <w:t xml:space="preserve"> </w:t>
      </w:r>
      <w:r w:rsidR="00721D91">
        <w:rPr>
          <w:rFonts w:hint="eastAsia"/>
        </w:rPr>
        <w:t>B</w:t>
      </w:r>
      <w:r>
        <w:t xml:space="preserve">CE </w:t>
      </w:r>
      <w:r>
        <w:t>结合作为模型训练中的损失函数使用，交并比（</w:t>
      </w:r>
      <w:r>
        <w:t>IOU</w:t>
      </w:r>
      <w:r>
        <w:t>）用于评估模型性能。交并比（</w:t>
      </w:r>
      <w:r>
        <w:t>IOU</w:t>
      </w:r>
      <w:r>
        <w:t>）反映了预测掩码与真实掩码之间的重叠程度，是一个介于</w:t>
      </w:r>
      <w:r>
        <w:t>0</w:t>
      </w:r>
      <w:r>
        <w:t>到</w:t>
      </w:r>
      <w:r>
        <w:t>1</w:t>
      </w:r>
      <w:r>
        <w:t>之间的值。</w:t>
      </w:r>
      <w:r>
        <w:t>IOU</w:t>
      </w:r>
      <w:r>
        <w:t>值越高，表示预测的分割结果与真实标注的一致性越好，通常用于评估分割算法的性能，尤其是在语义分割和实例分割任务中最为常用。</w:t>
      </w:r>
    </w:p>
    <w:p w14:paraId="5B7EF149" w14:textId="77777777" w:rsidR="008E7390" w:rsidRDefault="00000000">
      <w:pPr>
        <w:pStyle w:val="a6"/>
        <w:ind w:firstLine="480"/>
      </w:pPr>
      <w:r>
        <w:t>在本研究中，如图</w:t>
      </w:r>
      <w:r>
        <w:t xml:space="preserve"> 4.3 </w:t>
      </w:r>
      <w:r>
        <w:t>所示，通过对</w:t>
      </w:r>
      <w:r>
        <w:t xml:space="preserve"> SAM </w:t>
      </w:r>
      <w:r>
        <w:t>模型的微调，模型对</w:t>
      </w:r>
      <w:r>
        <w:t xml:space="preserve"> CT </w:t>
      </w:r>
      <w:r>
        <w:t>图像进行肝脏肿瘤分割的</w:t>
      </w:r>
      <w:r>
        <w:t xml:space="preserve"> IOU </w:t>
      </w:r>
      <w:r>
        <w:t>指标可以达到</w:t>
      </w:r>
      <w:r>
        <w:t xml:space="preserve"> 96% </w:t>
      </w:r>
      <w:r>
        <w:t>以上，</w:t>
      </w:r>
      <w:r>
        <w:t xml:space="preserve">SAM </w:t>
      </w:r>
      <w:r>
        <w:t>的预训练能力得到完美发挥，只需少量样本训练仍然能够表现出非常强大的分割能力。高质量的医学标注数据往往难以获得，因此，</w:t>
      </w:r>
      <w:r>
        <w:t xml:space="preserve">SAM </w:t>
      </w:r>
      <w:r>
        <w:t>模型的强泛化能力对其他医学领域图像分割同样具有重要意义。</w:t>
      </w:r>
    </w:p>
    <w:p w14:paraId="2FFB624D" w14:textId="79DA4A80" w:rsidR="008E7390" w:rsidRDefault="003F58EE" w:rsidP="00F05A62">
      <w:pPr>
        <w:pStyle w:val="6"/>
      </w:pPr>
      <w:r>
        <w:rPr>
          <w:noProof/>
        </w:rPr>
        <w:drawing>
          <wp:inline distT="0" distB="0" distL="0" distR="0" wp14:anchorId="5BA5268B" wp14:editId="658FEE37">
            <wp:extent cx="2573390" cy="1869440"/>
            <wp:effectExtent l="0" t="0" r="0" b="0"/>
            <wp:docPr id="5116100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21411" cy="1904325"/>
                    </a:xfrm>
                    <a:prstGeom prst="rect">
                      <a:avLst/>
                    </a:prstGeom>
                    <a:noFill/>
                    <a:ln>
                      <a:noFill/>
                    </a:ln>
                  </pic:spPr>
                </pic:pic>
              </a:graphicData>
            </a:graphic>
          </wp:inline>
        </w:drawing>
      </w:r>
    </w:p>
    <w:p w14:paraId="59F6E336" w14:textId="12B620C9" w:rsidR="008E7390" w:rsidRDefault="00000000" w:rsidP="00A02AC5">
      <w:pPr>
        <w:pStyle w:val="affe"/>
      </w:pPr>
      <w:r>
        <w:t>图</w:t>
      </w:r>
      <w:r>
        <w:t xml:space="preserve"> 4.3 </w:t>
      </w:r>
      <w:r>
        <w:t>模型训练过程</w:t>
      </w:r>
      <w:r>
        <w:t xml:space="preserve"> IOU </w:t>
      </w:r>
      <w:r>
        <w:t>结果</w:t>
      </w:r>
      <w:r w:rsidR="006D7A31">
        <w:rPr>
          <w:rFonts w:hint="eastAsia"/>
        </w:rPr>
        <w:t>图</w:t>
      </w:r>
    </w:p>
    <w:p w14:paraId="6F777424" w14:textId="72B0B2AB" w:rsidR="008E7390" w:rsidRDefault="00F05A62">
      <w:pPr>
        <w:pStyle w:val="a6"/>
        <w:ind w:firstLine="480"/>
      </w:pPr>
      <w:r>
        <w:rPr>
          <w:rFonts w:hint="eastAsia"/>
        </w:rPr>
        <w:t>图</w:t>
      </w:r>
      <w:r>
        <w:t xml:space="preserve"> 4.</w:t>
      </w:r>
      <w:r>
        <w:rPr>
          <w:rFonts w:hint="eastAsia"/>
        </w:rPr>
        <w:t>4</w:t>
      </w:r>
      <w:r>
        <w:t xml:space="preserve"> </w:t>
      </w:r>
      <w:r>
        <w:t>展示了不同模型在测试集上的分割性能比较</w:t>
      </w:r>
      <w:r w:rsidR="006D7A31">
        <w:t>，横坐标为训练轮次，纵坐标为验证集</w:t>
      </w:r>
      <w:r w:rsidR="006D7A31">
        <w:t xml:space="preserve"> IOU </w:t>
      </w:r>
      <w:r w:rsidR="006D7A31">
        <w:t>指标</w:t>
      </w:r>
      <w:r>
        <w:t>，由</w:t>
      </w:r>
      <w:r>
        <w:t xml:space="preserve"> </w:t>
      </w:r>
      <w:proofErr w:type="spellStart"/>
      <w:r>
        <w:t>Ronneberger</w:t>
      </w:r>
      <w:proofErr w:type="spellEnd"/>
      <w:r>
        <w:t xml:space="preserve"> </w:t>
      </w:r>
      <w:r>
        <w:t>等使用</w:t>
      </w:r>
      <w:r>
        <w:t xml:space="preserve"> U-Net </w:t>
      </w:r>
      <w:r>
        <w:t>模型给出的分割方法中，</w:t>
      </w:r>
      <w:r>
        <w:t xml:space="preserve">IOU </w:t>
      </w:r>
      <w:r>
        <w:t>值为</w:t>
      </w:r>
      <w:r>
        <w:lastRenderedPageBreak/>
        <w:t>0.920</w:t>
      </w:r>
      <w:r>
        <w:fldChar w:fldCharType="begin"/>
      </w:r>
      <w:r w:rsidR="00BF4CDE">
        <w:instrText xml:space="preserve"> ADDIN ZOTERO_ITEM CSL_CITATION {"citationID":"00000025","properties":{"formattedCitation":"\\super [22]\\nosupersub{}","plainCitation":"[22]","noteIndex":0},"citationItems":[{"id":603,"uris":["http://zotero.org/users/9557124/items/WDLM3U9S",["http://zotero.org/users/9557124/items/WDLM3U9S"]],"itemData":{"id":603,"type":"paper-conferenc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container-title":"Medical Image Computing and Computer-Assisted Intervention – MICCAI 2015","DOI":"10.1007/978-3-319-24574-4_28","event-place":"Cham","ISBN":"978-3-319-24574-4","language":"en","page":"234-241","publisher":"Springer International Publishing","publisher-place":"Cham","source":"Springer Link","title":"U-Net: Convolutional Networks for Biomedical Image Segmentation","title-short":"U-Net","author":[{"family":"Ronneberger","given":"Olaf"},{"family":"Fischer","given":"Philipp"},{"family":"Brox","given":"Thomas"}],"editor":[{"family":"Navab","given":"Nassir"},{"family":"Hornegger","given":"Joachim"},{"family":"Wells","given":"William M."},{"family":"Frangi","given":"Alejandro F."}],"issued":{"date-parts":[["2015"]]},"citation-key":"ronnebergerUNetConvolutionalNetworks2015"},"prefix":"","suffix":""}],"schema":"https://github.com/citation-style-language/schema/raw/master/csl-citation.json"} </w:instrText>
      </w:r>
      <w:r>
        <w:fldChar w:fldCharType="separate"/>
      </w:r>
      <w:r w:rsidR="00B172EF" w:rsidRPr="00B172EF">
        <w:rPr>
          <w:kern w:val="0"/>
          <w:szCs w:val="24"/>
          <w:vertAlign w:val="superscript"/>
        </w:rPr>
        <w:t>[22]</w:t>
      </w:r>
      <w:r>
        <w:fldChar w:fldCharType="end"/>
      </w:r>
      <w:r>
        <w:t>，</w:t>
      </w:r>
      <w:r>
        <w:t xml:space="preserve">Gao Fei </w:t>
      </w:r>
      <w:r>
        <w:t>等提出的基于堆叠树形聚合结构空洞卷积的肝脏肿瘤分割方法中，</w:t>
      </w:r>
      <w:r>
        <w:t xml:space="preserve">IOU </w:t>
      </w:r>
      <w:r>
        <w:t>值为</w:t>
      </w:r>
      <w:r>
        <w:t xml:space="preserve"> 0.732</w:t>
      </w:r>
      <w:r>
        <w:fldChar w:fldCharType="begin"/>
      </w:r>
      <w:r w:rsidR="00BF4CDE">
        <w:instrText xml:space="preserve"> ADDIN ZOTERO_ITEM CSL_CITATION {"citationID":"00000026","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B172EF" w:rsidRPr="00B172EF">
        <w:rPr>
          <w:kern w:val="0"/>
          <w:szCs w:val="24"/>
          <w:vertAlign w:val="superscript"/>
        </w:rPr>
        <w:t>[21]</w:t>
      </w:r>
      <w:r>
        <w:fldChar w:fldCharType="end"/>
      </w:r>
      <w:r>
        <w:t>，</w:t>
      </w:r>
      <w:r>
        <w:t xml:space="preserve">Zhou </w:t>
      </w:r>
      <w:r>
        <w:t>等使用</w:t>
      </w:r>
      <w:r>
        <w:t xml:space="preserve"> U-Net++ </w:t>
      </w:r>
      <w:r>
        <w:t>模型提出的肝脏肿瘤分割方法中，</w:t>
      </w:r>
      <w:r>
        <w:t xml:space="preserve">IOU </w:t>
      </w:r>
      <w:r>
        <w:t>值为</w:t>
      </w:r>
      <w:r>
        <w:t>0.829</w:t>
      </w:r>
      <w:r>
        <w:fldChar w:fldCharType="begin"/>
      </w:r>
      <w:r w:rsidR="00BF4CDE">
        <w:instrText xml:space="preserve"> ADDIN ZOTERO_ITEM CSL_CITATION {"citationID":"00000027","properties":{"formattedCitation":"\\super [23]\\nosupersub{}","plainCitation":"[23]","noteIndex":0},"citationItems":[{"id":636,"uris":["http://zotero.org/users/9557124/items/CXJ5UHZ3",["http://zotero.org/users/9557124/items/CXJ5UHZ3"]],"itemData":{"id":636,"type":"paper-conference","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container-title":"Deep Learning in Medical Image Analysis and Multimodal Learning for Clinical Decision Support","DOI":"10.1007/978-3-030-</w:instrText>
      </w:r>
      <w:r w:rsidR="00BF4CDE">
        <w:rPr>
          <w:rFonts w:hint="eastAsia"/>
        </w:rPr>
        <w:instrText xml:space="preserve">00889-5_1","event-place":"Cham","ISBN":"978-3-030-00889-5","language":"en","note":"abstractTranslation:  </w:instrText>
      </w:r>
      <w:r w:rsidR="00BF4CDE">
        <w:rPr>
          <w:rFonts w:hint="eastAsia"/>
        </w:rPr>
        <w:instrText>在本文中，我们介绍了</w:instrText>
      </w:r>
      <w:r w:rsidR="00BF4CDE">
        <w:rPr>
          <w:rFonts w:hint="eastAsia"/>
        </w:rPr>
        <w:instrText xml:space="preserve"> UNet++</w:instrText>
      </w:r>
      <w:r w:rsidR="00BF4CDE">
        <w:rPr>
          <w:rFonts w:hint="eastAsia"/>
        </w:rPr>
        <w:instrText>，一种用于医学图像分割的更强大的新架构。我们的架构本质上是一个深度监督的编码器</w:instrText>
      </w:r>
      <w:r w:rsidR="00BF4CDE">
        <w:rPr>
          <w:rFonts w:hint="eastAsia"/>
        </w:rPr>
        <w:instrText>-</w:instrText>
      </w:r>
      <w:r w:rsidR="00BF4CDE">
        <w:rPr>
          <w:rFonts w:hint="eastAsia"/>
        </w:rPr>
        <w:instrText>解码器网络，其中编码器和解码器子网络通过一系列嵌套的密集跳转路径相连。重新设计的跳过路径旨在缩小编码器和解码器子网络的特征图之间的语义差距。我们认为，当解码器和编码器网络的特征图在语义上相似时，优化器将更容易完成学习任务。我们将</w:instrText>
      </w:r>
      <w:r w:rsidR="00BF4CDE">
        <w:rPr>
          <w:rFonts w:hint="eastAsia"/>
        </w:rPr>
        <w:instrText xml:space="preserve"> UNet++ </w:instrText>
      </w:r>
      <w:r w:rsidR="00BF4CDE">
        <w:rPr>
          <w:rFonts w:hint="eastAsia"/>
        </w:rPr>
        <w:instrText>与</w:instrText>
      </w:r>
      <w:r w:rsidR="00BF4CDE">
        <w:rPr>
          <w:rFonts w:hint="eastAsia"/>
        </w:rPr>
        <w:instrText xml:space="preserve"> U-Net </w:instrText>
      </w:r>
      <w:r w:rsidR="00BF4CDE">
        <w:rPr>
          <w:rFonts w:hint="eastAsia"/>
        </w:rPr>
        <w:instrText>和宽</w:instrText>
      </w:r>
      <w:r w:rsidR="00BF4CDE">
        <w:rPr>
          <w:rFonts w:hint="eastAsia"/>
        </w:rPr>
        <w:instrText xml:space="preserve"> U-Net </w:instrText>
      </w:r>
      <w:r w:rsidR="00BF4CDE">
        <w:rPr>
          <w:rFonts w:hint="eastAsia"/>
        </w:rPr>
        <w:instrText>架构进行了比较，并在多个医疗图像分割任务中进行了评估：胸部低剂量</w:instrText>
      </w:r>
      <w:r w:rsidR="00BF4CDE">
        <w:rPr>
          <w:rFonts w:hint="eastAsia"/>
        </w:rPr>
        <w:instrText xml:space="preserve"> CT </w:instrText>
      </w:r>
      <w:r w:rsidR="00BF4CDE">
        <w:rPr>
          <w:rFonts w:hint="eastAsia"/>
        </w:rPr>
        <w:instrText>扫描中的结节分割、显微镜图像中的核分割、腹部</w:instrText>
      </w:r>
      <w:r w:rsidR="00BF4CDE">
        <w:rPr>
          <w:rFonts w:hint="eastAsia"/>
        </w:rPr>
        <w:instrText xml:space="preserve"> CT </w:instrText>
      </w:r>
      <w:r w:rsidR="00BF4CDE">
        <w:rPr>
          <w:rFonts w:hint="eastAsia"/>
        </w:rPr>
        <w:instrText>扫描中的肝脏分割以及结肠镜检查视频中的息肉分割。我们的实验证明，与</w:instrText>
      </w:r>
      <w:r w:rsidR="00BF4CDE">
        <w:rPr>
          <w:rFonts w:hint="eastAsia"/>
        </w:rPr>
        <w:instrText xml:space="preserve"> U-Net </w:instrText>
      </w:r>
      <w:r w:rsidR="00BF4CDE">
        <w:rPr>
          <w:rFonts w:hint="eastAsia"/>
        </w:rPr>
        <w:instrText>和宽</w:instrText>
      </w:r>
      <w:r w:rsidR="00BF4CDE">
        <w:rPr>
          <w:rFonts w:hint="eastAsia"/>
        </w:rPr>
        <w:instrText xml:space="preserve"> U-Net </w:instrText>
      </w:r>
      <w:r w:rsidR="00BF4CDE">
        <w:rPr>
          <w:rFonts w:hint="eastAsia"/>
        </w:rPr>
        <w:instrText>相比，具有深度监督功能的</w:instrText>
      </w:r>
      <w:r w:rsidR="00BF4CDE">
        <w:rPr>
          <w:rFonts w:hint="eastAsia"/>
        </w:rPr>
        <w:instrText xml:space="preserve"> UNet++ </w:instrText>
      </w:r>
      <w:r w:rsidR="00BF4CDE">
        <w:rPr>
          <w:rFonts w:hint="eastAsia"/>
        </w:rPr>
        <w:instrText>平均</w:instrText>
      </w:r>
      <w:r w:rsidR="00BF4CDE">
        <w:rPr>
          <w:rFonts w:hint="eastAsia"/>
        </w:rPr>
        <w:instrText xml:space="preserve"> IoU </w:instrText>
      </w:r>
      <w:r w:rsidR="00BF4CDE">
        <w:rPr>
          <w:rFonts w:hint="eastAsia"/>
        </w:rPr>
        <w:instrText>增益分别为</w:instrText>
      </w:r>
      <w:r w:rsidR="00BF4CDE">
        <w:rPr>
          <w:rFonts w:hint="eastAsia"/>
        </w:rPr>
        <w:instrText xml:space="preserve"> 3.9 </w:instrText>
      </w:r>
      <w:r w:rsidR="00BF4CDE">
        <w:rPr>
          <w:rFonts w:hint="eastAsia"/>
        </w:rPr>
        <w:instrText>点和</w:instrText>
      </w:r>
      <w:r w:rsidR="00BF4CDE">
        <w:rPr>
          <w:rFonts w:hint="eastAsia"/>
        </w:rPr>
        <w:instrText xml:space="preserve"> 3.4 </w:instrText>
      </w:r>
      <w:r w:rsidR="00BF4CDE">
        <w:rPr>
          <w:rFonts w:hint="eastAsia"/>
        </w:rPr>
        <w:instrText>点。</w:instrText>
      </w:r>
      <w:r w:rsidR="00BF4CDE">
        <w:rPr>
          <w:rFonts w:hint="eastAsia"/>
        </w:rPr>
        <w:instrText xml:space="preserve">","page":"3-11","publisher":"Springer International </w:instrText>
      </w:r>
      <w:r w:rsidR="00BF4CDE">
        <w:instrText xml:space="preserve">Publishing","publisher-place":"Cham","source":"Springer Link","title":"UNet++: A Nested U-Net Architecture for Medical Image Segmentation","title-short":"UNet++","author":[{"family":"Zhou","given":"Zongwei"},{"family":"Rahman Siddiquee","given":"Md Mahfuzur"},{"family":"Tajbakhsh","given":"Nima"},{"family":"Liang","given":"Jianming"}],"editor":[{"family":"Stoyanov","given":"Danail"},{"family":"Taylor","given":"Zeike"},{"family":"Carneiro","given":"Gustavo"},{"family":"Syeda-Mahmood","given":"Tanveer"},{"family":"Martel","given":"Anne"},{"family":"Maier-Hein","given":"Lena"},{"family":"Tavares","given":"João Manuel R.S."},{"family":"Bradley","given":"Andrew"},{"family":"Papa","given":"João Paulo"},{"family":"Belagiannis","given":"Vasileios"},{"family":"Nascimento","given":"Jacinto C."},{"family":"Lu","given":"Zhi"},{"family":"Conjeti","given":"Sailesh"},{"family":"Moradi","given":"Mehdi"},{"family":"Greenspan","given":"Hayit"},{"family":"Madabhushi","given":"Anant"}],"issued":{"date-parts":[["2018"]]},"citation-key":"zhouUNetNestedUNet2018"},"prefix":"","suffix":""}],"schema":"https://github.com/citation-style-language/schema/raw/master/csl-citation.json"} </w:instrText>
      </w:r>
      <w:r>
        <w:fldChar w:fldCharType="separate"/>
      </w:r>
      <w:r w:rsidR="00B172EF" w:rsidRPr="00B172EF">
        <w:rPr>
          <w:kern w:val="0"/>
          <w:szCs w:val="24"/>
          <w:vertAlign w:val="superscript"/>
        </w:rPr>
        <w:t>[23]</w:t>
      </w:r>
      <w:r>
        <w:fldChar w:fldCharType="end"/>
      </w:r>
      <w:r>
        <w:t>，以上几种分割方法中，本文提到的基于</w:t>
      </w:r>
      <w:r>
        <w:t xml:space="preserve"> SAM </w:t>
      </w:r>
      <w:r>
        <w:t>的分割方法具有最好的</w:t>
      </w:r>
      <w:r>
        <w:t xml:space="preserve"> IOU </w:t>
      </w:r>
      <w:r>
        <w:t>指标。</w:t>
      </w:r>
    </w:p>
    <w:p w14:paraId="41B054A1" w14:textId="77777777" w:rsidR="00C64997" w:rsidRDefault="00C64997" w:rsidP="00C64997">
      <w:pPr>
        <w:pStyle w:val="a6"/>
        <w:ind w:firstLine="480"/>
      </w:pPr>
      <w:r>
        <w:t>实验结果显示，基于</w:t>
      </w:r>
      <w:r>
        <w:t xml:space="preserve"> Vision Transformer </w:t>
      </w:r>
      <w:r>
        <w:t>的</w:t>
      </w:r>
      <w:r>
        <w:t xml:space="preserve"> SAM </w:t>
      </w:r>
      <w:r>
        <w:t>模型在腹部</w:t>
      </w:r>
      <w:r>
        <w:t xml:space="preserve"> CT </w:t>
      </w:r>
      <w:r>
        <w:t>扫描图像的数据集上取得了较高准确率，这样的实验结果充分证实了</w:t>
      </w:r>
      <w:r>
        <w:t xml:space="preserve"> SAM </w:t>
      </w:r>
      <w:r>
        <w:t>模型在肝脏肿瘤分割模型任务中的有效性。</w:t>
      </w:r>
    </w:p>
    <w:p w14:paraId="54AF8E00" w14:textId="7CF6F0A3" w:rsidR="008E7390" w:rsidRDefault="003F58EE" w:rsidP="00F05A62">
      <w:pPr>
        <w:pStyle w:val="6"/>
      </w:pPr>
      <w:r>
        <w:rPr>
          <w:noProof/>
        </w:rPr>
        <w:drawing>
          <wp:inline distT="0" distB="0" distL="0" distR="0" wp14:anchorId="0886F646" wp14:editId="1B35A3A7">
            <wp:extent cx="3439222" cy="2461698"/>
            <wp:effectExtent l="0" t="0" r="8890" b="0"/>
            <wp:docPr id="139952220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49181" cy="2468826"/>
                    </a:xfrm>
                    <a:prstGeom prst="rect">
                      <a:avLst/>
                    </a:prstGeom>
                    <a:noFill/>
                    <a:ln>
                      <a:noFill/>
                    </a:ln>
                  </pic:spPr>
                </pic:pic>
              </a:graphicData>
            </a:graphic>
          </wp:inline>
        </w:drawing>
      </w:r>
    </w:p>
    <w:p w14:paraId="6DE778D4" w14:textId="13316FB0" w:rsidR="008E7390" w:rsidRDefault="00F05A62" w:rsidP="00A02AC5">
      <w:pPr>
        <w:pStyle w:val="affe"/>
      </w:pPr>
      <w:r>
        <w:rPr>
          <w:rFonts w:hint="eastAsia"/>
        </w:rPr>
        <w:t>图</w:t>
      </w:r>
      <w:r>
        <w:rPr>
          <w:rFonts w:hint="eastAsia"/>
        </w:rPr>
        <w:t xml:space="preserve"> 4.4 </w:t>
      </w:r>
      <w:r>
        <w:t>不同模型的肝脏肿瘤分割</w:t>
      </w:r>
      <w:r>
        <w:t>IOU</w:t>
      </w:r>
      <w:r w:rsidR="006D7A31">
        <w:rPr>
          <w:rFonts w:hint="eastAsia"/>
        </w:rPr>
        <w:t>柱状图</w:t>
      </w:r>
    </w:p>
    <w:p w14:paraId="64134D42" w14:textId="77777777" w:rsidR="008E7390" w:rsidRDefault="00000000">
      <w:pPr>
        <w:pStyle w:val="a6"/>
        <w:ind w:firstLine="480"/>
      </w:pPr>
      <w:r>
        <w:t>上述结果中可以看出，本研究提出的基于</w:t>
      </w:r>
      <w:r>
        <w:t xml:space="preserve"> SAM </w:t>
      </w:r>
      <w:r>
        <w:t>的分割方法在主要评估分割结果与真实值相似度的</w:t>
      </w:r>
      <w:r>
        <w:t xml:space="preserve"> IOU </w:t>
      </w:r>
      <w:r>
        <w:t>指标上优于多种深度学习方法，基于</w:t>
      </w:r>
      <w:r>
        <w:t xml:space="preserve"> Transformer Vision </w:t>
      </w:r>
      <w:r>
        <w:t>的</w:t>
      </w:r>
      <w:r>
        <w:t xml:space="preserve">SAM </w:t>
      </w:r>
      <w:r>
        <w:t>模型在医学图像处理中表现优异。但本文研究方法和实验设计仍有提升空间，未来可通过更深入的模型调整和微调训练来改更进一步改善其性能，以提升模型在实际应用中的表现。</w:t>
      </w:r>
    </w:p>
    <w:p w14:paraId="246A603A" w14:textId="02C5B0D6" w:rsidR="008E7390" w:rsidRDefault="00000000">
      <w:pPr>
        <w:pStyle w:val="a6"/>
        <w:ind w:firstLine="480"/>
      </w:pPr>
      <w:bookmarkStart w:id="110" w:name="结果讨论"/>
      <w:bookmarkEnd w:id="109"/>
      <w:r>
        <w:t>与以往的深度学习模型相比，本研究采用的</w:t>
      </w:r>
      <w:r>
        <w:t xml:space="preserve"> SAM </w:t>
      </w:r>
      <w:r>
        <w:t>模型表现出更高的准确性能和更强的泛化能力。之前对于医学图像分割的研究通常依赖大量的数据集训练，例如</w:t>
      </w:r>
      <w:r>
        <w:t xml:space="preserve"> Gao Fei </w:t>
      </w:r>
      <w:r>
        <w:t>等提出的基于堆叠树形聚合结构空洞卷积的肝脏肿瘤分割方法中，模型的训练使用了</w:t>
      </w:r>
      <w:r>
        <w:t xml:space="preserve"> 2012 </w:t>
      </w:r>
      <w:r>
        <w:t>年至</w:t>
      </w:r>
      <w:r>
        <w:t xml:space="preserve"> 2017 </w:t>
      </w:r>
      <w:r>
        <w:t>年在河南省人民医院接受肝癌治疗的</w:t>
      </w:r>
      <w:r>
        <w:t xml:space="preserve"> 325 </w:t>
      </w:r>
      <w:r>
        <w:t>例晚期肝细胞肝癌（</w:t>
      </w:r>
      <w:r>
        <w:t>HCC</w:t>
      </w:r>
      <w:r>
        <w:t>）患者的</w:t>
      </w:r>
      <w:r>
        <w:t>CT</w:t>
      </w:r>
      <w:r>
        <w:t>图像，共获取</w:t>
      </w:r>
      <w:r>
        <w:t xml:space="preserve"> 6146 </w:t>
      </w:r>
      <w:r>
        <w:t>张图像，其中</w:t>
      </w:r>
      <w:r>
        <w:t xml:space="preserve"> 6046 </w:t>
      </w:r>
      <w:r>
        <w:t>张作为训练集，</w:t>
      </w:r>
      <w:r>
        <w:t xml:space="preserve">100 </w:t>
      </w:r>
      <w:r>
        <w:t>张作为测试集，经过数据增强和扩充后，训练集数据达到了</w:t>
      </w:r>
      <w:r>
        <w:t>20</w:t>
      </w:r>
      <w:r>
        <w:t>倍，即</w:t>
      </w:r>
      <w:r>
        <w:t>20×6046</w:t>
      </w:r>
      <w:r>
        <w:t>个图像</w:t>
      </w:r>
      <w:r>
        <w:fldChar w:fldCharType="begin"/>
      </w:r>
      <w:r w:rsidR="00BF4CDE">
        <w:instrText xml:space="preserve"> ADDIN ZOTERO_ITEM CSL_CITATION {"citationID":"00000028","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B172EF" w:rsidRPr="00B172EF">
        <w:rPr>
          <w:kern w:val="0"/>
          <w:szCs w:val="24"/>
          <w:vertAlign w:val="superscript"/>
        </w:rPr>
        <w:t>[21]</w:t>
      </w:r>
      <w:r>
        <w:fldChar w:fldCharType="end"/>
      </w:r>
      <w:r>
        <w:t>。相比之下，本文提出的</w:t>
      </w:r>
      <w:r>
        <w:t xml:space="preserve"> SAM </w:t>
      </w:r>
      <w:r>
        <w:t>分割方法训练所使用的数据集仅</w:t>
      </w:r>
      <w:r>
        <w:t xml:space="preserve"> 20 </w:t>
      </w:r>
      <w:r>
        <w:t>例匿名患者的</w:t>
      </w:r>
      <w:r>
        <w:t xml:space="preserve"> CT </w:t>
      </w:r>
      <w:r>
        <w:t>图像，训练成果却取得了远优于前者的分割效果。这进一步证实了</w:t>
      </w:r>
      <w:r>
        <w:t xml:space="preserve"> SAM </w:t>
      </w:r>
      <w:r>
        <w:t>模型的优越性。</w:t>
      </w:r>
    </w:p>
    <w:p w14:paraId="3BC0ACD9"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11" w:name="结论-2"/>
      <w:bookmarkEnd w:id="95"/>
      <w:bookmarkEnd w:id="110"/>
    </w:p>
    <w:p w14:paraId="78D9FA65" w14:textId="5D67F558" w:rsidR="00C64997" w:rsidRDefault="00000000" w:rsidP="00C64997">
      <w:pPr>
        <w:pStyle w:val="aff7"/>
      </w:pPr>
      <w:bookmarkStart w:id="112" w:name="_Toc168533499"/>
      <w:r>
        <w:lastRenderedPageBreak/>
        <w:t>结论</w:t>
      </w:r>
      <w:bookmarkEnd w:id="112"/>
    </w:p>
    <w:p w14:paraId="4EBAD6EE" w14:textId="11466B7F" w:rsidR="00C64997" w:rsidRDefault="00000000">
      <w:pPr>
        <w:ind w:firstLine="480"/>
      </w:pPr>
      <w:r>
        <w:t>本研究通过</w:t>
      </w:r>
      <w:r w:rsidR="008C66EE">
        <w:rPr>
          <w:rFonts w:hint="eastAsia"/>
        </w:rPr>
        <w:t>研究</w:t>
      </w:r>
      <w:r>
        <w:t>基于</w:t>
      </w:r>
      <w:r>
        <w:t>SAM</w:t>
      </w:r>
      <w:r>
        <w:t>大模型的肝脏肿瘤分割</w:t>
      </w:r>
      <w:r w:rsidR="008C66EE">
        <w:rPr>
          <w:rFonts w:hint="eastAsia"/>
        </w:rPr>
        <w:t>方法</w:t>
      </w:r>
      <w:r>
        <w:t>，展示了深度学习在医学图像分割领域的强大潜力。</w:t>
      </w:r>
      <w:r w:rsidR="00C64997">
        <w:t>引入</w:t>
      </w:r>
      <w:r>
        <w:t>SAM</w:t>
      </w:r>
      <w:r>
        <w:t>大模型提高了分割精确度，在处理腹部</w:t>
      </w:r>
      <w:r>
        <w:t>CT</w:t>
      </w:r>
      <w:r>
        <w:t>图像中肝脏肿瘤的复杂情况时表现出显著的优势。与其他流行模型的性能对比，证明了</w:t>
      </w:r>
      <w:r>
        <w:t>SAM</w:t>
      </w:r>
      <w:r>
        <w:t>大模型在肝脏肿瘤分割任务上的有效性</w:t>
      </w:r>
      <w:r w:rsidR="00C64997">
        <w:rPr>
          <w:rFonts w:hint="eastAsia"/>
        </w:rPr>
        <w:t>。具体完成了以下工作：</w:t>
      </w:r>
    </w:p>
    <w:p w14:paraId="5F907C5A" w14:textId="7425BCEB" w:rsidR="008C66EE" w:rsidRDefault="008C66EE" w:rsidP="00193AD0">
      <w:pPr>
        <w:pStyle w:val="aff2"/>
        <w:numPr>
          <w:ilvl w:val="0"/>
          <w:numId w:val="41"/>
        </w:numPr>
        <w:ind w:left="0" w:firstLine="480"/>
      </w:pPr>
      <w:r>
        <w:rPr>
          <w:rFonts w:hint="eastAsia"/>
        </w:rPr>
        <w:t xml:space="preserve">SAM </w:t>
      </w:r>
      <w:r>
        <w:rPr>
          <w:rFonts w:hint="eastAsia"/>
        </w:rPr>
        <w:t>模型的分析。首先研究了</w:t>
      </w:r>
      <w:r>
        <w:rPr>
          <w:rFonts w:hint="eastAsia"/>
        </w:rPr>
        <w:t>SAM</w:t>
      </w:r>
      <w:r>
        <w:rPr>
          <w:rFonts w:hint="eastAsia"/>
        </w:rPr>
        <w:t>模型的特性，对其相较于其他模型的显著优势进行分析，研究模型结构与单元构造，设计模型的微调方法。</w:t>
      </w:r>
    </w:p>
    <w:p w14:paraId="07D9B9BA" w14:textId="33A696F8" w:rsidR="00C64997" w:rsidRDefault="008C66EE" w:rsidP="00193AD0">
      <w:pPr>
        <w:pStyle w:val="aff2"/>
        <w:numPr>
          <w:ilvl w:val="0"/>
          <w:numId w:val="41"/>
        </w:numPr>
        <w:ind w:left="0" w:firstLine="480"/>
      </w:pPr>
      <w:r>
        <w:rPr>
          <w:rFonts w:hint="eastAsia"/>
        </w:rPr>
        <w:t>对</w:t>
      </w:r>
      <w:r>
        <w:rPr>
          <w:rFonts w:hint="eastAsia"/>
        </w:rPr>
        <w:t xml:space="preserve"> SAM </w:t>
      </w:r>
      <w:r>
        <w:rPr>
          <w:rFonts w:hint="eastAsia"/>
        </w:rPr>
        <w:t>模型微调。通过带有肝脏和肝脏肿瘤分割标签的腹部</w:t>
      </w:r>
      <w:r>
        <w:rPr>
          <w:rFonts w:hint="eastAsia"/>
        </w:rPr>
        <w:t xml:space="preserve"> CT </w:t>
      </w:r>
      <w:r>
        <w:rPr>
          <w:rFonts w:hint="eastAsia"/>
        </w:rPr>
        <w:t>扫描图像，对</w:t>
      </w:r>
      <w:r>
        <w:rPr>
          <w:rFonts w:hint="eastAsia"/>
        </w:rPr>
        <w:t xml:space="preserve"> SAM </w:t>
      </w:r>
      <w:r>
        <w:rPr>
          <w:rFonts w:hint="eastAsia"/>
        </w:rPr>
        <w:t>模型的提示编码器和掩码解码器部分微调训练，使模型实现对腹部</w:t>
      </w:r>
      <w:r>
        <w:rPr>
          <w:rFonts w:hint="eastAsia"/>
        </w:rPr>
        <w:t xml:space="preserve"> CT </w:t>
      </w:r>
      <w:r>
        <w:rPr>
          <w:rFonts w:hint="eastAsia"/>
        </w:rPr>
        <w:t>扫描图像的肝脏肿瘤自动分割，并且提升模型对肝脏肿瘤的分割能力，提高分割结果的准确度。</w:t>
      </w:r>
      <w:r w:rsidR="00530862">
        <w:rPr>
          <w:rFonts w:hint="eastAsia"/>
        </w:rPr>
        <w:t>实现了分割结果的可视化呈现。</w:t>
      </w:r>
    </w:p>
    <w:p w14:paraId="1F69BAB1" w14:textId="5B8C3498" w:rsidR="008E7390" w:rsidRDefault="00530862" w:rsidP="00193AD0">
      <w:pPr>
        <w:pStyle w:val="aff2"/>
        <w:numPr>
          <w:ilvl w:val="0"/>
          <w:numId w:val="41"/>
        </w:numPr>
        <w:ind w:left="0" w:firstLine="480"/>
      </w:pPr>
      <w:r>
        <w:rPr>
          <w:rFonts w:hint="eastAsia"/>
        </w:rPr>
        <w:t>模型微调结果处理与数据分析。通过</w:t>
      </w:r>
      <w:r>
        <w:rPr>
          <w:rFonts w:hint="eastAsia"/>
        </w:rPr>
        <w:t>Dice</w:t>
      </w:r>
      <w:r>
        <w:rPr>
          <w:rFonts w:hint="eastAsia"/>
        </w:rPr>
        <w:t>，</w:t>
      </w:r>
      <w:r>
        <w:rPr>
          <w:rFonts w:hint="eastAsia"/>
        </w:rPr>
        <w:t>BCE</w:t>
      </w:r>
      <w:r>
        <w:rPr>
          <w:rFonts w:hint="eastAsia"/>
        </w:rPr>
        <w:t>，</w:t>
      </w:r>
      <w:r>
        <w:rPr>
          <w:rFonts w:hint="eastAsia"/>
        </w:rPr>
        <w:t>IOU</w:t>
      </w:r>
      <w:r>
        <w:rPr>
          <w:rFonts w:hint="eastAsia"/>
        </w:rPr>
        <w:t>等评估指标，在不同的阶段对模型的训练结果进行评估，并与其他分割方法进行比较，证明了本研究分割方法在分割结果正确性与泛化能力上的优越性。</w:t>
      </w:r>
      <w:r>
        <w:t>为未来在此类应用中深度学习模型的优化提供了有价值的参考。</w:t>
      </w:r>
    </w:p>
    <w:p w14:paraId="492CC35A" w14:textId="23D3EA2B" w:rsidR="008E7390" w:rsidRDefault="00000000">
      <w:pPr>
        <w:pStyle w:val="a6"/>
        <w:ind w:firstLine="480"/>
      </w:pPr>
      <w:r>
        <w:t>尽管</w:t>
      </w:r>
      <w:r>
        <w:t xml:space="preserve"> SAM </w:t>
      </w:r>
      <w:r>
        <w:t>在肝脏肿瘤分割上显示出前景，但仍</w:t>
      </w:r>
      <w:r w:rsidR="00530862">
        <w:rPr>
          <w:rFonts w:hint="eastAsia"/>
        </w:rPr>
        <w:t>存在一些局限性</w:t>
      </w:r>
      <w:r w:rsidR="00193AD0">
        <w:rPr>
          <w:rFonts w:hint="eastAsia"/>
        </w:rPr>
        <w:t>。</w:t>
      </w:r>
    </w:p>
    <w:p w14:paraId="6990370E" w14:textId="3FDAA496" w:rsidR="008E7390" w:rsidRPr="0064470A" w:rsidRDefault="00000000">
      <w:pPr>
        <w:numPr>
          <w:ilvl w:val="0"/>
          <w:numId w:val="37"/>
        </w:numPr>
        <w:ind w:firstLine="480"/>
      </w:pPr>
      <w:bookmarkStart w:id="113" w:name="不足"/>
      <w:r w:rsidRPr="0064470A">
        <w:t>数据集局限性：本研究所使用的数据集</w:t>
      </w:r>
      <w:r w:rsidR="00193AD0">
        <w:rPr>
          <w:rFonts w:hint="eastAsia"/>
        </w:rPr>
        <w:t>规模较小，</w:t>
      </w:r>
      <w:r w:rsidRPr="0064470A">
        <w:t>可能存在样本量不足或样本分布不均的问题，这可能导致模型在某些特定场景下的泛化能力受限。</w:t>
      </w:r>
    </w:p>
    <w:p w14:paraId="5C9CF784" w14:textId="59B2EA7D" w:rsidR="008E7390" w:rsidRPr="0064470A" w:rsidRDefault="00000000">
      <w:pPr>
        <w:numPr>
          <w:ilvl w:val="0"/>
          <w:numId w:val="37"/>
        </w:numPr>
        <w:ind w:firstLine="480"/>
      </w:pPr>
      <w:r w:rsidRPr="0064470A">
        <w:t>模型复杂性和计算资源需求：由于</w:t>
      </w:r>
      <w:r w:rsidRPr="0064470A">
        <w:t xml:space="preserve"> SAM </w:t>
      </w:r>
      <w:r w:rsidRPr="0064470A">
        <w:t>模型及其微调过程中涉及复杂的神经网络结构和大量的计算资源，训练和推理的时间和成本高。在训练过程中冻结了模型的大部分内容，这在实际应用中可能限制其能力发挥。</w:t>
      </w:r>
    </w:p>
    <w:p w14:paraId="30BB46F6" w14:textId="3E946BB6" w:rsidR="008E7390" w:rsidRDefault="00000000" w:rsidP="00796666">
      <w:pPr>
        <w:numPr>
          <w:ilvl w:val="0"/>
          <w:numId w:val="37"/>
        </w:numPr>
        <w:ind w:firstLine="480"/>
      </w:pPr>
      <w:r w:rsidRPr="0064470A">
        <w:t>实际应用验证不足：虽然本研究在测试集上展示了良好的性能，但在实际临床应用中的验证和评估尚不足。</w:t>
      </w:r>
      <w:bookmarkStart w:id="114" w:name="展望"/>
      <w:bookmarkEnd w:id="113"/>
    </w:p>
    <w:p w14:paraId="2E0CDCE3" w14:textId="250DB4F3" w:rsidR="00193AD0" w:rsidRDefault="00193AD0" w:rsidP="00193AD0">
      <w:pPr>
        <w:ind w:firstLineChars="0"/>
      </w:pPr>
      <w:r>
        <w:rPr>
          <w:rFonts w:hint="eastAsia"/>
        </w:rPr>
        <w:t>基于</w:t>
      </w:r>
      <w:r>
        <w:rPr>
          <w:rFonts w:hint="eastAsia"/>
        </w:rPr>
        <w:t xml:space="preserve"> SAM </w:t>
      </w:r>
      <w:r>
        <w:rPr>
          <w:rFonts w:hint="eastAsia"/>
        </w:rPr>
        <w:t>模型强大的分割能力与模型开放性，未来可以考虑在本研究基础上实现更多复杂专业的功能。</w:t>
      </w:r>
    </w:p>
    <w:p w14:paraId="1B9E2330" w14:textId="7411D846" w:rsidR="008E7390" w:rsidRPr="0064470A" w:rsidRDefault="00000000" w:rsidP="00F05A62">
      <w:pPr>
        <w:numPr>
          <w:ilvl w:val="0"/>
          <w:numId w:val="38"/>
        </w:numPr>
        <w:ind w:firstLine="480"/>
      </w:pPr>
      <w:r w:rsidRPr="0064470A">
        <w:t>多模态数据融合：未来的研究可以探索将不同模态的医学图像（如</w:t>
      </w:r>
      <w:r w:rsidRPr="0064470A">
        <w:t>MRI</w:t>
      </w:r>
      <w:r w:rsidRPr="0064470A">
        <w:t>、</w:t>
      </w:r>
      <w:r w:rsidRPr="0064470A">
        <w:t>CT</w:t>
      </w:r>
      <w:r w:rsidRPr="0064470A">
        <w:t>、超声图像）进行融合，以提升模型的鲁棒性和准确性。多模态数据的融合可以提供更多的病灶信息，有助于更准确的肝脏肿瘤分割。</w:t>
      </w:r>
    </w:p>
    <w:p w14:paraId="1CB8976C" w14:textId="6BA2F1F5" w:rsidR="008E7390" w:rsidRPr="0064470A" w:rsidRDefault="00000000" w:rsidP="00F05A62">
      <w:pPr>
        <w:numPr>
          <w:ilvl w:val="0"/>
          <w:numId w:val="38"/>
        </w:numPr>
        <w:ind w:firstLine="480"/>
      </w:pPr>
      <w:r w:rsidRPr="0064470A">
        <w:t>模型的迁移学习与领域自适应：可以尝试将本研究的方法迁移到其他类型的医学图像分割任务中，如肺部、脑部等其他器官的肿瘤分割。同时，引入领域自适应技术，使模型能够在不同医院或不同设备生成的图像数据上保持高性能。</w:t>
      </w:r>
    </w:p>
    <w:p w14:paraId="7095B970" w14:textId="654C31CB" w:rsidR="008E7390" w:rsidRPr="0064470A" w:rsidRDefault="00000000" w:rsidP="00F05A62">
      <w:pPr>
        <w:numPr>
          <w:ilvl w:val="0"/>
          <w:numId w:val="38"/>
        </w:numPr>
        <w:ind w:firstLine="480"/>
      </w:pPr>
      <w:r w:rsidRPr="0064470A">
        <w:lastRenderedPageBreak/>
        <w:t>实时分割与嵌入式应用：未来可以探索如何将微调后的</w:t>
      </w:r>
      <w:r w:rsidRPr="0064470A">
        <w:t>SAM</w:t>
      </w:r>
      <w:r w:rsidRPr="0064470A">
        <w:t>模型部署到嵌入式设备或实时系统中，以便在临床实践中实现实时的肝脏肿瘤分割。这需要在模型压缩和加速方面进行深入研究。</w:t>
      </w:r>
    </w:p>
    <w:p w14:paraId="3AF7E829" w14:textId="7A897E3D" w:rsidR="008E7390" w:rsidRPr="0064470A" w:rsidRDefault="00000000" w:rsidP="00F05A62">
      <w:pPr>
        <w:numPr>
          <w:ilvl w:val="0"/>
          <w:numId w:val="38"/>
        </w:numPr>
        <w:ind w:firstLine="480"/>
      </w:pPr>
      <w:r w:rsidRPr="0064470A">
        <w:t>集成学习与模型融合</w:t>
      </w:r>
      <w:r w:rsidR="00193AD0">
        <w:rPr>
          <w:rFonts w:hint="eastAsia"/>
        </w:rPr>
        <w:t>：</w:t>
      </w:r>
      <w:r w:rsidRPr="0064470A">
        <w:t>可以尝试将</w:t>
      </w:r>
      <w:r w:rsidRPr="0064470A">
        <w:t>SAM</w:t>
      </w:r>
      <w:r w:rsidRPr="0064470A">
        <w:t>模型与其他先进的图像分割模型进行集成，利用集成学习的优势，进一步提升分割效果。模型融合技术可以综合多种模型的优点，提高最终分割结果的准确性和稳定性。</w:t>
      </w:r>
    </w:p>
    <w:p w14:paraId="53924B14" w14:textId="482B7143" w:rsidR="008E7390" w:rsidRDefault="00000000" w:rsidP="00F05A62">
      <w:pPr>
        <w:numPr>
          <w:ilvl w:val="0"/>
          <w:numId w:val="38"/>
        </w:numPr>
        <w:ind w:firstLine="480"/>
      </w:pPr>
      <w:r w:rsidRPr="0064470A">
        <w:t>临床合作与反馈：加强与临床专家的合作，通过他们的反馈不断改进和优化模型。这不仅有助于提升模型的实际应用价值，还能确保研究方向和临床需求紧密结合。</w:t>
      </w:r>
    </w:p>
    <w:p w14:paraId="1B89A909" w14:textId="77777777" w:rsidR="008E7390" w:rsidRDefault="00000000">
      <w:pPr>
        <w:pStyle w:val="a6"/>
        <w:ind w:firstLine="480"/>
      </w:pPr>
      <w:bookmarkStart w:id="115" w:name="总结-1"/>
      <w:bookmarkEnd w:id="114"/>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69B3DBB8"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16" w:name="参考文献"/>
      <w:bookmarkEnd w:id="111"/>
      <w:bookmarkEnd w:id="115"/>
    </w:p>
    <w:p w14:paraId="0B267D96" w14:textId="77777777" w:rsidR="008E7390" w:rsidRDefault="00000000" w:rsidP="00A5295C">
      <w:pPr>
        <w:pStyle w:val="aff7"/>
      </w:pPr>
      <w:bookmarkStart w:id="117" w:name="_Toc168533500"/>
      <w:r>
        <w:lastRenderedPageBreak/>
        <w:t>参考文献</w:t>
      </w:r>
      <w:bookmarkEnd w:id="117"/>
    </w:p>
    <w:p w14:paraId="7D34E0B5" w14:textId="77777777" w:rsidR="00B172EF" w:rsidRPr="00B172EF" w:rsidRDefault="00BF4CDE" w:rsidP="00B172EF">
      <w:pPr>
        <w:pStyle w:val="aff0"/>
        <w:ind w:left="210" w:hanging="210"/>
      </w:pPr>
      <w:r>
        <w:fldChar w:fldCharType="begin"/>
      </w:r>
      <w:r w:rsidR="00B172EF">
        <w:instrText xml:space="preserve"> ADDIN ZOTERO_BIBL {"uncited":[],"omitted":[],"custom":[]} CSL_BIBLIOGRAPHY </w:instrText>
      </w:r>
      <w:r>
        <w:fldChar w:fldCharType="separate"/>
      </w:r>
      <w:r w:rsidR="00B172EF" w:rsidRPr="00B172EF">
        <w:t>[1]</w:t>
      </w:r>
      <w:r w:rsidR="00B172EF" w:rsidRPr="00B172EF">
        <w:tab/>
      </w:r>
      <w:r w:rsidR="00B172EF" w:rsidRPr="00B172EF">
        <w:t>刘良斌</w:t>
      </w:r>
      <w:r w:rsidR="00B172EF" w:rsidRPr="00B172EF">
        <w:t xml:space="preserve">, </w:t>
      </w:r>
      <w:r w:rsidR="00B172EF" w:rsidRPr="00B172EF">
        <w:t>杜宝林</w:t>
      </w:r>
      <w:r w:rsidR="00B172EF" w:rsidRPr="00B172EF">
        <w:t xml:space="preserve">, </w:t>
      </w:r>
      <w:r w:rsidR="00B172EF" w:rsidRPr="00B172EF">
        <w:t>卢琰</w:t>
      </w:r>
      <w:r w:rsidR="00B172EF" w:rsidRPr="00B172EF">
        <w:t xml:space="preserve">, </w:t>
      </w:r>
      <w:r w:rsidR="00B172EF" w:rsidRPr="00B172EF">
        <w:t>等</w:t>
      </w:r>
      <w:r w:rsidR="00B172EF" w:rsidRPr="00B172EF">
        <w:t xml:space="preserve">. </w:t>
      </w:r>
      <w:r w:rsidR="00B172EF" w:rsidRPr="00B172EF">
        <w:t>国内外图像分割技术在医疗健康领域应用发展态势分析</w:t>
      </w:r>
      <w:r w:rsidR="00B172EF" w:rsidRPr="00B172EF">
        <w:t xml:space="preserve">[J]. </w:t>
      </w:r>
      <w:r w:rsidR="00B172EF" w:rsidRPr="00B172EF">
        <w:t>现代信息科技</w:t>
      </w:r>
      <w:r w:rsidR="00B172EF" w:rsidRPr="00B172EF">
        <w:t>, 2023, 7(13): 105-111.</w:t>
      </w:r>
    </w:p>
    <w:p w14:paraId="709D7FCE" w14:textId="77777777" w:rsidR="00B172EF" w:rsidRPr="00B172EF" w:rsidRDefault="00B172EF" w:rsidP="00B172EF">
      <w:pPr>
        <w:pStyle w:val="aff0"/>
        <w:ind w:left="210" w:hanging="210"/>
      </w:pPr>
      <w:r w:rsidRPr="00B172EF">
        <w:t>[2]</w:t>
      </w:r>
      <w:r w:rsidRPr="00B172EF">
        <w:tab/>
      </w:r>
      <w:r w:rsidRPr="00B172EF">
        <w:t>李晓燕</w:t>
      </w:r>
      <w:r w:rsidRPr="00B172EF">
        <w:t xml:space="preserve">, </w:t>
      </w:r>
      <w:r w:rsidRPr="00B172EF">
        <w:t>胡和平</w:t>
      </w:r>
      <w:r w:rsidRPr="00B172EF">
        <w:t xml:space="preserve">. </w:t>
      </w:r>
      <w:r w:rsidRPr="00B172EF">
        <w:t>加强肝癌内科队伍建设，重视肝癌内科规范化和个性化诊疗决策</w:t>
      </w:r>
      <w:r w:rsidRPr="00B172EF">
        <w:t xml:space="preserve">[J]. </w:t>
      </w:r>
      <w:r w:rsidRPr="00B172EF">
        <w:t>实用肝脏病杂志</w:t>
      </w:r>
      <w:r w:rsidRPr="00B172EF">
        <w:t>(1): 1-3.</w:t>
      </w:r>
    </w:p>
    <w:p w14:paraId="653CEC02" w14:textId="77777777" w:rsidR="00B172EF" w:rsidRPr="00B172EF" w:rsidRDefault="00B172EF" w:rsidP="00B172EF">
      <w:pPr>
        <w:pStyle w:val="aff0"/>
        <w:ind w:left="210" w:hanging="210"/>
      </w:pPr>
      <w:r w:rsidRPr="00B172EF">
        <w:t>[3]</w:t>
      </w:r>
      <w:r w:rsidRPr="00B172EF">
        <w:tab/>
      </w:r>
      <w:r w:rsidRPr="00B172EF">
        <w:t>邢雪</w:t>
      </w:r>
      <w:r w:rsidRPr="00B172EF">
        <w:t xml:space="preserve">, </w:t>
      </w:r>
      <w:r w:rsidRPr="00B172EF">
        <w:t>夏穗生</w:t>
      </w:r>
      <w:r w:rsidRPr="00B172EF">
        <w:t xml:space="preserve">. </w:t>
      </w:r>
      <w:r w:rsidRPr="00B172EF">
        <w:t>肝脏恶性肿瘤外科治疗的现代策略</w:t>
      </w:r>
      <w:r w:rsidRPr="00B172EF">
        <w:t xml:space="preserve">[J]. </w:t>
      </w:r>
      <w:r w:rsidRPr="00B172EF">
        <w:t>滨州医学院学报</w:t>
      </w:r>
      <w:r w:rsidRPr="00B172EF">
        <w:t>, 1996(5): 511-513.</w:t>
      </w:r>
    </w:p>
    <w:p w14:paraId="6D36F166" w14:textId="77777777" w:rsidR="00B172EF" w:rsidRPr="00B172EF" w:rsidRDefault="00B172EF" w:rsidP="00B172EF">
      <w:pPr>
        <w:pStyle w:val="aff0"/>
        <w:ind w:left="210" w:hanging="210"/>
      </w:pPr>
      <w:r w:rsidRPr="00B172EF">
        <w:t>[4]</w:t>
      </w:r>
      <w:r w:rsidRPr="00B172EF">
        <w:tab/>
        <w:t>Mazurowski M A, Dong H, Gu H, et al. Segment anything model for medical image analysis: An experimental study[J]. Medical Image Analysis, 2023, 89: 102918.</w:t>
      </w:r>
    </w:p>
    <w:p w14:paraId="6FD7CCBD" w14:textId="77777777" w:rsidR="00B172EF" w:rsidRPr="00B172EF" w:rsidRDefault="00B172EF" w:rsidP="00B172EF">
      <w:pPr>
        <w:pStyle w:val="aff0"/>
        <w:ind w:left="210" w:hanging="210"/>
      </w:pPr>
      <w:r w:rsidRPr="00B172EF">
        <w:t>[5]</w:t>
      </w:r>
      <w:r w:rsidRPr="00B172EF">
        <w:tab/>
      </w:r>
      <w:r w:rsidRPr="00B172EF">
        <w:t>降胜辉</w:t>
      </w:r>
      <w:r w:rsidRPr="00B172EF">
        <w:t xml:space="preserve">. </w:t>
      </w:r>
      <w:r w:rsidRPr="00B172EF">
        <w:t>基于深度学习的肝脏及肝肿瘤</w:t>
      </w:r>
      <w:r w:rsidRPr="00B172EF">
        <w:t>CT</w:t>
      </w:r>
      <w:r w:rsidRPr="00B172EF">
        <w:t>图像分割算法研究</w:t>
      </w:r>
      <w:r w:rsidRPr="00B172EF">
        <w:t xml:space="preserve">[D]. </w:t>
      </w:r>
      <w:r w:rsidRPr="00B172EF">
        <w:t>河北大学</w:t>
      </w:r>
      <w:r w:rsidRPr="00B172EF">
        <w:t>, [2024].</w:t>
      </w:r>
    </w:p>
    <w:p w14:paraId="44D66413" w14:textId="77777777" w:rsidR="00B172EF" w:rsidRPr="00B172EF" w:rsidRDefault="00B172EF" w:rsidP="00B172EF">
      <w:pPr>
        <w:pStyle w:val="aff0"/>
        <w:ind w:left="210" w:hanging="210"/>
      </w:pPr>
      <w:r w:rsidRPr="00B172EF">
        <w:t>[6]</w:t>
      </w:r>
      <w:r w:rsidRPr="00B172EF">
        <w:tab/>
        <w:t>Huang Y, Yang X, Liu L, et al. Segment anything model for medical images?[J]. Medical Image Analysis, 2024, 92: 103061.</w:t>
      </w:r>
    </w:p>
    <w:p w14:paraId="6FC9F8A7" w14:textId="77777777" w:rsidR="00B172EF" w:rsidRPr="00B172EF" w:rsidRDefault="00B172EF" w:rsidP="00B172EF">
      <w:pPr>
        <w:pStyle w:val="aff0"/>
        <w:ind w:left="210" w:hanging="210"/>
      </w:pPr>
      <w:r w:rsidRPr="00B172EF">
        <w:t>[7]</w:t>
      </w:r>
      <w:r w:rsidRPr="00B172EF">
        <w:tab/>
      </w:r>
      <w:r w:rsidRPr="00B172EF">
        <w:t>潘陆海</w:t>
      </w:r>
      <w:r w:rsidRPr="00B172EF">
        <w:t xml:space="preserve">. </w:t>
      </w:r>
      <w:r w:rsidRPr="00B172EF">
        <w:t>基于深度学习的脑部肿瘤医学图像分割模型研究</w:t>
      </w:r>
      <w:r w:rsidRPr="00B172EF">
        <w:t xml:space="preserve">[D]. </w:t>
      </w:r>
      <w:r w:rsidRPr="00B172EF">
        <w:t>广东技术师范大学</w:t>
      </w:r>
      <w:r w:rsidRPr="00B172EF">
        <w:t>, 2024.</w:t>
      </w:r>
    </w:p>
    <w:p w14:paraId="32551102" w14:textId="77777777" w:rsidR="00B172EF" w:rsidRPr="00B172EF" w:rsidRDefault="00B172EF" w:rsidP="00B172EF">
      <w:pPr>
        <w:pStyle w:val="aff0"/>
        <w:ind w:left="210" w:hanging="210"/>
      </w:pPr>
      <w:r w:rsidRPr="00B172EF">
        <w:t>[8]</w:t>
      </w:r>
      <w:r w:rsidRPr="00B172EF">
        <w:tab/>
        <w:t xml:space="preserve">Chen X, Williams B M, Vallabhaneni S R, </w:t>
      </w:r>
      <w:r w:rsidRPr="00B172EF">
        <w:t>等</w:t>
      </w:r>
      <w:r w:rsidRPr="00B172EF">
        <w:t>. Learning Active Contour Models for Medical Image Segmentation[C]//2019 IEEE/CVF Conference on Computer Vision and Pattern Recognition (CVPR). 2019: 11624-11632.</w:t>
      </w:r>
    </w:p>
    <w:p w14:paraId="047A5AC3" w14:textId="77777777" w:rsidR="00B172EF" w:rsidRPr="00B172EF" w:rsidRDefault="00B172EF" w:rsidP="00B172EF">
      <w:pPr>
        <w:pStyle w:val="aff0"/>
        <w:ind w:left="210" w:hanging="210"/>
      </w:pPr>
      <w:r w:rsidRPr="00B172EF">
        <w:t>[9]</w:t>
      </w:r>
      <w:r w:rsidRPr="00B172EF">
        <w:tab/>
        <w:t>Osuna-Enciso V, Cuevas E, Sossa H. A comparison of nature inspired algorithms for multi-threshold image segmentation[J]. Expert Systems with Applications, 2013, 40(4): 1213-1219.</w:t>
      </w:r>
    </w:p>
    <w:p w14:paraId="64F8A6EE" w14:textId="77777777" w:rsidR="00B172EF" w:rsidRPr="00B172EF" w:rsidRDefault="00B172EF" w:rsidP="00B172EF">
      <w:pPr>
        <w:pStyle w:val="aff0"/>
        <w:ind w:left="210" w:hanging="210"/>
      </w:pPr>
      <w:r w:rsidRPr="00B172EF">
        <w:t>[10]</w:t>
      </w:r>
      <w:r w:rsidRPr="00B172EF">
        <w:tab/>
        <w:t>Wang X, Li W, Zhang C, et al. An adaptable active contour model for medical image segmentation based on region and edge information[J]. Multimedia Tools and Applications, 2019, 78(23): 33921-33937.</w:t>
      </w:r>
    </w:p>
    <w:p w14:paraId="3228EC3A" w14:textId="77777777" w:rsidR="00B172EF" w:rsidRPr="00B172EF" w:rsidRDefault="00B172EF" w:rsidP="00B172EF">
      <w:pPr>
        <w:pStyle w:val="aff0"/>
        <w:ind w:left="210" w:hanging="210"/>
      </w:pPr>
      <w:r w:rsidRPr="00B172EF">
        <w:t>[11]</w:t>
      </w:r>
      <w:r w:rsidRPr="00B172EF">
        <w:tab/>
      </w:r>
      <w:r w:rsidRPr="00B172EF">
        <w:t>王国力</w:t>
      </w:r>
      <w:r w:rsidRPr="00B172EF">
        <w:t xml:space="preserve">, </w:t>
      </w:r>
      <w:r w:rsidRPr="00B172EF">
        <w:t>孙宇</w:t>
      </w:r>
      <w:r w:rsidRPr="00B172EF">
        <w:t xml:space="preserve">, </w:t>
      </w:r>
      <w:r w:rsidRPr="00B172EF">
        <w:t>魏本征</w:t>
      </w:r>
      <w:r w:rsidRPr="00B172EF">
        <w:t xml:space="preserve">. </w:t>
      </w:r>
      <w:r w:rsidRPr="00B172EF">
        <w:t>医学图像图深度学习分割算法综述</w:t>
      </w:r>
      <w:r w:rsidRPr="00B172EF">
        <w:t xml:space="preserve">[J]. </w:t>
      </w:r>
      <w:r w:rsidRPr="00B172EF">
        <w:t>计算机工程与应用</w:t>
      </w:r>
      <w:r w:rsidRPr="00B172EF">
        <w:t>, 2022, 58(12): 37.</w:t>
      </w:r>
    </w:p>
    <w:p w14:paraId="66FB38E5" w14:textId="77777777" w:rsidR="00B172EF" w:rsidRPr="00B172EF" w:rsidRDefault="00B172EF" w:rsidP="00B172EF">
      <w:pPr>
        <w:pStyle w:val="aff0"/>
        <w:ind w:left="210" w:hanging="210"/>
      </w:pPr>
      <w:r w:rsidRPr="00B172EF">
        <w:t>[12]</w:t>
      </w:r>
      <w:r w:rsidRPr="00B172EF">
        <w:tab/>
      </w:r>
      <w:r w:rsidRPr="00B172EF">
        <w:t>金胡勇</w:t>
      </w:r>
      <w:r w:rsidRPr="00B172EF">
        <w:t xml:space="preserve">. </w:t>
      </w:r>
      <w:r w:rsidRPr="00B172EF">
        <w:t>基于卷积神经网络的水声通信系统前导检测与信道分类</w:t>
      </w:r>
      <w:r w:rsidRPr="00B172EF">
        <w:t xml:space="preserve">[D]. </w:t>
      </w:r>
      <w:r w:rsidRPr="00B172EF">
        <w:t>哈尔滨</w:t>
      </w:r>
      <w:r w:rsidRPr="00B172EF">
        <w:t xml:space="preserve">: </w:t>
      </w:r>
      <w:r w:rsidRPr="00B172EF">
        <w:t>哈尔滨工业大学</w:t>
      </w:r>
      <w:r w:rsidRPr="00B172EF">
        <w:t>, 2020.</w:t>
      </w:r>
    </w:p>
    <w:p w14:paraId="4EC2A280" w14:textId="77777777" w:rsidR="00B172EF" w:rsidRPr="00B172EF" w:rsidRDefault="00B172EF" w:rsidP="00B172EF">
      <w:pPr>
        <w:pStyle w:val="aff0"/>
        <w:ind w:left="210" w:hanging="210"/>
      </w:pPr>
      <w:r w:rsidRPr="00B172EF">
        <w:t>[13]</w:t>
      </w:r>
      <w:r w:rsidRPr="00B172EF">
        <w:tab/>
      </w:r>
      <w:r w:rsidRPr="00B172EF">
        <w:t>张成成</w:t>
      </w:r>
      <w:r w:rsidRPr="00B172EF">
        <w:t xml:space="preserve">. </w:t>
      </w:r>
      <w:r w:rsidRPr="00B172EF">
        <w:t>基于级联卷积神经网络的肝脏肿瘤分割与检测方法研究</w:t>
      </w:r>
      <w:r w:rsidRPr="00B172EF">
        <w:t xml:space="preserve">[D]. </w:t>
      </w:r>
      <w:r w:rsidRPr="00B172EF">
        <w:t>保定</w:t>
      </w:r>
      <w:r w:rsidRPr="00B172EF">
        <w:t xml:space="preserve">: </w:t>
      </w:r>
      <w:r w:rsidRPr="00B172EF">
        <w:t>河北大学</w:t>
      </w:r>
      <w:r w:rsidRPr="00B172EF">
        <w:t>, 2023.</w:t>
      </w:r>
    </w:p>
    <w:p w14:paraId="1BE0E544" w14:textId="77777777" w:rsidR="00B172EF" w:rsidRPr="00B172EF" w:rsidRDefault="00B172EF" w:rsidP="00B172EF">
      <w:pPr>
        <w:pStyle w:val="aff0"/>
        <w:ind w:left="210" w:hanging="210"/>
      </w:pPr>
      <w:r w:rsidRPr="00B172EF">
        <w:t>[14]</w:t>
      </w:r>
      <w:r w:rsidRPr="00B172EF">
        <w:tab/>
        <w:t>Chen F, Chen L, Han H, et al. The ability of Segmenting Anything Model (SAM) to segment ultrasound images[J]. BioScience Trends, 2023, 17(3): 211-218.</w:t>
      </w:r>
    </w:p>
    <w:p w14:paraId="1DC8103C" w14:textId="77777777" w:rsidR="00B172EF" w:rsidRPr="00B172EF" w:rsidRDefault="00B172EF" w:rsidP="00B172EF">
      <w:pPr>
        <w:pStyle w:val="aff0"/>
        <w:ind w:left="210" w:hanging="210"/>
      </w:pPr>
      <w:r w:rsidRPr="00B172EF">
        <w:t>[15]</w:t>
      </w:r>
      <w:r w:rsidRPr="00B172EF">
        <w:tab/>
      </w:r>
      <w:r w:rsidRPr="00B172EF">
        <w:t>马金林</w:t>
      </w:r>
      <w:r w:rsidRPr="00B172EF">
        <w:t xml:space="preserve">, Jinlin M, </w:t>
      </w:r>
      <w:r w:rsidRPr="00B172EF">
        <w:t>邓媛媛</w:t>
      </w:r>
      <w:r w:rsidRPr="00B172EF">
        <w:t xml:space="preserve">, </w:t>
      </w:r>
      <w:r w:rsidRPr="00B172EF">
        <w:t>等</w:t>
      </w:r>
      <w:r w:rsidRPr="00B172EF">
        <w:t xml:space="preserve">. </w:t>
      </w:r>
      <w:r w:rsidRPr="00B172EF">
        <w:t>肝脏肿瘤</w:t>
      </w:r>
      <w:r w:rsidRPr="00B172EF">
        <w:t>CT</w:t>
      </w:r>
      <w:r w:rsidRPr="00B172EF">
        <w:t>图像深度学习分割方法综述</w:t>
      </w:r>
      <w:r w:rsidRPr="00B172EF">
        <w:t>[J]. 2020, 25(10): 2024-2046.</w:t>
      </w:r>
    </w:p>
    <w:p w14:paraId="1F239FEC" w14:textId="77777777" w:rsidR="00B172EF" w:rsidRPr="00B172EF" w:rsidRDefault="00B172EF" w:rsidP="00B172EF">
      <w:pPr>
        <w:pStyle w:val="aff0"/>
        <w:ind w:left="210" w:hanging="210"/>
      </w:pPr>
      <w:r w:rsidRPr="00B172EF">
        <w:t>[16]</w:t>
      </w:r>
      <w:r w:rsidRPr="00B172EF">
        <w:tab/>
      </w:r>
      <w:r w:rsidRPr="00B172EF">
        <w:t>郭峰</w:t>
      </w:r>
      <w:r w:rsidRPr="00B172EF">
        <w:t xml:space="preserve">. </w:t>
      </w:r>
      <w:r w:rsidRPr="00B172EF">
        <w:t>基于深度卷积神经网络遥感图像目标检测算法研究</w:t>
      </w:r>
      <w:r w:rsidRPr="00B172EF">
        <w:t xml:space="preserve">[D]. </w:t>
      </w:r>
      <w:r w:rsidRPr="00B172EF">
        <w:t>哈尔滨</w:t>
      </w:r>
      <w:r w:rsidRPr="00B172EF">
        <w:t xml:space="preserve">: </w:t>
      </w:r>
      <w:r w:rsidRPr="00B172EF">
        <w:t>哈尔滨理工大学</w:t>
      </w:r>
      <w:r w:rsidRPr="00B172EF">
        <w:t>, 2020.</w:t>
      </w:r>
    </w:p>
    <w:p w14:paraId="34BAD735" w14:textId="77777777" w:rsidR="00B172EF" w:rsidRPr="00B172EF" w:rsidRDefault="00B172EF" w:rsidP="00B172EF">
      <w:pPr>
        <w:pStyle w:val="aff0"/>
        <w:ind w:left="210" w:hanging="210"/>
      </w:pPr>
      <w:r w:rsidRPr="00B172EF">
        <w:t>[17]</w:t>
      </w:r>
      <w:r w:rsidRPr="00B172EF">
        <w:tab/>
      </w:r>
      <w:r w:rsidRPr="00B172EF">
        <w:t>王瑞波</w:t>
      </w:r>
      <w:r w:rsidRPr="00B172EF">
        <w:t xml:space="preserve">, </w:t>
      </w:r>
      <w:r w:rsidRPr="00B172EF">
        <w:t>李济洪</w:t>
      </w:r>
      <w:r w:rsidRPr="00B172EF">
        <w:t xml:space="preserve">, </w:t>
      </w:r>
      <w:r w:rsidRPr="00B172EF">
        <w:t>李国臣</w:t>
      </w:r>
      <w:r w:rsidRPr="00B172EF">
        <w:t xml:space="preserve">, </w:t>
      </w:r>
      <w:r w:rsidRPr="00B172EF">
        <w:t>等</w:t>
      </w:r>
      <w:r w:rsidRPr="00B172EF">
        <w:t xml:space="preserve">. </w:t>
      </w:r>
      <w:r w:rsidRPr="00B172EF">
        <w:t>基于</w:t>
      </w:r>
      <w:r w:rsidRPr="00B172EF">
        <w:t>Dropout</w:t>
      </w:r>
      <w:r w:rsidRPr="00B172EF">
        <w:t>正则化的汉语框架语义角色识别</w:t>
      </w:r>
      <w:r w:rsidRPr="00B172EF">
        <w:t xml:space="preserve">[J]. </w:t>
      </w:r>
      <w:r w:rsidRPr="00B172EF">
        <w:t>中文信息学报</w:t>
      </w:r>
      <w:r w:rsidRPr="00B172EF">
        <w:t>(1): 147-154.</w:t>
      </w:r>
    </w:p>
    <w:p w14:paraId="7EDEE81D" w14:textId="77777777" w:rsidR="00B172EF" w:rsidRPr="00B172EF" w:rsidRDefault="00B172EF" w:rsidP="00B172EF">
      <w:pPr>
        <w:pStyle w:val="aff0"/>
        <w:ind w:left="210" w:hanging="210"/>
      </w:pPr>
      <w:r w:rsidRPr="00B172EF">
        <w:t>[18]</w:t>
      </w:r>
      <w:r w:rsidRPr="00B172EF">
        <w:tab/>
        <w:t>Ma J, He Y, Li F, et al. Segment Anything in Medical Images[J].</w:t>
      </w:r>
    </w:p>
    <w:p w14:paraId="487B94E6" w14:textId="77777777" w:rsidR="00B172EF" w:rsidRPr="00B172EF" w:rsidRDefault="00B172EF" w:rsidP="00B172EF">
      <w:pPr>
        <w:pStyle w:val="aff0"/>
        <w:ind w:left="210" w:hanging="210"/>
      </w:pPr>
      <w:r w:rsidRPr="00B172EF">
        <w:t>[19]</w:t>
      </w:r>
      <w:r w:rsidRPr="00B172EF">
        <w:tab/>
        <w:t>Wu J, Fu R, Zhang Y, et al. Medical SAM Adapter: Adapting Segment Anything Model for Medical Image Segmentation[A]. arXiv, 2023.</w:t>
      </w:r>
    </w:p>
    <w:p w14:paraId="480C18D7" w14:textId="77777777" w:rsidR="00B172EF" w:rsidRPr="00B172EF" w:rsidRDefault="00B172EF" w:rsidP="00B172EF">
      <w:pPr>
        <w:pStyle w:val="aff0"/>
        <w:ind w:left="210" w:hanging="210"/>
      </w:pPr>
      <w:r w:rsidRPr="00B172EF">
        <w:t>[20]</w:t>
      </w:r>
      <w:r w:rsidRPr="00B172EF">
        <w:tab/>
        <w:t>Kirillov A, Mintun E, Ravi N, et al. Segment Anything[C]//2023 IEEE/CVF International Conference on Computer Vision (ICCV). Paris, France: IEEE, 2023: 3992-4003.</w:t>
      </w:r>
    </w:p>
    <w:p w14:paraId="1321CF6B" w14:textId="77777777" w:rsidR="00B172EF" w:rsidRPr="00B172EF" w:rsidRDefault="00B172EF" w:rsidP="00B172EF">
      <w:pPr>
        <w:pStyle w:val="aff0"/>
        <w:ind w:left="210" w:hanging="210"/>
      </w:pPr>
      <w:r w:rsidRPr="00B172EF">
        <w:t>[21]</w:t>
      </w:r>
      <w:r w:rsidRPr="00B172EF">
        <w:tab/>
        <w:t xml:space="preserve">Gao Fei </w:t>
      </w:r>
      <w:r w:rsidRPr="00B172EF">
        <w:t>高飞</w:t>
      </w:r>
      <w:r w:rsidRPr="00B172EF">
        <w:t xml:space="preserve">, Yan Bin </w:t>
      </w:r>
      <w:r w:rsidRPr="00B172EF">
        <w:t>闫镔</w:t>
      </w:r>
      <w:r w:rsidRPr="00B172EF">
        <w:t xml:space="preserve">, Chen Jian </w:t>
      </w:r>
      <w:r w:rsidRPr="00B172EF">
        <w:t>陈健</w:t>
      </w:r>
      <w:r w:rsidRPr="00B172EF">
        <w:t xml:space="preserve">, </w:t>
      </w:r>
      <w:r w:rsidRPr="00B172EF">
        <w:t>等</w:t>
      </w:r>
      <w:r w:rsidRPr="00B172EF">
        <w:t xml:space="preserve">. </w:t>
      </w:r>
      <w:r w:rsidRPr="00B172EF">
        <w:t>基于堆叠树形聚合结构空洞卷积的肝脏肿瘤分割</w:t>
      </w:r>
      <w:r w:rsidRPr="00B172EF">
        <w:t>[J]. Acta Optica Sinica, 2021, 41(18): 1810002.</w:t>
      </w:r>
    </w:p>
    <w:p w14:paraId="131EF126" w14:textId="77777777" w:rsidR="00B172EF" w:rsidRPr="00B172EF" w:rsidRDefault="00B172EF" w:rsidP="00B172EF">
      <w:pPr>
        <w:pStyle w:val="aff0"/>
        <w:ind w:left="210" w:hanging="210"/>
      </w:pPr>
      <w:r w:rsidRPr="00B172EF">
        <w:t>[22]</w:t>
      </w:r>
      <w:r w:rsidRPr="00B172EF">
        <w:tab/>
        <w:t>Ronneberger O, Fischer P, Brox T. U-Net: Convolutional Networks for Biomedical Image Segmentation[C]//Navab N, Hornegger J, Wells W M, et al. Medical Image Computing and Computer-Assisted Intervention – MICCAI 2015. Cham: Springer International Publishing, 2015: 234-241.</w:t>
      </w:r>
    </w:p>
    <w:p w14:paraId="2515F7E7" w14:textId="77777777" w:rsidR="00B172EF" w:rsidRPr="00B172EF" w:rsidRDefault="00B172EF" w:rsidP="00B172EF">
      <w:pPr>
        <w:pStyle w:val="aff0"/>
        <w:ind w:left="210" w:hanging="210"/>
      </w:pPr>
      <w:r w:rsidRPr="00B172EF">
        <w:t>[23]</w:t>
      </w:r>
      <w:r w:rsidRPr="00B172EF">
        <w:tab/>
        <w:t>Zhou Z, Rahman Siddiquee M M, Tajbakhsh N, et al. UNet++: A Nested U-Net Architecture for Medical Image Segmentation[C]//Stoyanov D, Taylor Z, Carneiro G, et al. Deep Learning in Medical Image Analysis and Multimodal Learning for Clinical Decision Support. Cham: Springer International Publishing, 2018: 3-11.</w:t>
      </w:r>
    </w:p>
    <w:p w14:paraId="34010859" w14:textId="2247F535" w:rsidR="00BF4CDE" w:rsidRDefault="00BF4CDE" w:rsidP="00120E93">
      <w:pPr>
        <w:pStyle w:val="aff0"/>
        <w:ind w:left="210" w:hanging="210"/>
        <w:sectPr w:rsidR="00BF4CDE" w:rsidSect="003F1185">
          <w:pgSz w:w="11906" w:h="16838"/>
          <w:pgMar w:top="1418" w:right="1134" w:bottom="1134" w:left="1134" w:header="851" w:footer="992" w:gutter="284"/>
          <w:cols w:space="720"/>
          <w:docGrid w:linePitch="326"/>
        </w:sectPr>
      </w:pPr>
      <w:r>
        <w:fldChar w:fldCharType="end"/>
      </w:r>
      <w:bookmarkStart w:id="118" w:name="致谢"/>
      <w:bookmarkEnd w:id="116"/>
    </w:p>
    <w:p w14:paraId="5EACA9A0" w14:textId="496FECFA" w:rsidR="008E7390" w:rsidRDefault="00000000" w:rsidP="00A5295C">
      <w:pPr>
        <w:pStyle w:val="aff7"/>
      </w:pPr>
      <w:bookmarkStart w:id="119" w:name="_Toc168533501"/>
      <w:r>
        <w:lastRenderedPageBreak/>
        <w:t>致谢</w:t>
      </w:r>
      <w:bookmarkEnd w:id="119"/>
    </w:p>
    <w:p w14:paraId="20F43991" w14:textId="77777777" w:rsidR="008E7390" w:rsidRDefault="00000000">
      <w:pPr>
        <w:ind w:firstLine="480"/>
      </w:pPr>
      <w:r>
        <w:t>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118"/>
    </w:p>
    <w:sectPr w:rsidR="008E7390" w:rsidSect="003F1185">
      <w:pgSz w:w="11906" w:h="16838"/>
      <w:pgMar w:top="1418" w:right="1134" w:bottom="1134" w:left="1134" w:header="851" w:footer="992" w:gutter="284"/>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2976F4" w14:textId="77777777" w:rsidR="00BC11A3" w:rsidRDefault="00BC11A3">
      <w:pPr>
        <w:spacing w:line="240" w:lineRule="auto"/>
        <w:ind w:firstLine="480"/>
      </w:pPr>
      <w:r>
        <w:separator/>
      </w:r>
    </w:p>
  </w:endnote>
  <w:endnote w:type="continuationSeparator" w:id="0">
    <w:p w14:paraId="0E656FB7" w14:textId="77777777" w:rsidR="00BC11A3" w:rsidRDefault="00BC11A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A0545" w14:textId="77777777" w:rsidR="00CE6B42" w:rsidRDefault="00CE6B42">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698A1F" w14:textId="77777777" w:rsidR="00CE6B42" w:rsidRDefault="00CE6B42">
    <w:pPr>
      <w:pStyle w:val="af0"/>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F2B197" w14:textId="77777777" w:rsidR="00CE6B42" w:rsidRDefault="00CE6B42">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8829B" w14:textId="77777777" w:rsidR="008242D8" w:rsidRDefault="008242D8">
    <w:pPr>
      <w:pStyle w:val="af0"/>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6D0EF8" w14:textId="21B30F65" w:rsidR="003F1185" w:rsidRDefault="003F1185">
    <w:pPr>
      <w:pStyle w:val="af0"/>
      <w:ind w:firstLine="360"/>
      <w:jc w:val="center"/>
    </w:pPr>
  </w:p>
  <w:p w14:paraId="0079F04C" w14:textId="77777777" w:rsidR="008242D8" w:rsidRDefault="008242D8">
    <w:pPr>
      <w:pStyle w:val="af0"/>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CD8E8" w14:textId="24C91057" w:rsidR="003F1185" w:rsidRDefault="003F1185" w:rsidP="00834178">
    <w:pPr>
      <w:pStyle w:val="af0"/>
      <w:ind w:firstLineChars="0" w:firstLine="0"/>
    </w:pPr>
  </w:p>
  <w:p w14:paraId="1917E0F6"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1040708"/>
      <w:docPartObj>
        <w:docPartGallery w:val="Page Numbers (Bottom of Page)"/>
        <w:docPartUnique/>
      </w:docPartObj>
    </w:sdtPr>
    <w:sdtContent>
      <w:p w14:paraId="6B39681C" w14:textId="009D273F" w:rsidR="00834178" w:rsidRDefault="00834178">
        <w:pPr>
          <w:pStyle w:val="af0"/>
          <w:ind w:firstLine="360"/>
          <w:jc w:val="center"/>
        </w:pPr>
        <w:r>
          <w:fldChar w:fldCharType="begin"/>
        </w:r>
        <w:r>
          <w:instrText>PAGE   \* MERGEFORMAT</w:instrText>
        </w:r>
        <w:r>
          <w:fldChar w:fldCharType="separate"/>
        </w:r>
        <w:r>
          <w:rPr>
            <w:lang w:val="zh-CN"/>
          </w:rPr>
          <w:t>2</w:t>
        </w:r>
        <w:r>
          <w:fldChar w:fldCharType="end"/>
        </w:r>
      </w:p>
    </w:sdtContent>
  </w:sdt>
  <w:p w14:paraId="02C19941" w14:textId="77777777" w:rsidR="00834178" w:rsidRDefault="00834178">
    <w:pPr>
      <w:pStyle w:val="af0"/>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6625990"/>
      <w:docPartObj>
        <w:docPartGallery w:val="Page Numbers (Bottom of Page)"/>
        <w:docPartUnique/>
      </w:docPartObj>
    </w:sdtPr>
    <w:sdtContent>
      <w:p w14:paraId="3FBC5D8C" w14:textId="77777777" w:rsidR="003F1185" w:rsidRDefault="003F1185">
        <w:pPr>
          <w:pStyle w:val="af0"/>
          <w:ind w:firstLine="360"/>
          <w:jc w:val="center"/>
        </w:pPr>
        <w:r>
          <w:fldChar w:fldCharType="begin"/>
        </w:r>
        <w:r>
          <w:instrText>PAGE   \* MERGEFORMAT</w:instrText>
        </w:r>
        <w:r>
          <w:fldChar w:fldCharType="separate"/>
        </w:r>
        <w:r>
          <w:rPr>
            <w:lang w:val="zh-CN"/>
          </w:rPr>
          <w:t>2</w:t>
        </w:r>
        <w:r>
          <w:fldChar w:fldCharType="end"/>
        </w:r>
      </w:p>
    </w:sdtContent>
  </w:sdt>
  <w:p w14:paraId="385D8FEA" w14:textId="77777777" w:rsidR="003F1185" w:rsidRDefault="003F1185">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874D13" w14:textId="77777777" w:rsidR="00BC11A3" w:rsidRDefault="00BC11A3">
      <w:pPr>
        <w:spacing w:line="240" w:lineRule="auto"/>
        <w:ind w:firstLine="480"/>
      </w:pPr>
      <w:r>
        <w:separator/>
      </w:r>
    </w:p>
  </w:footnote>
  <w:footnote w:type="continuationSeparator" w:id="0">
    <w:p w14:paraId="232C34E0" w14:textId="77777777" w:rsidR="00BC11A3" w:rsidRDefault="00BC11A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FA78E7" w14:textId="77777777" w:rsidR="00CE6B42" w:rsidRDefault="00CE6B42">
    <w:pPr>
      <w:pStyle w:val="af2"/>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613908" w14:textId="77777777" w:rsidR="00CE6B42" w:rsidRDefault="00CE6B4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45C77" w14:textId="77777777" w:rsidR="00CE6B42" w:rsidRDefault="00CE6B42">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5DF1D" w14:textId="77777777" w:rsidR="008242D8" w:rsidRDefault="008242D8">
    <w:pPr>
      <w:pStyle w:val="af2"/>
      <w:pBdr>
        <w:bottom w:val="none" w:sz="0" w:space="0" w:color="auto"/>
      </w:pBdr>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C3DEB" w14:textId="70D350F6" w:rsidR="003F1185" w:rsidRPr="003F1185" w:rsidRDefault="003F1185" w:rsidP="001867E9">
    <w:pPr>
      <w:ind w:firstLine="480"/>
    </w:pPr>
  </w:p>
  <w:p w14:paraId="7AAE7AD4"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E909B" w14:textId="77777777" w:rsidR="008242D8" w:rsidRDefault="008242D8" w:rsidP="003F1185">
    <w:pPr>
      <w:ind w:firstLine="48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8356C0" w14:textId="77777777" w:rsidR="003F1185" w:rsidRPr="003F1185" w:rsidRDefault="003F1185">
    <w:pPr>
      <w:pStyle w:val="af2"/>
      <w:ind w:firstLine="420"/>
      <w:rPr>
        <w:sz w:val="21"/>
        <w:szCs w:val="21"/>
      </w:rPr>
    </w:pPr>
    <w:r w:rsidRPr="003F1185">
      <w:rPr>
        <w:rFonts w:hint="eastAsia"/>
        <w:sz w:val="21"/>
        <w:szCs w:val="21"/>
      </w:rPr>
      <w:t>河北大学学士学位论文</w:t>
    </w:r>
  </w:p>
  <w:p w14:paraId="78A3ED8C" w14:textId="77777777" w:rsidR="003F1185" w:rsidRDefault="003F1185">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BEA084A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BADE49DE"/>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93220C1A"/>
    <w:lvl w:ilvl="0">
      <w:start w:val="1"/>
      <w:numFmt w:val="decimal"/>
      <w:lvlText w:val="%1."/>
      <w:lvlJc w:val="left"/>
      <w:pPr>
        <w:ind w:left="0" w:hanging="360"/>
      </w:pPr>
    </w:lvl>
    <w:lvl w:ilvl="1">
      <w:start w:val="1"/>
      <w:numFmt w:val="decimal"/>
      <w:lvlText w:val="%2."/>
      <w:lvlJc w:val="left"/>
      <w:pPr>
        <w:ind w:left="720" w:hanging="360"/>
      </w:pPr>
    </w:lvl>
    <w:lvl w:ilvl="2">
      <w:start w:val="1"/>
      <w:numFmt w:val="decimal"/>
      <w:lvlText w:val="%3."/>
      <w:lvlJc w:val="left"/>
      <w:pPr>
        <w:ind w:left="1440" w:hanging="360"/>
      </w:pPr>
    </w:lvl>
    <w:lvl w:ilvl="3">
      <w:start w:val="1"/>
      <w:numFmt w:val="decimal"/>
      <w:lvlText w:val="%4."/>
      <w:lvlJc w:val="left"/>
      <w:pPr>
        <w:ind w:left="2160" w:hanging="360"/>
      </w:pPr>
    </w:lvl>
    <w:lvl w:ilvl="4">
      <w:start w:val="1"/>
      <w:numFmt w:val="decimal"/>
      <w:lvlText w:val="%5."/>
      <w:lvlJc w:val="left"/>
      <w:pPr>
        <w:ind w:left="2880" w:hanging="360"/>
      </w:pPr>
    </w:lvl>
    <w:lvl w:ilvl="5">
      <w:start w:val="1"/>
      <w:numFmt w:val="decimal"/>
      <w:lvlText w:val="%6."/>
      <w:lvlJc w:val="left"/>
      <w:pPr>
        <w:ind w:left="3600" w:hanging="360"/>
      </w:pPr>
    </w:lvl>
    <w:lvl w:ilvl="6">
      <w:start w:val="1"/>
      <w:numFmt w:val="decimal"/>
      <w:lvlText w:val="%7."/>
      <w:lvlJc w:val="left"/>
      <w:pPr>
        <w:ind w:left="4320" w:hanging="360"/>
      </w:pPr>
    </w:lvl>
    <w:lvl w:ilvl="7">
      <w:start w:val="1"/>
      <w:numFmt w:val="decimal"/>
      <w:lvlText w:val="%8."/>
      <w:lvlJc w:val="left"/>
      <w:pPr>
        <w:ind w:left="5040" w:hanging="360"/>
      </w:pPr>
    </w:lvl>
    <w:lvl w:ilvl="8">
      <w:start w:val="1"/>
      <w:numFmt w:val="decimal"/>
      <w:lvlText w:val="%9."/>
      <w:lvlJc w:val="left"/>
      <w:pPr>
        <w:ind w:left="5760" w:hanging="360"/>
      </w:pPr>
    </w:lvl>
  </w:abstractNum>
  <w:abstractNum w:abstractNumId="3" w15:restartNumberingAfterBreak="0">
    <w:nsid w:val="00A99412"/>
    <w:multiLevelType w:val="multilevel"/>
    <w:tmpl w:val="9972312E"/>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C8108958"/>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3BA23BC8"/>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482C2CFA"/>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7" w15:restartNumberingAfterBreak="0">
    <w:nsid w:val="010D03A5"/>
    <w:multiLevelType w:val="hybridMultilevel"/>
    <w:tmpl w:val="EBD4E0B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0" w15:restartNumberingAfterBreak="0">
    <w:nsid w:val="2CE0427E"/>
    <w:multiLevelType w:val="multilevel"/>
    <w:tmpl w:val="DDAA6DA4"/>
    <w:lvl w:ilvl="0">
      <w:start w:val="1"/>
      <w:numFmt w:val="decimal"/>
      <w:lvlText w:val="第%1章"/>
      <w:lvlJc w:val="center"/>
      <w:pPr>
        <w:tabs>
          <w:tab w:val="num" w:pos="400"/>
        </w:tabs>
        <w:ind w:left="0" w:firstLine="0"/>
      </w:pPr>
      <w:rPr>
        <w:rFonts w:ascii="Times New Roman" w:eastAsia="黑体" w:hAnsi="Times New Roman" w:hint="default"/>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1" w15:restartNumberingAfterBreak="0">
    <w:nsid w:val="3A4A6F22"/>
    <w:multiLevelType w:val="hybridMultilevel"/>
    <w:tmpl w:val="546C33B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445237A9"/>
    <w:multiLevelType w:val="multilevel"/>
    <w:tmpl w:val="2542A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4"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9FA5ED9"/>
    <w:multiLevelType w:val="multilevel"/>
    <w:tmpl w:val="E242B214"/>
    <w:lvl w:ilvl="0">
      <w:start w:val="1"/>
      <w:numFmt w:val="decimal"/>
      <w:pStyle w:val="1"/>
      <w:suff w:val="nothing"/>
      <w:lvlText w:val="第%1章  "/>
      <w:lvlJc w:val="center"/>
      <w:pPr>
        <w:ind w:left="0" w:firstLine="0"/>
      </w:pPr>
      <w:rPr>
        <w:rFonts w:ascii="Times New Roman" w:eastAsia="黑体" w:hAnsi="Times New Roman" w:hint="default"/>
      </w:rPr>
    </w:lvl>
    <w:lvl w:ilvl="1">
      <w:start w:val="1"/>
      <w:numFmt w:val="decimal"/>
      <w:pStyle w:val="2"/>
      <w:suff w:val="nothing"/>
      <w:lvlText w:val="%1.%2  "/>
      <w:lvlJc w:val="left"/>
      <w:pPr>
        <w:ind w:left="0" w:firstLine="0"/>
      </w:pPr>
      <w:rPr>
        <w:rFonts w:hint="eastAsia"/>
      </w:rPr>
    </w:lvl>
    <w:lvl w:ilvl="2">
      <w:start w:val="1"/>
      <w:numFmt w:val="decimal"/>
      <w:pStyle w:val="3"/>
      <w:suff w:val="nothing"/>
      <w:lvlText w:val="%1.%2.%3  "/>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9"/>
  </w:num>
  <w:num w:numId="2" w16cid:durableId="1131510286">
    <w:abstractNumId w:val="13"/>
  </w:num>
  <w:num w:numId="3" w16cid:durableId="1779523746">
    <w:abstractNumId w:val="15"/>
  </w:num>
  <w:num w:numId="4" w16cid:durableId="827941326">
    <w:abstractNumId w:val="14"/>
  </w:num>
  <w:num w:numId="5" w16cid:durableId="1386442832">
    <w:abstractNumId w:val="8"/>
  </w:num>
  <w:num w:numId="6" w16cid:durableId="1186597355">
    <w:abstractNumId w:val="15"/>
    <w:lvlOverride w:ilvl="0">
      <w:lvl w:ilvl="0">
        <w:start w:val="1"/>
        <w:numFmt w:val="decimal"/>
        <w:pStyle w:val="1"/>
        <w:lvlText w:val="第%1章"/>
        <w:lvlJc w:val="center"/>
        <w:pPr>
          <w:tabs>
            <w:tab w:val="num" w:pos="960"/>
          </w:tabs>
          <w:ind w:left="0" w:firstLine="0"/>
        </w:pPr>
        <w:rPr>
          <w:rFonts w:ascii="Times New Roman" w:eastAsia="黑体" w:hAnsi="Times New Roman" w:hint="default"/>
        </w:rPr>
      </w:lvl>
    </w:lvlOverride>
    <w:lvlOverride w:ilvl="1">
      <w:lvl w:ilvl="1">
        <w:start w:val="1"/>
        <w:numFmt w:val="decimal"/>
        <w:pStyle w:val="2"/>
        <w:lvlText w:val="%1.%2"/>
        <w:lvlJc w:val="left"/>
        <w:pPr>
          <w:ind w:left="0" w:firstLine="0"/>
        </w:pPr>
        <w:rPr>
          <w:rFonts w:hint="eastAsia"/>
        </w:rPr>
      </w:lvl>
    </w:lvlOverride>
    <w:lvlOverride w:ilvl="2">
      <w:lvl w:ilvl="2">
        <w:start w:val="1"/>
        <w:numFmt w:val="decimal"/>
        <w:pStyle w:val="3"/>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7" w16cid:durableId="2143303144">
    <w:abstractNumId w:val="15"/>
    <w:lvlOverride w:ilvl="0">
      <w:lvl w:ilvl="0">
        <w:start w:val="1"/>
        <w:numFmt w:val="decimal"/>
        <w:pStyle w:val="1"/>
        <w:lvlText w:val="第%1章"/>
        <w:lvlJc w:val="center"/>
        <w:pPr>
          <w:tabs>
            <w:tab w:val="num" w:pos="800"/>
          </w:tabs>
          <w:ind w:left="0" w:firstLine="0"/>
        </w:pPr>
        <w:rPr>
          <w:rFonts w:ascii="Times New Roman" w:eastAsia="黑体" w:hAnsi="Times New Roman" w:hint="default"/>
        </w:rPr>
      </w:lvl>
    </w:lvlOverride>
    <w:lvlOverride w:ilvl="1">
      <w:lvl w:ilvl="1">
        <w:start w:val="1"/>
        <w:numFmt w:val="decimal"/>
        <w:pStyle w:val="2"/>
        <w:lvlText w:val="%1.%2"/>
        <w:lvlJc w:val="left"/>
        <w:pPr>
          <w:tabs>
            <w:tab w:val="num" w:pos="800"/>
          </w:tabs>
          <w:ind w:left="0" w:firstLine="0"/>
        </w:pPr>
        <w:rPr>
          <w:rFonts w:hint="eastAsia"/>
        </w:rPr>
      </w:lvl>
    </w:lvlOverride>
    <w:lvlOverride w:ilvl="2">
      <w:lvl w:ilvl="2">
        <w:start w:val="1"/>
        <w:numFmt w:val="decimal"/>
        <w:pStyle w:val="3"/>
        <w:lvlText w:val="%1.%2.%3"/>
        <w:lvlJc w:val="left"/>
        <w:pPr>
          <w:tabs>
            <w:tab w:val="num" w:pos="800"/>
          </w:tabs>
          <w:ind w:left="0" w:firstLine="0"/>
        </w:pPr>
        <w:rPr>
          <w:rFonts w:hint="eastAsia"/>
        </w:rPr>
      </w:lvl>
    </w:lvlOverride>
    <w:lvlOverride w:ilvl="3">
      <w:lvl w:ilvl="3">
        <w:start w:val="1"/>
        <w:numFmt w:val="decimal"/>
        <w:pStyle w:val="4"/>
        <w:lvlText w:val="%1.%2.%3.%4"/>
        <w:lvlJc w:val="left"/>
        <w:pPr>
          <w:tabs>
            <w:tab w:val="num" w:pos="800"/>
          </w:tabs>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8" w16cid:durableId="125241313">
    <w:abstractNumId w:val="10"/>
  </w:num>
  <w:num w:numId="9" w16cid:durableId="12572524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41188529">
    <w:abstractNumId w:val="0"/>
  </w:num>
  <w:num w:numId="11" w16cid:durableId="231277247">
    <w:abstractNumId w:val="1"/>
  </w:num>
  <w:num w:numId="12" w16cid:durableId="8116023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637956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520639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24488902">
    <w:abstractNumId w:val="1"/>
  </w:num>
  <w:num w:numId="16" w16cid:durableId="12689261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82179016">
    <w:abstractNumId w:val="1"/>
  </w:num>
  <w:num w:numId="18" w16cid:durableId="284653765">
    <w:abstractNumId w:val="1"/>
  </w:num>
  <w:num w:numId="19" w16cid:durableId="1894536844">
    <w:abstractNumId w:val="1"/>
  </w:num>
  <w:num w:numId="20" w16cid:durableId="151907658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7962">
    <w:abstractNumId w:val="1"/>
  </w:num>
  <w:num w:numId="22" w16cid:durableId="238558651">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3" w16cid:durableId="597760844">
    <w:abstractNumId w:val="1"/>
  </w:num>
  <w:num w:numId="24" w16cid:durableId="159200205">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5" w16cid:durableId="564149747">
    <w:abstractNumId w:val="1"/>
  </w:num>
  <w:num w:numId="26" w16cid:durableId="631715269">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7" w16cid:durableId="1902791818">
    <w:abstractNumId w:val="1"/>
  </w:num>
  <w:num w:numId="28" w16cid:durableId="964700127">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9" w16cid:durableId="1407921775">
    <w:abstractNumId w:val="1"/>
  </w:num>
  <w:num w:numId="30" w16cid:durableId="569509695">
    <w:abstractNumId w:val="1"/>
  </w:num>
  <w:num w:numId="31" w16cid:durableId="328562076">
    <w:abstractNumId w:val="1"/>
  </w:num>
  <w:num w:numId="32" w16cid:durableId="93476723">
    <w:abstractNumId w:val="1"/>
  </w:num>
  <w:num w:numId="33" w16cid:durableId="1321009433">
    <w:abstractNumId w:val="1"/>
  </w:num>
  <w:num w:numId="34" w16cid:durableId="1217855895">
    <w:abstractNumId w:val="1"/>
  </w:num>
  <w:num w:numId="35" w16cid:durableId="1305545323">
    <w:abstractNumId w:val="1"/>
  </w:num>
  <w:num w:numId="36" w16cid:durableId="1059593571">
    <w:abstractNumId w:val="1"/>
  </w:num>
  <w:num w:numId="37" w16cid:durableId="15842925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22228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844590754">
    <w:abstractNumId w:val="12"/>
  </w:num>
  <w:num w:numId="40" w16cid:durableId="11017995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211114098">
    <w:abstractNumId w:val="11"/>
  </w:num>
  <w:num w:numId="42" w16cid:durableId="15292920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17438"/>
    <w:rsid w:val="00027569"/>
    <w:rsid w:val="000344D3"/>
    <w:rsid w:val="0004246A"/>
    <w:rsid w:val="00050364"/>
    <w:rsid w:val="00050D45"/>
    <w:rsid w:val="00053C42"/>
    <w:rsid w:val="00054D1E"/>
    <w:rsid w:val="00057428"/>
    <w:rsid w:val="00060651"/>
    <w:rsid w:val="00072644"/>
    <w:rsid w:val="0007761C"/>
    <w:rsid w:val="00082484"/>
    <w:rsid w:val="00082789"/>
    <w:rsid w:val="00084A5C"/>
    <w:rsid w:val="00091696"/>
    <w:rsid w:val="000A37CC"/>
    <w:rsid w:val="000B44A5"/>
    <w:rsid w:val="000B685D"/>
    <w:rsid w:val="000C3E8C"/>
    <w:rsid w:val="000E0D96"/>
    <w:rsid w:val="000E1DBF"/>
    <w:rsid w:val="000F18DA"/>
    <w:rsid w:val="0010024C"/>
    <w:rsid w:val="00104BEA"/>
    <w:rsid w:val="00106F00"/>
    <w:rsid w:val="00115423"/>
    <w:rsid w:val="00120E93"/>
    <w:rsid w:val="001215F6"/>
    <w:rsid w:val="00140EC6"/>
    <w:rsid w:val="00141500"/>
    <w:rsid w:val="00147D33"/>
    <w:rsid w:val="00150C57"/>
    <w:rsid w:val="00157E1A"/>
    <w:rsid w:val="001652E0"/>
    <w:rsid w:val="0017032C"/>
    <w:rsid w:val="00173633"/>
    <w:rsid w:val="001867E9"/>
    <w:rsid w:val="00191881"/>
    <w:rsid w:val="00193AD0"/>
    <w:rsid w:val="001A2019"/>
    <w:rsid w:val="001A383F"/>
    <w:rsid w:val="001B2797"/>
    <w:rsid w:val="001B2F69"/>
    <w:rsid w:val="001B7E30"/>
    <w:rsid w:val="001C35DB"/>
    <w:rsid w:val="001C49D1"/>
    <w:rsid w:val="001C7AB2"/>
    <w:rsid w:val="001E4CCC"/>
    <w:rsid w:val="001E5A4D"/>
    <w:rsid w:val="001E7B8B"/>
    <w:rsid w:val="001E7C4B"/>
    <w:rsid w:val="001F0E8E"/>
    <w:rsid w:val="001F67CB"/>
    <w:rsid w:val="002027DB"/>
    <w:rsid w:val="002069C3"/>
    <w:rsid w:val="002209F9"/>
    <w:rsid w:val="00226216"/>
    <w:rsid w:val="00231B6C"/>
    <w:rsid w:val="0023451E"/>
    <w:rsid w:val="00240732"/>
    <w:rsid w:val="00244DC6"/>
    <w:rsid w:val="00250F84"/>
    <w:rsid w:val="002521F8"/>
    <w:rsid w:val="00254D2E"/>
    <w:rsid w:val="00255F4D"/>
    <w:rsid w:val="0025647A"/>
    <w:rsid w:val="0026661E"/>
    <w:rsid w:val="00274BC0"/>
    <w:rsid w:val="00275D62"/>
    <w:rsid w:val="00283A5D"/>
    <w:rsid w:val="002A031E"/>
    <w:rsid w:val="002A1D01"/>
    <w:rsid w:val="002A615D"/>
    <w:rsid w:val="002A6684"/>
    <w:rsid w:val="002B05F0"/>
    <w:rsid w:val="002B146B"/>
    <w:rsid w:val="002C3605"/>
    <w:rsid w:val="002D4804"/>
    <w:rsid w:val="002E1D01"/>
    <w:rsid w:val="002E4BF4"/>
    <w:rsid w:val="002E5B0B"/>
    <w:rsid w:val="002E6123"/>
    <w:rsid w:val="002E6226"/>
    <w:rsid w:val="00303849"/>
    <w:rsid w:val="00310E8F"/>
    <w:rsid w:val="00312E92"/>
    <w:rsid w:val="0031779F"/>
    <w:rsid w:val="00321B26"/>
    <w:rsid w:val="00323564"/>
    <w:rsid w:val="00323C94"/>
    <w:rsid w:val="0033028A"/>
    <w:rsid w:val="00330F83"/>
    <w:rsid w:val="00336084"/>
    <w:rsid w:val="003504B7"/>
    <w:rsid w:val="00353B42"/>
    <w:rsid w:val="0035613E"/>
    <w:rsid w:val="003633B2"/>
    <w:rsid w:val="00364056"/>
    <w:rsid w:val="00367B66"/>
    <w:rsid w:val="00381F8E"/>
    <w:rsid w:val="0038424F"/>
    <w:rsid w:val="00384295"/>
    <w:rsid w:val="00387543"/>
    <w:rsid w:val="003907D4"/>
    <w:rsid w:val="003A16A8"/>
    <w:rsid w:val="003A1D24"/>
    <w:rsid w:val="003A5C8B"/>
    <w:rsid w:val="003D2CAC"/>
    <w:rsid w:val="003E081D"/>
    <w:rsid w:val="003E149D"/>
    <w:rsid w:val="003E47CD"/>
    <w:rsid w:val="003F0D78"/>
    <w:rsid w:val="003F1185"/>
    <w:rsid w:val="003F40B0"/>
    <w:rsid w:val="003F415C"/>
    <w:rsid w:val="003F58EE"/>
    <w:rsid w:val="003F5E8D"/>
    <w:rsid w:val="0040035E"/>
    <w:rsid w:val="00403758"/>
    <w:rsid w:val="00415358"/>
    <w:rsid w:val="0041751F"/>
    <w:rsid w:val="0041754A"/>
    <w:rsid w:val="00421C29"/>
    <w:rsid w:val="00422F15"/>
    <w:rsid w:val="00426E82"/>
    <w:rsid w:val="00431D9D"/>
    <w:rsid w:val="00436A36"/>
    <w:rsid w:val="00457A71"/>
    <w:rsid w:val="00461A7D"/>
    <w:rsid w:val="004A459D"/>
    <w:rsid w:val="004B2143"/>
    <w:rsid w:val="004B6264"/>
    <w:rsid w:val="004C0A6A"/>
    <w:rsid w:val="004C1332"/>
    <w:rsid w:val="004C1C61"/>
    <w:rsid w:val="004C6AE4"/>
    <w:rsid w:val="004D5DC8"/>
    <w:rsid w:val="004E0475"/>
    <w:rsid w:val="004E06E7"/>
    <w:rsid w:val="004E4208"/>
    <w:rsid w:val="005030CE"/>
    <w:rsid w:val="00504D08"/>
    <w:rsid w:val="00511540"/>
    <w:rsid w:val="00513CA5"/>
    <w:rsid w:val="00517703"/>
    <w:rsid w:val="00524D95"/>
    <w:rsid w:val="00526D5D"/>
    <w:rsid w:val="00530862"/>
    <w:rsid w:val="00533931"/>
    <w:rsid w:val="005423DF"/>
    <w:rsid w:val="0054568C"/>
    <w:rsid w:val="005602E0"/>
    <w:rsid w:val="005761E1"/>
    <w:rsid w:val="00577EBF"/>
    <w:rsid w:val="00580077"/>
    <w:rsid w:val="00583E7A"/>
    <w:rsid w:val="00584B4A"/>
    <w:rsid w:val="00585701"/>
    <w:rsid w:val="005971AF"/>
    <w:rsid w:val="005A3976"/>
    <w:rsid w:val="005A61CC"/>
    <w:rsid w:val="005A7FC2"/>
    <w:rsid w:val="005B3D0D"/>
    <w:rsid w:val="005B417A"/>
    <w:rsid w:val="005D16A0"/>
    <w:rsid w:val="005D47BA"/>
    <w:rsid w:val="005D7440"/>
    <w:rsid w:val="005D762C"/>
    <w:rsid w:val="005E6B8A"/>
    <w:rsid w:val="005E7C7E"/>
    <w:rsid w:val="005F58A3"/>
    <w:rsid w:val="006051EB"/>
    <w:rsid w:val="006112B4"/>
    <w:rsid w:val="00612F0C"/>
    <w:rsid w:val="0061678D"/>
    <w:rsid w:val="006310A4"/>
    <w:rsid w:val="006339E8"/>
    <w:rsid w:val="00633A4E"/>
    <w:rsid w:val="00636F4A"/>
    <w:rsid w:val="006422E9"/>
    <w:rsid w:val="0064470A"/>
    <w:rsid w:val="00644ED2"/>
    <w:rsid w:val="006473A0"/>
    <w:rsid w:val="00652367"/>
    <w:rsid w:val="006605C0"/>
    <w:rsid w:val="00666945"/>
    <w:rsid w:val="00674FBE"/>
    <w:rsid w:val="00680900"/>
    <w:rsid w:val="00686109"/>
    <w:rsid w:val="00687757"/>
    <w:rsid w:val="0069482C"/>
    <w:rsid w:val="006A5134"/>
    <w:rsid w:val="006B0404"/>
    <w:rsid w:val="006B1E5C"/>
    <w:rsid w:val="006B321D"/>
    <w:rsid w:val="006B3E54"/>
    <w:rsid w:val="006D4442"/>
    <w:rsid w:val="006D7A31"/>
    <w:rsid w:val="006E010B"/>
    <w:rsid w:val="006E4969"/>
    <w:rsid w:val="006E6150"/>
    <w:rsid w:val="006F3A9C"/>
    <w:rsid w:val="0071010D"/>
    <w:rsid w:val="00715C5B"/>
    <w:rsid w:val="0072023B"/>
    <w:rsid w:val="007204A8"/>
    <w:rsid w:val="00721D91"/>
    <w:rsid w:val="00724755"/>
    <w:rsid w:val="007269AD"/>
    <w:rsid w:val="00733D2D"/>
    <w:rsid w:val="00740FE8"/>
    <w:rsid w:val="00743CE7"/>
    <w:rsid w:val="00745D60"/>
    <w:rsid w:val="0075605F"/>
    <w:rsid w:val="007960FB"/>
    <w:rsid w:val="00797614"/>
    <w:rsid w:val="007A0289"/>
    <w:rsid w:val="007A4BB9"/>
    <w:rsid w:val="007A5C07"/>
    <w:rsid w:val="007A5C0A"/>
    <w:rsid w:val="007B1388"/>
    <w:rsid w:val="007B5C70"/>
    <w:rsid w:val="007B6157"/>
    <w:rsid w:val="007C00D4"/>
    <w:rsid w:val="007C29AA"/>
    <w:rsid w:val="007D631A"/>
    <w:rsid w:val="007D7717"/>
    <w:rsid w:val="007E3376"/>
    <w:rsid w:val="007F14D7"/>
    <w:rsid w:val="007F2418"/>
    <w:rsid w:val="007F78BA"/>
    <w:rsid w:val="008109DD"/>
    <w:rsid w:val="008229F5"/>
    <w:rsid w:val="0082404A"/>
    <w:rsid w:val="008242D8"/>
    <w:rsid w:val="008262D3"/>
    <w:rsid w:val="00827707"/>
    <w:rsid w:val="008337A2"/>
    <w:rsid w:val="00834178"/>
    <w:rsid w:val="00840E69"/>
    <w:rsid w:val="008703D7"/>
    <w:rsid w:val="00873C73"/>
    <w:rsid w:val="008746BE"/>
    <w:rsid w:val="00875163"/>
    <w:rsid w:val="0088370F"/>
    <w:rsid w:val="00890782"/>
    <w:rsid w:val="0089382D"/>
    <w:rsid w:val="008B0FA0"/>
    <w:rsid w:val="008B5A48"/>
    <w:rsid w:val="008C66EE"/>
    <w:rsid w:val="008D0538"/>
    <w:rsid w:val="008D27E7"/>
    <w:rsid w:val="008D6078"/>
    <w:rsid w:val="008E425A"/>
    <w:rsid w:val="008E58E1"/>
    <w:rsid w:val="008E5A78"/>
    <w:rsid w:val="008E7390"/>
    <w:rsid w:val="008F2302"/>
    <w:rsid w:val="00900C67"/>
    <w:rsid w:val="00904F1A"/>
    <w:rsid w:val="00911A22"/>
    <w:rsid w:val="00912CA1"/>
    <w:rsid w:val="0091555C"/>
    <w:rsid w:val="0091686F"/>
    <w:rsid w:val="00916CEF"/>
    <w:rsid w:val="00934D75"/>
    <w:rsid w:val="00942594"/>
    <w:rsid w:val="00961364"/>
    <w:rsid w:val="0097022F"/>
    <w:rsid w:val="009762A5"/>
    <w:rsid w:val="00987336"/>
    <w:rsid w:val="009905C7"/>
    <w:rsid w:val="00990765"/>
    <w:rsid w:val="009A4D64"/>
    <w:rsid w:val="009B50B4"/>
    <w:rsid w:val="009B5A99"/>
    <w:rsid w:val="009C1680"/>
    <w:rsid w:val="009C5DF4"/>
    <w:rsid w:val="009D4CCE"/>
    <w:rsid w:val="009E37DC"/>
    <w:rsid w:val="009E40FF"/>
    <w:rsid w:val="009E6081"/>
    <w:rsid w:val="009F05FB"/>
    <w:rsid w:val="009F2D81"/>
    <w:rsid w:val="00A02AC5"/>
    <w:rsid w:val="00A17CD8"/>
    <w:rsid w:val="00A20588"/>
    <w:rsid w:val="00A20AA2"/>
    <w:rsid w:val="00A21C8B"/>
    <w:rsid w:val="00A276A1"/>
    <w:rsid w:val="00A34C5A"/>
    <w:rsid w:val="00A36578"/>
    <w:rsid w:val="00A42266"/>
    <w:rsid w:val="00A42A9D"/>
    <w:rsid w:val="00A5295C"/>
    <w:rsid w:val="00A6247F"/>
    <w:rsid w:val="00A658BE"/>
    <w:rsid w:val="00A7228C"/>
    <w:rsid w:val="00A73264"/>
    <w:rsid w:val="00AA1A6F"/>
    <w:rsid w:val="00AA2A83"/>
    <w:rsid w:val="00AA2B19"/>
    <w:rsid w:val="00AB00F5"/>
    <w:rsid w:val="00AC583E"/>
    <w:rsid w:val="00AD6E14"/>
    <w:rsid w:val="00AF40BD"/>
    <w:rsid w:val="00AF744C"/>
    <w:rsid w:val="00B01331"/>
    <w:rsid w:val="00B02BB8"/>
    <w:rsid w:val="00B0375C"/>
    <w:rsid w:val="00B172EF"/>
    <w:rsid w:val="00B20C33"/>
    <w:rsid w:val="00B245C6"/>
    <w:rsid w:val="00B3457D"/>
    <w:rsid w:val="00B4538F"/>
    <w:rsid w:val="00B57E21"/>
    <w:rsid w:val="00B65A94"/>
    <w:rsid w:val="00B66408"/>
    <w:rsid w:val="00B67A92"/>
    <w:rsid w:val="00B72946"/>
    <w:rsid w:val="00B73567"/>
    <w:rsid w:val="00B8251B"/>
    <w:rsid w:val="00B86EBD"/>
    <w:rsid w:val="00B96D03"/>
    <w:rsid w:val="00B977B7"/>
    <w:rsid w:val="00BA03D3"/>
    <w:rsid w:val="00BA1778"/>
    <w:rsid w:val="00BA62F2"/>
    <w:rsid w:val="00BA692F"/>
    <w:rsid w:val="00BB397D"/>
    <w:rsid w:val="00BC0A70"/>
    <w:rsid w:val="00BC11A3"/>
    <w:rsid w:val="00BC6BD7"/>
    <w:rsid w:val="00BD17DA"/>
    <w:rsid w:val="00BE0DCA"/>
    <w:rsid w:val="00BE2517"/>
    <w:rsid w:val="00BE5117"/>
    <w:rsid w:val="00BF1167"/>
    <w:rsid w:val="00BF3C87"/>
    <w:rsid w:val="00BF4CDE"/>
    <w:rsid w:val="00C020D7"/>
    <w:rsid w:val="00C04284"/>
    <w:rsid w:val="00C2501C"/>
    <w:rsid w:val="00C52EA2"/>
    <w:rsid w:val="00C53272"/>
    <w:rsid w:val="00C5677D"/>
    <w:rsid w:val="00C60A40"/>
    <w:rsid w:val="00C64997"/>
    <w:rsid w:val="00C70F38"/>
    <w:rsid w:val="00C75AFD"/>
    <w:rsid w:val="00C8060B"/>
    <w:rsid w:val="00C81147"/>
    <w:rsid w:val="00C84728"/>
    <w:rsid w:val="00C86EB2"/>
    <w:rsid w:val="00C9745F"/>
    <w:rsid w:val="00CA4F60"/>
    <w:rsid w:val="00CB3DD5"/>
    <w:rsid w:val="00CB7BA2"/>
    <w:rsid w:val="00CC3A7F"/>
    <w:rsid w:val="00CC4F1F"/>
    <w:rsid w:val="00CC751E"/>
    <w:rsid w:val="00CD38F9"/>
    <w:rsid w:val="00CD6782"/>
    <w:rsid w:val="00CE185F"/>
    <w:rsid w:val="00CE2281"/>
    <w:rsid w:val="00CE493F"/>
    <w:rsid w:val="00CE6B42"/>
    <w:rsid w:val="00CF272D"/>
    <w:rsid w:val="00D064B0"/>
    <w:rsid w:val="00D071DD"/>
    <w:rsid w:val="00D10D98"/>
    <w:rsid w:val="00D20C26"/>
    <w:rsid w:val="00D2570F"/>
    <w:rsid w:val="00D436A7"/>
    <w:rsid w:val="00D451C8"/>
    <w:rsid w:val="00D55E69"/>
    <w:rsid w:val="00D57D68"/>
    <w:rsid w:val="00D6143C"/>
    <w:rsid w:val="00D71081"/>
    <w:rsid w:val="00D75454"/>
    <w:rsid w:val="00D84324"/>
    <w:rsid w:val="00D9540D"/>
    <w:rsid w:val="00DA5016"/>
    <w:rsid w:val="00DA52EF"/>
    <w:rsid w:val="00DA6207"/>
    <w:rsid w:val="00DA7960"/>
    <w:rsid w:val="00DB6E1C"/>
    <w:rsid w:val="00DB6E94"/>
    <w:rsid w:val="00DC0009"/>
    <w:rsid w:val="00DC06EC"/>
    <w:rsid w:val="00DC65FB"/>
    <w:rsid w:val="00DD6452"/>
    <w:rsid w:val="00DE2007"/>
    <w:rsid w:val="00DF17F7"/>
    <w:rsid w:val="00E03546"/>
    <w:rsid w:val="00E11874"/>
    <w:rsid w:val="00E12F58"/>
    <w:rsid w:val="00E13CB9"/>
    <w:rsid w:val="00E164EA"/>
    <w:rsid w:val="00E2354A"/>
    <w:rsid w:val="00E23B94"/>
    <w:rsid w:val="00E32AD9"/>
    <w:rsid w:val="00E37349"/>
    <w:rsid w:val="00E40D2A"/>
    <w:rsid w:val="00E413B5"/>
    <w:rsid w:val="00E55EA4"/>
    <w:rsid w:val="00E73EBA"/>
    <w:rsid w:val="00E75479"/>
    <w:rsid w:val="00E77B8C"/>
    <w:rsid w:val="00E81158"/>
    <w:rsid w:val="00E87C2B"/>
    <w:rsid w:val="00EB1DB3"/>
    <w:rsid w:val="00EB5AF7"/>
    <w:rsid w:val="00EC1379"/>
    <w:rsid w:val="00EC4F8F"/>
    <w:rsid w:val="00ED0214"/>
    <w:rsid w:val="00EE63C5"/>
    <w:rsid w:val="00EF4E2E"/>
    <w:rsid w:val="00F05A62"/>
    <w:rsid w:val="00F12754"/>
    <w:rsid w:val="00F23C6C"/>
    <w:rsid w:val="00F246B2"/>
    <w:rsid w:val="00F34329"/>
    <w:rsid w:val="00F34A41"/>
    <w:rsid w:val="00F53B95"/>
    <w:rsid w:val="00F77AD7"/>
    <w:rsid w:val="00F85083"/>
    <w:rsid w:val="00F949A2"/>
    <w:rsid w:val="00FB0759"/>
    <w:rsid w:val="00FC5CD9"/>
    <w:rsid w:val="00FD4242"/>
    <w:rsid w:val="00FD763F"/>
    <w:rsid w:val="00FE1D22"/>
    <w:rsid w:val="00FE604C"/>
    <w:rsid w:val="00FE63E8"/>
    <w:rsid w:val="00FF12C5"/>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0BB6C99"/>
  <w15:docId w15:val="{5CCB37F2-9956-4734-B955-489880E32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26D5D"/>
    <w:pPr>
      <w:spacing w:line="400" w:lineRule="exact"/>
      <w:ind w:firstLineChars="200" w:firstLine="200"/>
      <w:jc w:val="both"/>
    </w:pPr>
    <w:rPr>
      <w:rFonts w:ascii="Times New Roman" w:hAnsi="Times New Roman" w:cs="Times New Roman"/>
      <w:sz w:val="24"/>
      <w:szCs w:val="22"/>
    </w:rPr>
  </w:style>
  <w:style w:type="paragraph" w:styleId="1">
    <w:name w:val="heading 1"/>
    <w:next w:val="a"/>
    <w:link w:val="10"/>
    <w:qFormat/>
    <w:rsid w:val="00912CA1"/>
    <w:pPr>
      <w:keepNext/>
      <w:keepLines/>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rsid w:val="00E13CB9"/>
    <w:pPr>
      <w:keepNext/>
      <w:keepLines/>
      <w:widowControl w:val="0"/>
      <w:numPr>
        <w:ilvl w:val="1"/>
        <w:numId w:val="3"/>
      </w:numPr>
      <w:spacing w:before="480" w:after="120"/>
      <w:ind w:firstLineChars="0"/>
      <w:jc w:val="left"/>
      <w:outlineLvl w:val="1"/>
    </w:pPr>
    <w:rPr>
      <w:rFonts w:eastAsia="黑体"/>
      <w:kern w:val="2"/>
      <w:sz w:val="28"/>
      <w:szCs w:val="20"/>
    </w:rPr>
  </w:style>
  <w:style w:type="paragraph" w:styleId="3">
    <w:name w:val="heading 3"/>
    <w:basedOn w:val="a"/>
    <w:next w:val="a"/>
    <w:link w:val="30"/>
    <w:qFormat/>
    <w:rsid w:val="00E13CB9"/>
    <w:pPr>
      <w:keepNext/>
      <w:keepLines/>
      <w:widowControl w:val="0"/>
      <w:numPr>
        <w:ilvl w:val="2"/>
        <w:numId w:val="3"/>
      </w:numPr>
      <w:spacing w:before="240" w:after="120"/>
      <w:ind w:firstLineChars="0"/>
      <w:jc w:val="left"/>
      <w:outlineLvl w:val="2"/>
    </w:pPr>
    <w:rPr>
      <w:rFonts w:eastAsia="黑体"/>
      <w:kern w:val="2"/>
      <w:sz w:val="26"/>
      <w:szCs w:val="20"/>
    </w:rPr>
  </w:style>
  <w:style w:type="paragraph" w:styleId="4">
    <w:name w:val="heading 4"/>
    <w:basedOn w:val="a"/>
    <w:next w:val="a"/>
    <w:link w:val="40"/>
    <w:qFormat/>
    <w:rsid w:val="00E13CB9"/>
    <w:pPr>
      <w:keepNext/>
      <w:widowControl w:val="0"/>
      <w:numPr>
        <w:ilvl w:val="3"/>
        <w:numId w:val="3"/>
      </w:numPr>
      <w:spacing w:before="240" w:after="120"/>
      <w:ind w:firstLineChars="0"/>
      <w:jc w:val="left"/>
      <w:outlineLvl w:val="3"/>
    </w:pPr>
    <w:rPr>
      <w:rFonts w:eastAsia="黑体"/>
      <w:kern w:val="2"/>
      <w:szCs w:val="20"/>
    </w:rPr>
  </w:style>
  <w:style w:type="paragraph" w:styleId="5">
    <w:name w:val="heading 5"/>
    <w:basedOn w:val="a"/>
    <w:next w:val="a"/>
    <w:link w:val="50"/>
    <w:qFormat/>
    <w:rsid w:val="00A02AC5"/>
    <w:pPr>
      <w:keepNext/>
      <w:widowControl w:val="0"/>
      <w:spacing w:before="120" w:after="240" w:line="240" w:lineRule="auto"/>
      <w:ind w:firstLineChars="0" w:firstLine="0"/>
      <w:jc w:val="left"/>
      <w:outlineLvl w:val="4"/>
    </w:pPr>
    <w:rPr>
      <w:rFonts w:ascii="Arial" w:eastAsia="黑体" w:hAnsi="Arial"/>
      <w:kern w:val="2"/>
      <w:sz w:val="22"/>
      <w:szCs w:val="20"/>
    </w:rPr>
  </w:style>
  <w:style w:type="paragraph" w:styleId="6">
    <w:name w:val="heading 6"/>
    <w:basedOn w:val="a"/>
    <w:next w:val="a"/>
    <w:link w:val="60"/>
    <w:uiPriority w:val="9"/>
    <w:unhideWhenUsed/>
    <w:qFormat/>
    <w:rsid w:val="00A02AC5"/>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rsid w:val="00A5295C"/>
    <w:pPr>
      <w:widowControl w:val="0"/>
      <w:ind w:leftChars="400" w:left="400" w:firstLineChars="0" w:firstLine="0"/>
      <w:jc w:val="left"/>
    </w:pPr>
    <w:rPr>
      <w:rFonts w:eastAsia="宋体"/>
      <w:iCs/>
      <w:kern w:val="2"/>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6E4969"/>
    <w:pPr>
      <w:widowControl w:val="0"/>
      <w:spacing w:before="120" w:line="400" w:lineRule="atLeast"/>
      <w:ind w:firstLineChars="0" w:firstLine="0"/>
      <w:jc w:val="left"/>
    </w:pPr>
    <w:rPr>
      <w:rFonts w:eastAsia="黑体"/>
      <w:bCs/>
      <w:caps/>
      <w:kern w:val="2"/>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rsid w:val="00A5295C"/>
    <w:pPr>
      <w:widowControl w:val="0"/>
      <w:ind w:leftChars="200" w:left="200" w:firstLineChars="0" w:firstLine="0"/>
      <w:jc w:val="left"/>
    </w:pPr>
    <w:rPr>
      <w:rFonts w:eastAsia="宋体"/>
      <w:smallCaps/>
      <w:kern w:val="2"/>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uiPriority w:val="99"/>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912CA1"/>
    <w:rPr>
      <w:rFonts w:ascii="黑体" w:eastAsia="黑体" w:hAnsi="宋体" w:cs="Times New Roman"/>
      <w:kern w:val="2"/>
      <w:sz w:val="30"/>
    </w:rPr>
  </w:style>
  <w:style w:type="character" w:customStyle="1" w:styleId="20">
    <w:name w:val="标题 2 字符"/>
    <w:basedOn w:val="a0"/>
    <w:link w:val="2"/>
    <w:qFormat/>
    <w:rsid w:val="00E13CB9"/>
    <w:rPr>
      <w:rFonts w:ascii="Times New Roman" w:eastAsia="黑体" w:hAnsi="Times New Roman" w:cs="Times New Roman"/>
      <w:kern w:val="2"/>
      <w:sz w:val="28"/>
    </w:rPr>
  </w:style>
  <w:style w:type="character" w:customStyle="1" w:styleId="30">
    <w:name w:val="标题 3 字符"/>
    <w:basedOn w:val="a0"/>
    <w:link w:val="3"/>
    <w:qFormat/>
    <w:rsid w:val="00E13CB9"/>
    <w:rPr>
      <w:rFonts w:ascii="Times New Roman" w:eastAsia="黑体" w:hAnsi="Times New Roman" w:cs="Times New Roman"/>
      <w:kern w:val="2"/>
      <w:sz w:val="26"/>
    </w:rPr>
  </w:style>
  <w:style w:type="character" w:customStyle="1" w:styleId="40">
    <w:name w:val="标题 4 字符"/>
    <w:basedOn w:val="a0"/>
    <w:link w:val="4"/>
    <w:qFormat/>
    <w:rsid w:val="00E13CB9"/>
    <w:rPr>
      <w:rFonts w:ascii="Times New Roman" w:eastAsia="黑体" w:hAnsi="Times New Roman" w:cs="Times New Roman"/>
      <w:kern w:val="2"/>
      <w:sz w:val="24"/>
    </w:rPr>
  </w:style>
  <w:style w:type="character" w:customStyle="1" w:styleId="50">
    <w:name w:val="标题 5 字符"/>
    <w:basedOn w:val="a0"/>
    <w:link w:val="5"/>
    <w:qFormat/>
    <w:rsid w:val="00A02AC5"/>
    <w:rPr>
      <w:rFonts w:ascii="Arial" w:eastAsia="黑体" w:hAnsi="Arial" w:cs="Times New Roman"/>
      <w:kern w:val="2"/>
      <w:sz w:val="22"/>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sid w:val="00A02AC5"/>
    <w:rPr>
      <w:rFonts w:ascii="Times New Roman" w:eastAsia="黑体" w:hAnsi="Times New Roman" w:cstheme="majorBidi"/>
      <w:bCs/>
      <w:sz w:val="22"/>
      <w:szCs w:val="24"/>
    </w:rPr>
  </w:style>
  <w:style w:type="paragraph" w:styleId="aff0">
    <w:name w:val="Quote"/>
    <w:basedOn w:val="a"/>
    <w:next w:val="a"/>
    <w:link w:val="aff1"/>
    <w:uiPriority w:val="29"/>
    <w:qFormat/>
    <w:rsid w:val="00F77AD7"/>
    <w:pPr>
      <w:spacing w:before="60" w:line="240" w:lineRule="exact"/>
      <w:ind w:left="100" w:hangingChars="100" w:hanging="100"/>
    </w:pPr>
    <w:rPr>
      <w:iCs/>
      <w:color w:val="000000" w:themeColor="text1"/>
      <w:sz w:val="21"/>
    </w:rPr>
  </w:style>
  <w:style w:type="character" w:customStyle="1" w:styleId="aff1">
    <w:name w:val="引用 字符"/>
    <w:basedOn w:val="a0"/>
    <w:link w:val="aff0"/>
    <w:uiPriority w:val="29"/>
    <w:qFormat/>
    <w:rsid w:val="00F77AD7"/>
    <w:rPr>
      <w:rFonts w:ascii="Times New Roman" w:hAnsi="Times New Roman" w:cs="Times New Roman"/>
      <w:iCs/>
      <w:color w:val="000000" w:themeColor="text1"/>
      <w:sz w:val="21"/>
      <w:szCs w:val="22"/>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CC751E"/>
    <w:tblPr>
      <w:tblBorders>
        <w:top w:val="single" w:sz="12" w:space="0" w:color="auto"/>
        <w:bottom w:val="single" w:sz="12"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b">
    <w:name w:val="Bibliography"/>
    <w:basedOn w:val="a"/>
    <w:next w:val="a"/>
    <w:uiPriority w:val="37"/>
    <w:unhideWhenUsed/>
    <w:rsid w:val="00BF4CDE"/>
    <w:pPr>
      <w:tabs>
        <w:tab w:val="left" w:pos="504"/>
      </w:tabs>
      <w:spacing w:line="240" w:lineRule="exact"/>
      <w:ind w:left="504" w:hanging="504"/>
    </w:pPr>
  </w:style>
  <w:style w:type="paragraph" w:customStyle="1" w:styleId="affc">
    <w:name w:val="表注"/>
    <w:basedOn w:val="5"/>
    <w:link w:val="affd"/>
    <w:qFormat/>
    <w:rsid w:val="00120E93"/>
    <w:pPr>
      <w:outlineLvl w:val="9"/>
    </w:pPr>
    <w:rPr>
      <w:rFonts w:ascii="黑体" w:hAnsi="黑体"/>
    </w:rPr>
  </w:style>
  <w:style w:type="character" w:customStyle="1" w:styleId="affd">
    <w:name w:val="表注 字符"/>
    <w:basedOn w:val="50"/>
    <w:link w:val="affc"/>
    <w:rsid w:val="00120E93"/>
    <w:rPr>
      <w:rFonts w:ascii="黑体" w:eastAsia="黑体" w:hAnsi="黑体" w:cs="Times New Roman"/>
      <w:kern w:val="2"/>
      <w:sz w:val="22"/>
    </w:rPr>
  </w:style>
  <w:style w:type="paragraph" w:customStyle="1" w:styleId="affe">
    <w:name w:val="图注"/>
    <w:basedOn w:val="6"/>
    <w:link w:val="afff"/>
    <w:qFormat/>
    <w:rsid w:val="00A02AC5"/>
    <w:pPr>
      <w:outlineLvl w:val="9"/>
    </w:pPr>
  </w:style>
  <w:style w:type="character" w:customStyle="1" w:styleId="afff">
    <w:name w:val="图注 字符"/>
    <w:basedOn w:val="60"/>
    <w:link w:val="affe"/>
    <w:rsid w:val="00A02AC5"/>
    <w:rPr>
      <w:rFonts w:ascii="Times New Roman" w:eastAsia="黑体" w:hAnsi="Times New Roman" w:cstheme="majorBidi"/>
      <w:bCs/>
      <w:sz w:val="22"/>
      <w:szCs w:val="24"/>
    </w:rPr>
  </w:style>
  <w:style w:type="character" w:customStyle="1" w:styleId="mord">
    <w:name w:val="mord"/>
    <w:basedOn w:val="a0"/>
    <w:rsid w:val="00104B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340947">
      <w:bodyDiv w:val="1"/>
      <w:marLeft w:val="0"/>
      <w:marRight w:val="0"/>
      <w:marTop w:val="0"/>
      <w:marBottom w:val="0"/>
      <w:divBdr>
        <w:top w:val="none" w:sz="0" w:space="0" w:color="auto"/>
        <w:left w:val="none" w:sz="0" w:space="0" w:color="auto"/>
        <w:bottom w:val="none" w:sz="0" w:space="0" w:color="auto"/>
        <w:right w:val="none" w:sz="0" w:space="0" w:color="auto"/>
      </w:divBdr>
      <w:divsChild>
        <w:div w:id="733891423">
          <w:marLeft w:val="0"/>
          <w:marRight w:val="0"/>
          <w:marTop w:val="0"/>
          <w:marBottom w:val="0"/>
          <w:divBdr>
            <w:top w:val="none" w:sz="0" w:space="0" w:color="auto"/>
            <w:left w:val="none" w:sz="0" w:space="0" w:color="auto"/>
            <w:bottom w:val="none" w:sz="0" w:space="0" w:color="auto"/>
            <w:right w:val="none" w:sz="0" w:space="0" w:color="auto"/>
          </w:divBdr>
          <w:divsChild>
            <w:div w:id="32577956">
              <w:marLeft w:val="0"/>
              <w:marRight w:val="0"/>
              <w:marTop w:val="0"/>
              <w:marBottom w:val="0"/>
              <w:divBdr>
                <w:top w:val="none" w:sz="0" w:space="0" w:color="auto"/>
                <w:left w:val="none" w:sz="0" w:space="0" w:color="auto"/>
                <w:bottom w:val="none" w:sz="0" w:space="0" w:color="auto"/>
                <w:right w:val="none" w:sz="0" w:space="0" w:color="auto"/>
              </w:divBdr>
              <w:divsChild>
                <w:div w:id="1878397233">
                  <w:marLeft w:val="0"/>
                  <w:marRight w:val="0"/>
                  <w:marTop w:val="0"/>
                  <w:marBottom w:val="0"/>
                  <w:divBdr>
                    <w:top w:val="none" w:sz="0" w:space="0" w:color="auto"/>
                    <w:left w:val="none" w:sz="0" w:space="0" w:color="auto"/>
                    <w:bottom w:val="none" w:sz="0" w:space="0" w:color="auto"/>
                    <w:right w:val="none" w:sz="0" w:space="0" w:color="auto"/>
                  </w:divBdr>
                  <w:divsChild>
                    <w:div w:id="1082026234">
                      <w:marLeft w:val="0"/>
                      <w:marRight w:val="0"/>
                      <w:marTop w:val="0"/>
                      <w:marBottom w:val="0"/>
                      <w:divBdr>
                        <w:top w:val="none" w:sz="0" w:space="0" w:color="auto"/>
                        <w:left w:val="none" w:sz="0" w:space="0" w:color="auto"/>
                        <w:bottom w:val="none" w:sz="0" w:space="0" w:color="auto"/>
                        <w:right w:val="none" w:sz="0" w:space="0" w:color="auto"/>
                      </w:divBdr>
                      <w:divsChild>
                        <w:div w:id="1602181178">
                          <w:marLeft w:val="0"/>
                          <w:marRight w:val="0"/>
                          <w:marTop w:val="0"/>
                          <w:marBottom w:val="0"/>
                          <w:divBdr>
                            <w:top w:val="none" w:sz="0" w:space="0" w:color="auto"/>
                            <w:left w:val="none" w:sz="0" w:space="0" w:color="auto"/>
                            <w:bottom w:val="none" w:sz="0" w:space="0" w:color="auto"/>
                            <w:right w:val="none" w:sz="0" w:space="0" w:color="auto"/>
                          </w:divBdr>
                          <w:divsChild>
                            <w:div w:id="43687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0833965">
      <w:bodyDiv w:val="1"/>
      <w:marLeft w:val="0"/>
      <w:marRight w:val="0"/>
      <w:marTop w:val="0"/>
      <w:marBottom w:val="0"/>
      <w:divBdr>
        <w:top w:val="none" w:sz="0" w:space="0" w:color="auto"/>
        <w:left w:val="none" w:sz="0" w:space="0" w:color="auto"/>
        <w:bottom w:val="none" w:sz="0" w:space="0" w:color="auto"/>
        <w:right w:val="none" w:sz="0" w:space="0" w:color="auto"/>
      </w:divBdr>
      <w:divsChild>
        <w:div w:id="474958123">
          <w:marLeft w:val="0"/>
          <w:marRight w:val="0"/>
          <w:marTop w:val="0"/>
          <w:marBottom w:val="0"/>
          <w:divBdr>
            <w:top w:val="none" w:sz="0" w:space="0" w:color="auto"/>
            <w:left w:val="none" w:sz="0" w:space="0" w:color="auto"/>
            <w:bottom w:val="none" w:sz="0" w:space="0" w:color="auto"/>
            <w:right w:val="none" w:sz="0" w:space="0" w:color="auto"/>
          </w:divBdr>
          <w:divsChild>
            <w:div w:id="1134787647">
              <w:marLeft w:val="0"/>
              <w:marRight w:val="0"/>
              <w:marTop w:val="0"/>
              <w:marBottom w:val="0"/>
              <w:divBdr>
                <w:top w:val="none" w:sz="0" w:space="0" w:color="auto"/>
                <w:left w:val="none" w:sz="0" w:space="0" w:color="auto"/>
                <w:bottom w:val="none" w:sz="0" w:space="0" w:color="auto"/>
                <w:right w:val="none" w:sz="0" w:space="0" w:color="auto"/>
              </w:divBdr>
              <w:divsChild>
                <w:div w:id="1879465986">
                  <w:marLeft w:val="0"/>
                  <w:marRight w:val="0"/>
                  <w:marTop w:val="0"/>
                  <w:marBottom w:val="0"/>
                  <w:divBdr>
                    <w:top w:val="none" w:sz="0" w:space="0" w:color="auto"/>
                    <w:left w:val="none" w:sz="0" w:space="0" w:color="auto"/>
                    <w:bottom w:val="none" w:sz="0" w:space="0" w:color="auto"/>
                    <w:right w:val="none" w:sz="0" w:space="0" w:color="auto"/>
                  </w:divBdr>
                  <w:divsChild>
                    <w:div w:id="52201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658675">
      <w:bodyDiv w:val="1"/>
      <w:marLeft w:val="0"/>
      <w:marRight w:val="0"/>
      <w:marTop w:val="0"/>
      <w:marBottom w:val="0"/>
      <w:divBdr>
        <w:top w:val="none" w:sz="0" w:space="0" w:color="auto"/>
        <w:left w:val="none" w:sz="0" w:space="0" w:color="auto"/>
        <w:bottom w:val="none" w:sz="0" w:space="0" w:color="auto"/>
        <w:right w:val="none" w:sz="0" w:space="0" w:color="auto"/>
      </w:divBdr>
      <w:divsChild>
        <w:div w:id="1263537876">
          <w:marLeft w:val="0"/>
          <w:marRight w:val="0"/>
          <w:marTop w:val="0"/>
          <w:marBottom w:val="0"/>
          <w:divBdr>
            <w:top w:val="none" w:sz="0" w:space="0" w:color="auto"/>
            <w:left w:val="none" w:sz="0" w:space="0" w:color="auto"/>
            <w:bottom w:val="none" w:sz="0" w:space="0" w:color="auto"/>
            <w:right w:val="none" w:sz="0" w:space="0" w:color="auto"/>
          </w:divBdr>
          <w:divsChild>
            <w:div w:id="513811650">
              <w:marLeft w:val="0"/>
              <w:marRight w:val="0"/>
              <w:marTop w:val="0"/>
              <w:marBottom w:val="0"/>
              <w:divBdr>
                <w:top w:val="none" w:sz="0" w:space="0" w:color="auto"/>
                <w:left w:val="none" w:sz="0" w:space="0" w:color="auto"/>
                <w:bottom w:val="none" w:sz="0" w:space="0" w:color="auto"/>
                <w:right w:val="none" w:sz="0" w:space="0" w:color="auto"/>
              </w:divBdr>
              <w:divsChild>
                <w:div w:id="1063481436">
                  <w:marLeft w:val="0"/>
                  <w:marRight w:val="0"/>
                  <w:marTop w:val="0"/>
                  <w:marBottom w:val="0"/>
                  <w:divBdr>
                    <w:top w:val="none" w:sz="0" w:space="0" w:color="auto"/>
                    <w:left w:val="none" w:sz="0" w:space="0" w:color="auto"/>
                    <w:bottom w:val="none" w:sz="0" w:space="0" w:color="auto"/>
                    <w:right w:val="none" w:sz="0" w:space="0" w:color="auto"/>
                  </w:divBdr>
                  <w:divsChild>
                    <w:div w:id="95829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footer" Target="footer7.xml"/><Relationship Id="rId39" Type="http://schemas.openxmlformats.org/officeDocument/2006/relationships/theme" Target="theme/theme1.xml"/><Relationship Id="rId21" Type="http://schemas.openxmlformats.org/officeDocument/2006/relationships/footer" Target="footer4.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header" Target="header7.xml"/><Relationship Id="rId33" Type="http://schemas.openxmlformats.org/officeDocument/2006/relationships/image" Target="media/image1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footer" Target="footer8.xml"/><Relationship Id="rId30" Type="http://schemas.openxmlformats.org/officeDocument/2006/relationships/image" Target="media/image8.png"/><Relationship Id="rId35" Type="http://schemas.openxmlformats.org/officeDocument/2006/relationships/image" Target="media/image1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9020D-B2C4-490D-857A-540BFD30E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河北.dotx</Template>
  <TotalTime>1322</TotalTime>
  <Pages>32</Pages>
  <Words>13073</Words>
  <Characters>74517</Characters>
  <Application>Microsoft Office Word</Application>
  <DocSecurity>0</DocSecurity>
  <Lines>620</Lines>
  <Paragraphs>174</Paragraphs>
  <ScaleCrop>false</ScaleCrop>
  <Company>china</Company>
  <LinksUpToDate>false</LinksUpToDate>
  <CharactersWithSpaces>8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43</cp:revision>
  <cp:lastPrinted>2024-05-22T12:55:00Z</cp:lastPrinted>
  <dcterms:created xsi:type="dcterms:W3CDTF">2024-05-22T12:02:00Z</dcterms:created>
  <dcterms:modified xsi:type="dcterms:W3CDTF">2024-06-05T18:58: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tch7W9gz"/&gt;&lt;style id="http://www.zotero.org/styles/gb-t-7714-2015-numeric-bilingual-no-uppercase-no-url-doi" hasBibliography="1" bibliographyStyleHasBeenSet="1"/&gt;&lt;prefs&gt;&lt;pref name="fieldType" val</vt:lpwstr>
  </property>
  <property fmtid="{D5CDD505-2E9C-101B-9397-08002B2CF9AE}" pid="6" name="ZOTERO_PREF_2">
    <vt:lpwstr>ue="Field"/&gt;&lt;/prefs&gt;&lt;/data&gt;</vt:lpwstr>
  </property>
</Properties>
</file>